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063E89" w14:textId="77777777" w:rsidR="00860C6A" w:rsidRPr="00C91212" w:rsidRDefault="00860C6A" w:rsidP="00860C6A">
      <w:pPr>
        <w:jc w:val="both"/>
        <w:rPr>
          <w:rFonts w:ascii="Helvetica" w:eastAsia="Helvetica Neue" w:hAnsi="Helvetica" w:cs="Gill Sans"/>
          <w:b/>
        </w:rPr>
      </w:pPr>
    </w:p>
    <w:sdt>
      <w:sdtPr>
        <w:rPr>
          <w:rFonts w:ascii="Helvetica" w:eastAsia="Cambria" w:hAnsi="Helvetica" w:cs="Cambria"/>
          <w:b w:val="0"/>
          <w:bCs w:val="0"/>
          <w:color w:val="auto"/>
          <w:sz w:val="24"/>
          <w:szCs w:val="24"/>
        </w:rPr>
        <w:id w:val="81498269"/>
        <w:docPartObj>
          <w:docPartGallery w:val="Table of Contents"/>
          <w:docPartUnique/>
        </w:docPartObj>
      </w:sdtPr>
      <w:sdtEndPr>
        <w:rPr>
          <w:noProof/>
        </w:rPr>
      </w:sdtEndPr>
      <w:sdtContent>
        <w:p w14:paraId="5DA994A9" w14:textId="7A17E9B5" w:rsidR="00DA475C" w:rsidRPr="00C91212" w:rsidRDefault="00DA475C">
          <w:pPr>
            <w:pStyle w:val="TOCHeading"/>
            <w:rPr>
              <w:rFonts w:ascii="Helvetica" w:hAnsi="Helvetica"/>
            </w:rPr>
          </w:pPr>
          <w:r w:rsidRPr="00C91212">
            <w:rPr>
              <w:rFonts w:ascii="Helvetica" w:hAnsi="Helvetica"/>
            </w:rPr>
            <w:t>Table of Contents</w:t>
          </w:r>
        </w:p>
        <w:p w14:paraId="1BDB4A74" w14:textId="77777777" w:rsidR="00B62577" w:rsidRDefault="00DA475C">
          <w:pPr>
            <w:pStyle w:val="TOC1"/>
            <w:tabs>
              <w:tab w:val="right" w:leader="dot" w:pos="9350"/>
            </w:tabs>
            <w:rPr>
              <w:rFonts w:eastAsiaTheme="minorEastAsia" w:cstheme="minorBidi"/>
              <w:b w:val="0"/>
              <w:bCs w:val="0"/>
              <w:noProof/>
            </w:rPr>
          </w:pPr>
          <w:r w:rsidRPr="00C91212">
            <w:rPr>
              <w:rFonts w:ascii="Helvetica" w:hAnsi="Helvetica"/>
              <w:b w:val="0"/>
              <w:bCs w:val="0"/>
            </w:rPr>
            <w:fldChar w:fldCharType="begin"/>
          </w:r>
          <w:r w:rsidR="002E0B6D" w:rsidRPr="00C91212">
            <w:rPr>
              <w:rFonts w:ascii="Helvetica" w:hAnsi="Helvetica"/>
            </w:rPr>
            <w:instrText xml:space="preserve"> TOC \o "1-4</w:instrText>
          </w:r>
          <w:r w:rsidRPr="00C91212">
            <w:rPr>
              <w:rFonts w:ascii="Helvetica" w:hAnsi="Helvetica"/>
            </w:rPr>
            <w:instrText xml:space="preserve">" \h \z \u </w:instrText>
          </w:r>
          <w:r w:rsidRPr="00C91212">
            <w:rPr>
              <w:rFonts w:ascii="Helvetica" w:hAnsi="Helvetica"/>
              <w:b w:val="0"/>
              <w:bCs w:val="0"/>
            </w:rPr>
            <w:fldChar w:fldCharType="separate"/>
          </w:r>
          <w:hyperlink w:anchor="_Toc536627070" w:history="1">
            <w:r w:rsidR="00B62577" w:rsidRPr="00F24329">
              <w:rPr>
                <w:rStyle w:val="Hyperlink"/>
                <w:noProof/>
              </w:rPr>
              <w:t>Chapter 1: General Introduction</w:t>
            </w:r>
            <w:r w:rsidR="00B62577">
              <w:rPr>
                <w:noProof/>
                <w:webHidden/>
              </w:rPr>
              <w:tab/>
            </w:r>
            <w:r w:rsidR="00B62577">
              <w:rPr>
                <w:noProof/>
                <w:webHidden/>
              </w:rPr>
              <w:fldChar w:fldCharType="begin"/>
            </w:r>
            <w:r w:rsidR="00B62577">
              <w:rPr>
                <w:noProof/>
                <w:webHidden/>
              </w:rPr>
              <w:instrText xml:space="preserve"> PAGEREF _Toc536627070 \h </w:instrText>
            </w:r>
            <w:r w:rsidR="00B62577">
              <w:rPr>
                <w:noProof/>
                <w:webHidden/>
              </w:rPr>
            </w:r>
            <w:r w:rsidR="00B62577">
              <w:rPr>
                <w:noProof/>
                <w:webHidden/>
              </w:rPr>
              <w:fldChar w:fldCharType="separate"/>
            </w:r>
            <w:r w:rsidR="00B62577">
              <w:rPr>
                <w:noProof/>
                <w:webHidden/>
              </w:rPr>
              <w:t>3</w:t>
            </w:r>
            <w:r w:rsidR="00B62577">
              <w:rPr>
                <w:noProof/>
                <w:webHidden/>
              </w:rPr>
              <w:fldChar w:fldCharType="end"/>
            </w:r>
          </w:hyperlink>
        </w:p>
        <w:p w14:paraId="46C4004F" w14:textId="77777777" w:rsidR="00B62577" w:rsidRDefault="00B62577">
          <w:pPr>
            <w:pStyle w:val="TOC2"/>
            <w:tabs>
              <w:tab w:val="right" w:leader="dot" w:pos="9350"/>
            </w:tabs>
            <w:rPr>
              <w:rFonts w:eastAsiaTheme="minorEastAsia" w:cstheme="minorBidi"/>
              <w:b w:val="0"/>
              <w:bCs w:val="0"/>
              <w:noProof/>
              <w:sz w:val="24"/>
              <w:szCs w:val="24"/>
            </w:rPr>
          </w:pPr>
          <w:hyperlink w:anchor="_Toc536627071" w:history="1">
            <w:r w:rsidRPr="00F24329">
              <w:rPr>
                <w:rStyle w:val="Hyperlink"/>
                <w:noProof/>
              </w:rPr>
              <w:t>A brief history of glial research</w:t>
            </w:r>
            <w:r>
              <w:rPr>
                <w:noProof/>
                <w:webHidden/>
              </w:rPr>
              <w:tab/>
            </w:r>
            <w:r>
              <w:rPr>
                <w:noProof/>
                <w:webHidden/>
              </w:rPr>
              <w:fldChar w:fldCharType="begin"/>
            </w:r>
            <w:r>
              <w:rPr>
                <w:noProof/>
                <w:webHidden/>
              </w:rPr>
              <w:instrText xml:space="preserve"> PAGEREF _Toc536627071 \h </w:instrText>
            </w:r>
            <w:r>
              <w:rPr>
                <w:noProof/>
                <w:webHidden/>
              </w:rPr>
            </w:r>
            <w:r>
              <w:rPr>
                <w:noProof/>
                <w:webHidden/>
              </w:rPr>
              <w:fldChar w:fldCharType="separate"/>
            </w:r>
            <w:r>
              <w:rPr>
                <w:noProof/>
                <w:webHidden/>
              </w:rPr>
              <w:t>3</w:t>
            </w:r>
            <w:r>
              <w:rPr>
                <w:noProof/>
                <w:webHidden/>
              </w:rPr>
              <w:fldChar w:fldCharType="end"/>
            </w:r>
          </w:hyperlink>
        </w:p>
        <w:p w14:paraId="684CAB11" w14:textId="77777777" w:rsidR="00B62577" w:rsidRDefault="00B62577">
          <w:pPr>
            <w:pStyle w:val="TOC2"/>
            <w:tabs>
              <w:tab w:val="right" w:leader="dot" w:pos="9350"/>
            </w:tabs>
            <w:rPr>
              <w:rFonts w:eastAsiaTheme="minorEastAsia" w:cstheme="minorBidi"/>
              <w:b w:val="0"/>
              <w:bCs w:val="0"/>
              <w:noProof/>
              <w:sz w:val="24"/>
              <w:szCs w:val="24"/>
            </w:rPr>
          </w:pPr>
          <w:hyperlink w:anchor="_Toc536627072" w:history="1">
            <w:r w:rsidRPr="00F24329">
              <w:rPr>
                <w:rStyle w:val="Hyperlink"/>
                <w:noProof/>
              </w:rPr>
              <w:t>Classes of glial cells</w:t>
            </w:r>
            <w:r>
              <w:rPr>
                <w:noProof/>
                <w:webHidden/>
              </w:rPr>
              <w:tab/>
            </w:r>
            <w:r>
              <w:rPr>
                <w:noProof/>
                <w:webHidden/>
              </w:rPr>
              <w:fldChar w:fldCharType="begin"/>
            </w:r>
            <w:r>
              <w:rPr>
                <w:noProof/>
                <w:webHidden/>
              </w:rPr>
              <w:instrText xml:space="preserve"> PAGEREF _Toc536627072 \h </w:instrText>
            </w:r>
            <w:r>
              <w:rPr>
                <w:noProof/>
                <w:webHidden/>
              </w:rPr>
            </w:r>
            <w:r>
              <w:rPr>
                <w:noProof/>
                <w:webHidden/>
              </w:rPr>
              <w:fldChar w:fldCharType="separate"/>
            </w:r>
            <w:r>
              <w:rPr>
                <w:noProof/>
                <w:webHidden/>
              </w:rPr>
              <w:t>5</w:t>
            </w:r>
            <w:r>
              <w:rPr>
                <w:noProof/>
                <w:webHidden/>
              </w:rPr>
              <w:fldChar w:fldCharType="end"/>
            </w:r>
          </w:hyperlink>
        </w:p>
        <w:p w14:paraId="604B993E" w14:textId="77777777" w:rsidR="00B62577" w:rsidRDefault="00B62577">
          <w:pPr>
            <w:pStyle w:val="TOC3"/>
            <w:tabs>
              <w:tab w:val="right" w:leader="dot" w:pos="9350"/>
            </w:tabs>
            <w:rPr>
              <w:rFonts w:eastAsiaTheme="minorEastAsia" w:cstheme="minorBidi"/>
              <w:noProof/>
              <w:sz w:val="24"/>
              <w:szCs w:val="24"/>
            </w:rPr>
          </w:pPr>
          <w:hyperlink w:anchor="_Toc536627073" w:history="1">
            <w:r w:rsidRPr="00F24329">
              <w:rPr>
                <w:rStyle w:val="Hyperlink"/>
                <w:noProof/>
              </w:rPr>
              <w:t>Radial glia</w:t>
            </w:r>
            <w:r>
              <w:rPr>
                <w:noProof/>
                <w:webHidden/>
              </w:rPr>
              <w:tab/>
            </w:r>
            <w:r>
              <w:rPr>
                <w:noProof/>
                <w:webHidden/>
              </w:rPr>
              <w:fldChar w:fldCharType="begin"/>
            </w:r>
            <w:r>
              <w:rPr>
                <w:noProof/>
                <w:webHidden/>
              </w:rPr>
              <w:instrText xml:space="preserve"> PAGEREF _Toc536627073 \h </w:instrText>
            </w:r>
            <w:r>
              <w:rPr>
                <w:noProof/>
                <w:webHidden/>
              </w:rPr>
            </w:r>
            <w:r>
              <w:rPr>
                <w:noProof/>
                <w:webHidden/>
              </w:rPr>
              <w:fldChar w:fldCharType="separate"/>
            </w:r>
            <w:r>
              <w:rPr>
                <w:noProof/>
                <w:webHidden/>
              </w:rPr>
              <w:t>5</w:t>
            </w:r>
            <w:r>
              <w:rPr>
                <w:noProof/>
                <w:webHidden/>
              </w:rPr>
              <w:fldChar w:fldCharType="end"/>
            </w:r>
          </w:hyperlink>
        </w:p>
        <w:p w14:paraId="4F42D935" w14:textId="77777777" w:rsidR="00B62577" w:rsidRDefault="00B62577">
          <w:pPr>
            <w:pStyle w:val="TOC4"/>
            <w:tabs>
              <w:tab w:val="right" w:leader="dot" w:pos="9350"/>
            </w:tabs>
            <w:rPr>
              <w:rFonts w:eastAsiaTheme="minorEastAsia" w:cstheme="minorBidi"/>
              <w:noProof/>
              <w:sz w:val="24"/>
              <w:szCs w:val="24"/>
            </w:rPr>
          </w:pPr>
          <w:hyperlink w:anchor="_Toc536627074" w:history="1">
            <w:r w:rsidRPr="00F24329">
              <w:rPr>
                <w:rStyle w:val="Hyperlink"/>
                <w:noProof/>
              </w:rPr>
              <w:t>Morphologies of radial glia: radial fibers</w:t>
            </w:r>
            <w:r>
              <w:rPr>
                <w:noProof/>
                <w:webHidden/>
              </w:rPr>
              <w:tab/>
            </w:r>
            <w:r>
              <w:rPr>
                <w:noProof/>
                <w:webHidden/>
              </w:rPr>
              <w:fldChar w:fldCharType="begin"/>
            </w:r>
            <w:r>
              <w:rPr>
                <w:noProof/>
                <w:webHidden/>
              </w:rPr>
              <w:instrText xml:space="preserve"> PAGEREF _Toc536627074 \h </w:instrText>
            </w:r>
            <w:r>
              <w:rPr>
                <w:noProof/>
                <w:webHidden/>
              </w:rPr>
            </w:r>
            <w:r>
              <w:rPr>
                <w:noProof/>
                <w:webHidden/>
              </w:rPr>
              <w:fldChar w:fldCharType="separate"/>
            </w:r>
            <w:r>
              <w:rPr>
                <w:noProof/>
                <w:webHidden/>
              </w:rPr>
              <w:t>5</w:t>
            </w:r>
            <w:r>
              <w:rPr>
                <w:noProof/>
                <w:webHidden/>
              </w:rPr>
              <w:fldChar w:fldCharType="end"/>
            </w:r>
          </w:hyperlink>
        </w:p>
        <w:p w14:paraId="52939F7E" w14:textId="77777777" w:rsidR="00B62577" w:rsidRDefault="00B62577">
          <w:pPr>
            <w:pStyle w:val="TOC4"/>
            <w:tabs>
              <w:tab w:val="right" w:leader="dot" w:pos="9350"/>
            </w:tabs>
            <w:rPr>
              <w:rFonts w:eastAsiaTheme="minorEastAsia" w:cstheme="minorBidi"/>
              <w:noProof/>
              <w:sz w:val="24"/>
              <w:szCs w:val="24"/>
            </w:rPr>
          </w:pPr>
          <w:hyperlink w:anchor="_Toc536627075" w:history="1">
            <w:r w:rsidRPr="00F24329">
              <w:rPr>
                <w:rStyle w:val="Hyperlink"/>
                <w:noProof/>
              </w:rPr>
              <w:t>Morphologies of radial glia: ramifications</w:t>
            </w:r>
            <w:r>
              <w:rPr>
                <w:noProof/>
                <w:webHidden/>
              </w:rPr>
              <w:tab/>
            </w:r>
            <w:r>
              <w:rPr>
                <w:noProof/>
                <w:webHidden/>
              </w:rPr>
              <w:fldChar w:fldCharType="begin"/>
            </w:r>
            <w:r>
              <w:rPr>
                <w:noProof/>
                <w:webHidden/>
              </w:rPr>
              <w:instrText xml:space="preserve"> PAGEREF _Toc536627075 \h </w:instrText>
            </w:r>
            <w:r>
              <w:rPr>
                <w:noProof/>
                <w:webHidden/>
              </w:rPr>
            </w:r>
            <w:r>
              <w:rPr>
                <w:noProof/>
                <w:webHidden/>
              </w:rPr>
              <w:fldChar w:fldCharType="separate"/>
            </w:r>
            <w:r>
              <w:rPr>
                <w:noProof/>
                <w:webHidden/>
              </w:rPr>
              <w:t>6</w:t>
            </w:r>
            <w:r>
              <w:rPr>
                <w:noProof/>
                <w:webHidden/>
              </w:rPr>
              <w:fldChar w:fldCharType="end"/>
            </w:r>
          </w:hyperlink>
        </w:p>
        <w:p w14:paraId="045A8B6E" w14:textId="77777777" w:rsidR="00B62577" w:rsidRDefault="00B62577">
          <w:pPr>
            <w:pStyle w:val="TOC4"/>
            <w:tabs>
              <w:tab w:val="right" w:leader="dot" w:pos="9350"/>
            </w:tabs>
            <w:rPr>
              <w:rFonts w:eastAsiaTheme="minorEastAsia" w:cstheme="minorBidi"/>
              <w:noProof/>
              <w:sz w:val="24"/>
              <w:szCs w:val="24"/>
            </w:rPr>
          </w:pPr>
          <w:hyperlink w:anchor="_Toc536627076" w:history="1">
            <w:r w:rsidRPr="00F24329">
              <w:rPr>
                <w:rStyle w:val="Hyperlink"/>
                <w:noProof/>
              </w:rPr>
              <w:t>The importance of extracellular space in the nervous system</w:t>
            </w:r>
            <w:r>
              <w:rPr>
                <w:noProof/>
                <w:webHidden/>
              </w:rPr>
              <w:tab/>
            </w:r>
            <w:r>
              <w:rPr>
                <w:noProof/>
                <w:webHidden/>
              </w:rPr>
              <w:fldChar w:fldCharType="begin"/>
            </w:r>
            <w:r>
              <w:rPr>
                <w:noProof/>
                <w:webHidden/>
              </w:rPr>
              <w:instrText xml:space="preserve"> PAGEREF _Toc536627076 \h </w:instrText>
            </w:r>
            <w:r>
              <w:rPr>
                <w:noProof/>
                <w:webHidden/>
              </w:rPr>
            </w:r>
            <w:r>
              <w:rPr>
                <w:noProof/>
                <w:webHidden/>
              </w:rPr>
              <w:fldChar w:fldCharType="separate"/>
            </w:r>
            <w:r>
              <w:rPr>
                <w:noProof/>
                <w:webHidden/>
              </w:rPr>
              <w:t>7</w:t>
            </w:r>
            <w:r>
              <w:rPr>
                <w:noProof/>
                <w:webHidden/>
              </w:rPr>
              <w:fldChar w:fldCharType="end"/>
            </w:r>
          </w:hyperlink>
        </w:p>
        <w:p w14:paraId="20A3A898" w14:textId="77777777" w:rsidR="00B62577" w:rsidRDefault="00B62577">
          <w:pPr>
            <w:pStyle w:val="TOC3"/>
            <w:tabs>
              <w:tab w:val="right" w:leader="dot" w:pos="9350"/>
            </w:tabs>
            <w:rPr>
              <w:rFonts w:eastAsiaTheme="minorEastAsia" w:cstheme="minorBidi"/>
              <w:noProof/>
              <w:sz w:val="24"/>
              <w:szCs w:val="24"/>
            </w:rPr>
          </w:pPr>
          <w:hyperlink w:anchor="_Toc536627077" w:history="1">
            <w:r w:rsidRPr="00F24329">
              <w:rPr>
                <w:rStyle w:val="Hyperlink"/>
                <w:noProof/>
              </w:rPr>
              <w:t>Muller glia</w:t>
            </w:r>
            <w:r>
              <w:rPr>
                <w:noProof/>
                <w:webHidden/>
              </w:rPr>
              <w:tab/>
            </w:r>
            <w:r>
              <w:rPr>
                <w:noProof/>
                <w:webHidden/>
              </w:rPr>
              <w:fldChar w:fldCharType="begin"/>
            </w:r>
            <w:r>
              <w:rPr>
                <w:noProof/>
                <w:webHidden/>
              </w:rPr>
              <w:instrText xml:space="preserve"> PAGEREF _Toc536627077 \h </w:instrText>
            </w:r>
            <w:r>
              <w:rPr>
                <w:noProof/>
                <w:webHidden/>
              </w:rPr>
            </w:r>
            <w:r>
              <w:rPr>
                <w:noProof/>
                <w:webHidden/>
              </w:rPr>
              <w:fldChar w:fldCharType="separate"/>
            </w:r>
            <w:r>
              <w:rPr>
                <w:noProof/>
                <w:webHidden/>
              </w:rPr>
              <w:t>9</w:t>
            </w:r>
            <w:r>
              <w:rPr>
                <w:noProof/>
                <w:webHidden/>
              </w:rPr>
              <w:fldChar w:fldCharType="end"/>
            </w:r>
          </w:hyperlink>
        </w:p>
        <w:p w14:paraId="41879A72" w14:textId="77777777" w:rsidR="00B62577" w:rsidRDefault="00B62577">
          <w:pPr>
            <w:pStyle w:val="TOC3"/>
            <w:tabs>
              <w:tab w:val="right" w:leader="dot" w:pos="9350"/>
            </w:tabs>
            <w:rPr>
              <w:rFonts w:eastAsiaTheme="minorEastAsia" w:cstheme="minorBidi"/>
              <w:noProof/>
              <w:sz w:val="24"/>
              <w:szCs w:val="24"/>
            </w:rPr>
          </w:pPr>
          <w:hyperlink w:anchor="_Toc536627078" w:history="1">
            <w:r w:rsidRPr="00F24329">
              <w:rPr>
                <w:rStyle w:val="Hyperlink"/>
                <w:noProof/>
              </w:rPr>
              <w:t>Bergmann glia</w:t>
            </w:r>
            <w:r>
              <w:rPr>
                <w:noProof/>
                <w:webHidden/>
              </w:rPr>
              <w:tab/>
            </w:r>
            <w:r>
              <w:rPr>
                <w:noProof/>
                <w:webHidden/>
              </w:rPr>
              <w:fldChar w:fldCharType="begin"/>
            </w:r>
            <w:r>
              <w:rPr>
                <w:noProof/>
                <w:webHidden/>
              </w:rPr>
              <w:instrText xml:space="preserve"> PAGEREF _Toc536627078 \h </w:instrText>
            </w:r>
            <w:r>
              <w:rPr>
                <w:noProof/>
                <w:webHidden/>
              </w:rPr>
            </w:r>
            <w:r>
              <w:rPr>
                <w:noProof/>
                <w:webHidden/>
              </w:rPr>
              <w:fldChar w:fldCharType="separate"/>
            </w:r>
            <w:r>
              <w:rPr>
                <w:noProof/>
                <w:webHidden/>
              </w:rPr>
              <w:t>9</w:t>
            </w:r>
            <w:r>
              <w:rPr>
                <w:noProof/>
                <w:webHidden/>
              </w:rPr>
              <w:fldChar w:fldCharType="end"/>
            </w:r>
          </w:hyperlink>
        </w:p>
        <w:p w14:paraId="0A3CEF58" w14:textId="77777777" w:rsidR="00B62577" w:rsidRDefault="00B62577">
          <w:pPr>
            <w:pStyle w:val="TOC3"/>
            <w:tabs>
              <w:tab w:val="right" w:leader="dot" w:pos="9350"/>
            </w:tabs>
            <w:rPr>
              <w:rFonts w:eastAsiaTheme="minorEastAsia" w:cstheme="minorBidi"/>
              <w:noProof/>
              <w:sz w:val="24"/>
              <w:szCs w:val="24"/>
            </w:rPr>
          </w:pPr>
          <w:hyperlink w:anchor="_Toc536627079" w:history="1">
            <w:r w:rsidRPr="00F24329">
              <w:rPr>
                <w:rStyle w:val="Hyperlink"/>
                <w:noProof/>
              </w:rPr>
              <w:t>Astrocytes</w:t>
            </w:r>
            <w:r>
              <w:rPr>
                <w:noProof/>
                <w:webHidden/>
              </w:rPr>
              <w:tab/>
            </w:r>
            <w:r>
              <w:rPr>
                <w:noProof/>
                <w:webHidden/>
              </w:rPr>
              <w:fldChar w:fldCharType="begin"/>
            </w:r>
            <w:r>
              <w:rPr>
                <w:noProof/>
                <w:webHidden/>
              </w:rPr>
              <w:instrText xml:space="preserve"> PAGEREF _Toc536627079 \h </w:instrText>
            </w:r>
            <w:r>
              <w:rPr>
                <w:noProof/>
                <w:webHidden/>
              </w:rPr>
            </w:r>
            <w:r>
              <w:rPr>
                <w:noProof/>
                <w:webHidden/>
              </w:rPr>
              <w:fldChar w:fldCharType="separate"/>
            </w:r>
            <w:r>
              <w:rPr>
                <w:noProof/>
                <w:webHidden/>
              </w:rPr>
              <w:t>9</w:t>
            </w:r>
            <w:r>
              <w:rPr>
                <w:noProof/>
                <w:webHidden/>
              </w:rPr>
              <w:fldChar w:fldCharType="end"/>
            </w:r>
          </w:hyperlink>
        </w:p>
        <w:p w14:paraId="5EB6B3F8" w14:textId="77777777" w:rsidR="00B62577" w:rsidRDefault="00B62577">
          <w:pPr>
            <w:pStyle w:val="TOC2"/>
            <w:tabs>
              <w:tab w:val="right" w:leader="dot" w:pos="9350"/>
            </w:tabs>
            <w:rPr>
              <w:rFonts w:eastAsiaTheme="minorEastAsia" w:cstheme="minorBidi"/>
              <w:b w:val="0"/>
              <w:bCs w:val="0"/>
              <w:noProof/>
              <w:sz w:val="24"/>
              <w:szCs w:val="24"/>
            </w:rPr>
          </w:pPr>
          <w:hyperlink w:anchor="_Toc536627080" w:history="1">
            <w:r w:rsidRPr="00F24329">
              <w:rPr>
                <w:rStyle w:val="Hyperlink"/>
                <w:noProof/>
              </w:rPr>
              <w:t>The category “Astroglia”</w:t>
            </w:r>
            <w:r>
              <w:rPr>
                <w:noProof/>
                <w:webHidden/>
              </w:rPr>
              <w:tab/>
            </w:r>
            <w:r>
              <w:rPr>
                <w:noProof/>
                <w:webHidden/>
              </w:rPr>
              <w:fldChar w:fldCharType="begin"/>
            </w:r>
            <w:r>
              <w:rPr>
                <w:noProof/>
                <w:webHidden/>
              </w:rPr>
              <w:instrText xml:space="preserve"> PAGEREF _Toc536627080 \h </w:instrText>
            </w:r>
            <w:r>
              <w:rPr>
                <w:noProof/>
                <w:webHidden/>
              </w:rPr>
            </w:r>
            <w:r>
              <w:rPr>
                <w:noProof/>
                <w:webHidden/>
              </w:rPr>
              <w:fldChar w:fldCharType="separate"/>
            </w:r>
            <w:r>
              <w:rPr>
                <w:noProof/>
                <w:webHidden/>
              </w:rPr>
              <w:t>9</w:t>
            </w:r>
            <w:r>
              <w:rPr>
                <w:noProof/>
                <w:webHidden/>
              </w:rPr>
              <w:fldChar w:fldCharType="end"/>
            </w:r>
          </w:hyperlink>
        </w:p>
        <w:p w14:paraId="2223295B" w14:textId="77777777" w:rsidR="00B62577" w:rsidRDefault="00B62577">
          <w:pPr>
            <w:pStyle w:val="TOC3"/>
            <w:tabs>
              <w:tab w:val="right" w:leader="dot" w:pos="9350"/>
            </w:tabs>
            <w:rPr>
              <w:rFonts w:eastAsiaTheme="minorEastAsia" w:cstheme="minorBidi"/>
              <w:noProof/>
              <w:sz w:val="24"/>
              <w:szCs w:val="24"/>
            </w:rPr>
          </w:pPr>
          <w:hyperlink w:anchor="_Toc536627081" w:history="1">
            <w:r w:rsidRPr="00F24329">
              <w:rPr>
                <w:rStyle w:val="Hyperlink"/>
                <w:noProof/>
              </w:rPr>
              <w:t>Astroglial marker genes</w:t>
            </w:r>
            <w:r>
              <w:rPr>
                <w:noProof/>
                <w:webHidden/>
              </w:rPr>
              <w:tab/>
            </w:r>
            <w:r>
              <w:rPr>
                <w:noProof/>
                <w:webHidden/>
              </w:rPr>
              <w:fldChar w:fldCharType="begin"/>
            </w:r>
            <w:r>
              <w:rPr>
                <w:noProof/>
                <w:webHidden/>
              </w:rPr>
              <w:instrText xml:space="preserve"> PAGEREF _Toc536627081 \h </w:instrText>
            </w:r>
            <w:r>
              <w:rPr>
                <w:noProof/>
                <w:webHidden/>
              </w:rPr>
            </w:r>
            <w:r>
              <w:rPr>
                <w:noProof/>
                <w:webHidden/>
              </w:rPr>
              <w:fldChar w:fldCharType="separate"/>
            </w:r>
            <w:r>
              <w:rPr>
                <w:noProof/>
                <w:webHidden/>
              </w:rPr>
              <w:t>9</w:t>
            </w:r>
            <w:r>
              <w:rPr>
                <w:noProof/>
                <w:webHidden/>
              </w:rPr>
              <w:fldChar w:fldCharType="end"/>
            </w:r>
          </w:hyperlink>
        </w:p>
        <w:p w14:paraId="39F64FFE" w14:textId="77777777" w:rsidR="00B62577" w:rsidRDefault="00B62577">
          <w:pPr>
            <w:pStyle w:val="TOC3"/>
            <w:tabs>
              <w:tab w:val="right" w:leader="dot" w:pos="9350"/>
            </w:tabs>
            <w:rPr>
              <w:rFonts w:eastAsiaTheme="minorEastAsia" w:cstheme="minorBidi"/>
              <w:noProof/>
              <w:sz w:val="24"/>
              <w:szCs w:val="24"/>
            </w:rPr>
          </w:pPr>
          <w:hyperlink w:anchor="_Toc536627082" w:history="1">
            <w:r w:rsidRPr="00F24329">
              <w:rPr>
                <w:rStyle w:val="Hyperlink"/>
                <w:noProof/>
              </w:rPr>
              <w:t>Observing astroglial dynamics with calcium imaging</w:t>
            </w:r>
            <w:r>
              <w:rPr>
                <w:noProof/>
                <w:webHidden/>
              </w:rPr>
              <w:tab/>
            </w:r>
            <w:r>
              <w:rPr>
                <w:noProof/>
                <w:webHidden/>
              </w:rPr>
              <w:fldChar w:fldCharType="begin"/>
            </w:r>
            <w:r>
              <w:rPr>
                <w:noProof/>
                <w:webHidden/>
              </w:rPr>
              <w:instrText xml:space="preserve"> PAGEREF _Toc536627082 \h </w:instrText>
            </w:r>
            <w:r>
              <w:rPr>
                <w:noProof/>
                <w:webHidden/>
              </w:rPr>
            </w:r>
            <w:r>
              <w:rPr>
                <w:noProof/>
                <w:webHidden/>
              </w:rPr>
              <w:fldChar w:fldCharType="separate"/>
            </w:r>
            <w:r>
              <w:rPr>
                <w:noProof/>
                <w:webHidden/>
              </w:rPr>
              <w:t>10</w:t>
            </w:r>
            <w:r>
              <w:rPr>
                <w:noProof/>
                <w:webHidden/>
              </w:rPr>
              <w:fldChar w:fldCharType="end"/>
            </w:r>
          </w:hyperlink>
        </w:p>
        <w:p w14:paraId="39678523" w14:textId="77777777" w:rsidR="00B62577" w:rsidRDefault="00B62577">
          <w:pPr>
            <w:pStyle w:val="TOC2"/>
            <w:tabs>
              <w:tab w:val="right" w:leader="dot" w:pos="9350"/>
            </w:tabs>
            <w:rPr>
              <w:rFonts w:eastAsiaTheme="minorEastAsia" w:cstheme="minorBidi"/>
              <w:b w:val="0"/>
              <w:bCs w:val="0"/>
              <w:noProof/>
              <w:sz w:val="24"/>
              <w:szCs w:val="24"/>
            </w:rPr>
          </w:pPr>
          <w:hyperlink w:anchor="_Toc536627083" w:history="1">
            <w:r w:rsidRPr="00F24329">
              <w:rPr>
                <w:rStyle w:val="Hyperlink"/>
                <w:noProof/>
              </w:rPr>
              <w:t>Zebrafish as model organism for neuroscience</w:t>
            </w:r>
            <w:r>
              <w:rPr>
                <w:noProof/>
                <w:webHidden/>
              </w:rPr>
              <w:tab/>
            </w:r>
            <w:r>
              <w:rPr>
                <w:noProof/>
                <w:webHidden/>
              </w:rPr>
              <w:fldChar w:fldCharType="begin"/>
            </w:r>
            <w:r>
              <w:rPr>
                <w:noProof/>
                <w:webHidden/>
              </w:rPr>
              <w:instrText xml:space="preserve"> PAGEREF _Toc536627083 \h </w:instrText>
            </w:r>
            <w:r>
              <w:rPr>
                <w:noProof/>
                <w:webHidden/>
              </w:rPr>
            </w:r>
            <w:r>
              <w:rPr>
                <w:noProof/>
                <w:webHidden/>
              </w:rPr>
              <w:fldChar w:fldCharType="separate"/>
            </w:r>
            <w:r>
              <w:rPr>
                <w:noProof/>
                <w:webHidden/>
              </w:rPr>
              <w:t>12</w:t>
            </w:r>
            <w:r>
              <w:rPr>
                <w:noProof/>
                <w:webHidden/>
              </w:rPr>
              <w:fldChar w:fldCharType="end"/>
            </w:r>
          </w:hyperlink>
        </w:p>
        <w:p w14:paraId="536B5C97" w14:textId="77777777" w:rsidR="00B62577" w:rsidRDefault="00B62577">
          <w:pPr>
            <w:pStyle w:val="TOC4"/>
            <w:tabs>
              <w:tab w:val="right" w:leader="dot" w:pos="9350"/>
            </w:tabs>
            <w:rPr>
              <w:rFonts w:eastAsiaTheme="minorEastAsia" w:cstheme="minorBidi"/>
              <w:noProof/>
              <w:sz w:val="24"/>
              <w:szCs w:val="24"/>
            </w:rPr>
          </w:pPr>
          <w:hyperlink w:anchor="_Toc536627084" w:history="1">
            <w:r w:rsidRPr="00F24329">
              <w:rPr>
                <w:rStyle w:val="Hyperlink"/>
                <w:noProof/>
              </w:rPr>
              <w:t>Behavioral repertoire of larval zebrafish</w:t>
            </w:r>
            <w:r>
              <w:rPr>
                <w:noProof/>
                <w:webHidden/>
              </w:rPr>
              <w:tab/>
            </w:r>
            <w:r>
              <w:rPr>
                <w:noProof/>
                <w:webHidden/>
              </w:rPr>
              <w:fldChar w:fldCharType="begin"/>
            </w:r>
            <w:r>
              <w:rPr>
                <w:noProof/>
                <w:webHidden/>
              </w:rPr>
              <w:instrText xml:space="preserve"> PAGEREF _Toc536627084 \h </w:instrText>
            </w:r>
            <w:r>
              <w:rPr>
                <w:noProof/>
                <w:webHidden/>
              </w:rPr>
            </w:r>
            <w:r>
              <w:rPr>
                <w:noProof/>
                <w:webHidden/>
              </w:rPr>
              <w:fldChar w:fldCharType="separate"/>
            </w:r>
            <w:r>
              <w:rPr>
                <w:noProof/>
                <w:webHidden/>
              </w:rPr>
              <w:t>12</w:t>
            </w:r>
            <w:r>
              <w:rPr>
                <w:noProof/>
                <w:webHidden/>
              </w:rPr>
              <w:fldChar w:fldCharType="end"/>
            </w:r>
          </w:hyperlink>
        </w:p>
        <w:p w14:paraId="58CBF4A1" w14:textId="77777777" w:rsidR="00B62577" w:rsidRDefault="00B62577">
          <w:pPr>
            <w:pStyle w:val="TOC4"/>
            <w:tabs>
              <w:tab w:val="right" w:leader="dot" w:pos="9350"/>
            </w:tabs>
            <w:rPr>
              <w:rFonts w:eastAsiaTheme="minorEastAsia" w:cstheme="minorBidi"/>
              <w:noProof/>
              <w:sz w:val="24"/>
              <w:szCs w:val="24"/>
            </w:rPr>
          </w:pPr>
          <w:hyperlink w:anchor="_Toc536627085" w:history="1">
            <w:r w:rsidRPr="00F24329">
              <w:rPr>
                <w:rStyle w:val="Hyperlink"/>
                <w:noProof/>
              </w:rPr>
              <w:t>Evoking zebrafish behavior using virtual reality</w:t>
            </w:r>
            <w:r>
              <w:rPr>
                <w:noProof/>
                <w:webHidden/>
              </w:rPr>
              <w:tab/>
            </w:r>
            <w:r>
              <w:rPr>
                <w:noProof/>
                <w:webHidden/>
              </w:rPr>
              <w:fldChar w:fldCharType="begin"/>
            </w:r>
            <w:r>
              <w:rPr>
                <w:noProof/>
                <w:webHidden/>
              </w:rPr>
              <w:instrText xml:space="preserve"> PAGEREF _Toc536627085 \h </w:instrText>
            </w:r>
            <w:r>
              <w:rPr>
                <w:noProof/>
                <w:webHidden/>
              </w:rPr>
            </w:r>
            <w:r>
              <w:rPr>
                <w:noProof/>
                <w:webHidden/>
              </w:rPr>
              <w:fldChar w:fldCharType="separate"/>
            </w:r>
            <w:r>
              <w:rPr>
                <w:noProof/>
                <w:webHidden/>
              </w:rPr>
              <w:t>12</w:t>
            </w:r>
            <w:r>
              <w:rPr>
                <w:noProof/>
                <w:webHidden/>
              </w:rPr>
              <w:fldChar w:fldCharType="end"/>
            </w:r>
          </w:hyperlink>
        </w:p>
        <w:p w14:paraId="2374B449" w14:textId="77777777" w:rsidR="00B62577" w:rsidRDefault="00B62577">
          <w:pPr>
            <w:pStyle w:val="TOC2"/>
            <w:tabs>
              <w:tab w:val="right" w:leader="dot" w:pos="9350"/>
            </w:tabs>
            <w:rPr>
              <w:rFonts w:eastAsiaTheme="minorEastAsia" w:cstheme="minorBidi"/>
              <w:b w:val="0"/>
              <w:bCs w:val="0"/>
              <w:noProof/>
              <w:sz w:val="24"/>
              <w:szCs w:val="24"/>
            </w:rPr>
          </w:pPr>
          <w:hyperlink w:anchor="_Toc536627086" w:history="1">
            <w:r w:rsidRPr="00F24329">
              <w:rPr>
                <w:rStyle w:val="Hyperlink"/>
                <w:noProof/>
              </w:rPr>
              <w:t>Light sheet microscopy</w:t>
            </w:r>
            <w:r>
              <w:rPr>
                <w:noProof/>
                <w:webHidden/>
              </w:rPr>
              <w:tab/>
            </w:r>
            <w:r>
              <w:rPr>
                <w:noProof/>
                <w:webHidden/>
              </w:rPr>
              <w:fldChar w:fldCharType="begin"/>
            </w:r>
            <w:r>
              <w:rPr>
                <w:noProof/>
                <w:webHidden/>
              </w:rPr>
              <w:instrText xml:space="preserve"> PAGEREF _Toc536627086 \h </w:instrText>
            </w:r>
            <w:r>
              <w:rPr>
                <w:noProof/>
                <w:webHidden/>
              </w:rPr>
            </w:r>
            <w:r>
              <w:rPr>
                <w:noProof/>
                <w:webHidden/>
              </w:rPr>
              <w:fldChar w:fldCharType="separate"/>
            </w:r>
            <w:r>
              <w:rPr>
                <w:noProof/>
                <w:webHidden/>
              </w:rPr>
              <w:t>12</w:t>
            </w:r>
            <w:r>
              <w:rPr>
                <w:noProof/>
                <w:webHidden/>
              </w:rPr>
              <w:fldChar w:fldCharType="end"/>
            </w:r>
          </w:hyperlink>
        </w:p>
        <w:p w14:paraId="4F35084B" w14:textId="77777777" w:rsidR="00B62577" w:rsidRDefault="00B62577">
          <w:pPr>
            <w:pStyle w:val="TOC4"/>
            <w:tabs>
              <w:tab w:val="right" w:leader="dot" w:pos="9350"/>
            </w:tabs>
            <w:rPr>
              <w:rFonts w:eastAsiaTheme="minorEastAsia" w:cstheme="minorBidi"/>
              <w:noProof/>
              <w:sz w:val="24"/>
              <w:szCs w:val="24"/>
            </w:rPr>
          </w:pPr>
          <w:hyperlink w:anchor="_Toc536627087" w:history="1">
            <w:r w:rsidRPr="00F24329">
              <w:rPr>
                <w:rStyle w:val="Hyperlink"/>
                <w:noProof/>
              </w:rPr>
              <w:t>Analyzing light sheet microscopy data</w:t>
            </w:r>
            <w:r>
              <w:rPr>
                <w:noProof/>
                <w:webHidden/>
              </w:rPr>
              <w:tab/>
            </w:r>
            <w:r>
              <w:rPr>
                <w:noProof/>
                <w:webHidden/>
              </w:rPr>
              <w:fldChar w:fldCharType="begin"/>
            </w:r>
            <w:r>
              <w:rPr>
                <w:noProof/>
                <w:webHidden/>
              </w:rPr>
              <w:instrText xml:space="preserve"> PAGEREF _Toc536627087 \h </w:instrText>
            </w:r>
            <w:r>
              <w:rPr>
                <w:noProof/>
                <w:webHidden/>
              </w:rPr>
            </w:r>
            <w:r>
              <w:rPr>
                <w:noProof/>
                <w:webHidden/>
              </w:rPr>
              <w:fldChar w:fldCharType="separate"/>
            </w:r>
            <w:r>
              <w:rPr>
                <w:noProof/>
                <w:webHidden/>
              </w:rPr>
              <w:t>13</w:t>
            </w:r>
            <w:r>
              <w:rPr>
                <w:noProof/>
                <w:webHidden/>
              </w:rPr>
              <w:fldChar w:fldCharType="end"/>
            </w:r>
          </w:hyperlink>
        </w:p>
        <w:p w14:paraId="408C12CB" w14:textId="77777777" w:rsidR="00B62577" w:rsidRDefault="00B62577">
          <w:pPr>
            <w:pStyle w:val="TOC1"/>
            <w:tabs>
              <w:tab w:val="right" w:leader="dot" w:pos="9350"/>
            </w:tabs>
            <w:rPr>
              <w:rFonts w:eastAsiaTheme="minorEastAsia" w:cstheme="minorBidi"/>
              <w:b w:val="0"/>
              <w:bCs w:val="0"/>
              <w:noProof/>
            </w:rPr>
          </w:pPr>
          <w:hyperlink w:anchor="_Toc536627088" w:history="1">
            <w:r w:rsidRPr="00F24329">
              <w:rPr>
                <w:rStyle w:val="Hyperlink"/>
                <w:noProof/>
              </w:rPr>
              <w:t>Chapter 2: Volumetric imaging of zebrafish astroglia indicates their functional similarity to mammalian astrocytes</w:t>
            </w:r>
            <w:r>
              <w:rPr>
                <w:noProof/>
                <w:webHidden/>
              </w:rPr>
              <w:tab/>
            </w:r>
            <w:r>
              <w:rPr>
                <w:noProof/>
                <w:webHidden/>
              </w:rPr>
              <w:fldChar w:fldCharType="begin"/>
            </w:r>
            <w:r>
              <w:rPr>
                <w:noProof/>
                <w:webHidden/>
              </w:rPr>
              <w:instrText xml:space="preserve"> PAGEREF _Toc536627088 \h </w:instrText>
            </w:r>
            <w:r>
              <w:rPr>
                <w:noProof/>
                <w:webHidden/>
              </w:rPr>
            </w:r>
            <w:r>
              <w:rPr>
                <w:noProof/>
                <w:webHidden/>
              </w:rPr>
              <w:fldChar w:fldCharType="separate"/>
            </w:r>
            <w:r>
              <w:rPr>
                <w:noProof/>
                <w:webHidden/>
              </w:rPr>
              <w:t>17</w:t>
            </w:r>
            <w:r>
              <w:rPr>
                <w:noProof/>
                <w:webHidden/>
              </w:rPr>
              <w:fldChar w:fldCharType="end"/>
            </w:r>
          </w:hyperlink>
        </w:p>
        <w:p w14:paraId="58B9BEA6" w14:textId="77777777" w:rsidR="00B62577" w:rsidRDefault="00B62577">
          <w:pPr>
            <w:pStyle w:val="TOC2"/>
            <w:tabs>
              <w:tab w:val="right" w:leader="dot" w:pos="9350"/>
            </w:tabs>
            <w:rPr>
              <w:rFonts w:eastAsiaTheme="minorEastAsia" w:cstheme="minorBidi"/>
              <w:b w:val="0"/>
              <w:bCs w:val="0"/>
              <w:noProof/>
              <w:sz w:val="24"/>
              <w:szCs w:val="24"/>
            </w:rPr>
          </w:pPr>
          <w:hyperlink w:anchor="_Toc536627089" w:history="1">
            <w:r w:rsidRPr="00F24329">
              <w:rPr>
                <w:rStyle w:val="Hyperlink"/>
                <w:noProof/>
              </w:rPr>
              <w:t>Abstract</w:t>
            </w:r>
            <w:r>
              <w:rPr>
                <w:noProof/>
                <w:webHidden/>
              </w:rPr>
              <w:tab/>
            </w:r>
            <w:r>
              <w:rPr>
                <w:noProof/>
                <w:webHidden/>
              </w:rPr>
              <w:fldChar w:fldCharType="begin"/>
            </w:r>
            <w:r>
              <w:rPr>
                <w:noProof/>
                <w:webHidden/>
              </w:rPr>
              <w:instrText xml:space="preserve"> PAGEREF _Toc536627089 \h </w:instrText>
            </w:r>
            <w:r>
              <w:rPr>
                <w:noProof/>
                <w:webHidden/>
              </w:rPr>
            </w:r>
            <w:r>
              <w:rPr>
                <w:noProof/>
                <w:webHidden/>
              </w:rPr>
              <w:fldChar w:fldCharType="separate"/>
            </w:r>
            <w:r>
              <w:rPr>
                <w:noProof/>
                <w:webHidden/>
              </w:rPr>
              <w:t>17</w:t>
            </w:r>
            <w:r>
              <w:rPr>
                <w:noProof/>
                <w:webHidden/>
              </w:rPr>
              <w:fldChar w:fldCharType="end"/>
            </w:r>
          </w:hyperlink>
        </w:p>
        <w:p w14:paraId="68D3DC64" w14:textId="77777777" w:rsidR="00B62577" w:rsidRDefault="00B62577">
          <w:pPr>
            <w:pStyle w:val="TOC2"/>
            <w:tabs>
              <w:tab w:val="right" w:leader="dot" w:pos="9350"/>
            </w:tabs>
            <w:rPr>
              <w:rFonts w:eastAsiaTheme="minorEastAsia" w:cstheme="minorBidi"/>
              <w:b w:val="0"/>
              <w:bCs w:val="0"/>
              <w:noProof/>
              <w:sz w:val="24"/>
              <w:szCs w:val="24"/>
            </w:rPr>
          </w:pPr>
          <w:hyperlink w:anchor="_Toc536627090" w:history="1">
            <w:r w:rsidRPr="00F24329">
              <w:rPr>
                <w:rStyle w:val="Hyperlink"/>
                <w:noProof/>
              </w:rPr>
              <w:t>Introduction</w:t>
            </w:r>
            <w:r>
              <w:rPr>
                <w:noProof/>
                <w:webHidden/>
              </w:rPr>
              <w:tab/>
            </w:r>
            <w:r>
              <w:rPr>
                <w:noProof/>
                <w:webHidden/>
              </w:rPr>
              <w:fldChar w:fldCharType="begin"/>
            </w:r>
            <w:r>
              <w:rPr>
                <w:noProof/>
                <w:webHidden/>
              </w:rPr>
              <w:instrText xml:space="preserve"> PAGEREF _Toc536627090 \h </w:instrText>
            </w:r>
            <w:r>
              <w:rPr>
                <w:noProof/>
                <w:webHidden/>
              </w:rPr>
            </w:r>
            <w:r>
              <w:rPr>
                <w:noProof/>
                <w:webHidden/>
              </w:rPr>
              <w:fldChar w:fldCharType="separate"/>
            </w:r>
            <w:r>
              <w:rPr>
                <w:noProof/>
                <w:webHidden/>
              </w:rPr>
              <w:t>17</w:t>
            </w:r>
            <w:r>
              <w:rPr>
                <w:noProof/>
                <w:webHidden/>
              </w:rPr>
              <w:fldChar w:fldCharType="end"/>
            </w:r>
          </w:hyperlink>
        </w:p>
        <w:p w14:paraId="22BACC5C" w14:textId="77777777" w:rsidR="00B62577" w:rsidRDefault="00B62577">
          <w:pPr>
            <w:pStyle w:val="TOC2"/>
            <w:tabs>
              <w:tab w:val="right" w:leader="dot" w:pos="9350"/>
            </w:tabs>
            <w:rPr>
              <w:rFonts w:eastAsiaTheme="minorEastAsia" w:cstheme="minorBidi"/>
              <w:b w:val="0"/>
              <w:bCs w:val="0"/>
              <w:noProof/>
              <w:sz w:val="24"/>
              <w:szCs w:val="24"/>
            </w:rPr>
          </w:pPr>
          <w:hyperlink w:anchor="_Toc536627091" w:history="1">
            <w:r w:rsidRPr="00F24329">
              <w:rPr>
                <w:rStyle w:val="Hyperlink"/>
                <w:noProof/>
              </w:rPr>
              <w:t>Results</w:t>
            </w:r>
            <w:r>
              <w:rPr>
                <w:noProof/>
                <w:webHidden/>
              </w:rPr>
              <w:tab/>
            </w:r>
            <w:r>
              <w:rPr>
                <w:noProof/>
                <w:webHidden/>
              </w:rPr>
              <w:fldChar w:fldCharType="begin"/>
            </w:r>
            <w:r>
              <w:rPr>
                <w:noProof/>
                <w:webHidden/>
              </w:rPr>
              <w:instrText xml:space="preserve"> PAGEREF _Toc536627091 \h </w:instrText>
            </w:r>
            <w:r>
              <w:rPr>
                <w:noProof/>
                <w:webHidden/>
              </w:rPr>
            </w:r>
            <w:r>
              <w:rPr>
                <w:noProof/>
                <w:webHidden/>
              </w:rPr>
              <w:fldChar w:fldCharType="separate"/>
            </w:r>
            <w:r>
              <w:rPr>
                <w:noProof/>
                <w:webHidden/>
              </w:rPr>
              <w:t>19</w:t>
            </w:r>
            <w:r>
              <w:rPr>
                <w:noProof/>
                <w:webHidden/>
              </w:rPr>
              <w:fldChar w:fldCharType="end"/>
            </w:r>
          </w:hyperlink>
        </w:p>
        <w:p w14:paraId="733EABB4" w14:textId="77777777" w:rsidR="00B62577" w:rsidRDefault="00B62577">
          <w:pPr>
            <w:pStyle w:val="TOC3"/>
            <w:tabs>
              <w:tab w:val="right" w:leader="dot" w:pos="9350"/>
            </w:tabs>
            <w:rPr>
              <w:rFonts w:eastAsiaTheme="minorEastAsia" w:cstheme="minorBidi"/>
              <w:noProof/>
              <w:sz w:val="24"/>
              <w:szCs w:val="24"/>
            </w:rPr>
          </w:pPr>
          <w:hyperlink w:anchor="_Toc536627092" w:history="1">
            <w:r w:rsidRPr="00F24329">
              <w:rPr>
                <w:rStyle w:val="Hyperlink"/>
                <w:noProof/>
              </w:rPr>
              <w:t>Anatomical structure of zebrafish astroglia</w:t>
            </w:r>
            <w:r>
              <w:rPr>
                <w:noProof/>
                <w:webHidden/>
              </w:rPr>
              <w:tab/>
            </w:r>
            <w:r>
              <w:rPr>
                <w:noProof/>
                <w:webHidden/>
              </w:rPr>
              <w:fldChar w:fldCharType="begin"/>
            </w:r>
            <w:r>
              <w:rPr>
                <w:noProof/>
                <w:webHidden/>
              </w:rPr>
              <w:instrText xml:space="preserve"> PAGEREF _Toc536627092 \h </w:instrText>
            </w:r>
            <w:r>
              <w:rPr>
                <w:noProof/>
                <w:webHidden/>
              </w:rPr>
            </w:r>
            <w:r>
              <w:rPr>
                <w:noProof/>
                <w:webHidden/>
              </w:rPr>
              <w:fldChar w:fldCharType="separate"/>
            </w:r>
            <w:r>
              <w:rPr>
                <w:noProof/>
                <w:webHidden/>
              </w:rPr>
              <w:t>19</w:t>
            </w:r>
            <w:r>
              <w:rPr>
                <w:noProof/>
                <w:webHidden/>
              </w:rPr>
              <w:fldChar w:fldCharType="end"/>
            </w:r>
          </w:hyperlink>
        </w:p>
        <w:p w14:paraId="464E00C4" w14:textId="77777777" w:rsidR="00B62577" w:rsidRDefault="00B62577">
          <w:pPr>
            <w:pStyle w:val="TOC3"/>
            <w:tabs>
              <w:tab w:val="right" w:leader="dot" w:pos="9350"/>
            </w:tabs>
            <w:rPr>
              <w:rFonts w:eastAsiaTheme="minorEastAsia" w:cstheme="minorBidi"/>
              <w:noProof/>
              <w:sz w:val="24"/>
              <w:szCs w:val="24"/>
            </w:rPr>
          </w:pPr>
          <w:hyperlink w:anchor="_Toc536627093" w:history="1">
            <w:r w:rsidRPr="00F24329">
              <w:rPr>
                <w:rStyle w:val="Hyperlink"/>
                <w:noProof/>
              </w:rPr>
              <w:t xml:space="preserve">Anomalous cells labelled by the </w:t>
            </w:r>
            <w:r w:rsidRPr="00F24329">
              <w:rPr>
                <w:rStyle w:val="Hyperlink"/>
                <w:i/>
                <w:noProof/>
              </w:rPr>
              <w:t>gfap</w:t>
            </w:r>
            <w:r w:rsidRPr="00F24329">
              <w:rPr>
                <w:rStyle w:val="Hyperlink"/>
                <w:noProof/>
              </w:rPr>
              <w:t xml:space="preserve"> promoter</w:t>
            </w:r>
            <w:r>
              <w:rPr>
                <w:noProof/>
                <w:webHidden/>
              </w:rPr>
              <w:tab/>
            </w:r>
            <w:r>
              <w:rPr>
                <w:noProof/>
                <w:webHidden/>
              </w:rPr>
              <w:fldChar w:fldCharType="begin"/>
            </w:r>
            <w:r>
              <w:rPr>
                <w:noProof/>
                <w:webHidden/>
              </w:rPr>
              <w:instrText xml:space="preserve"> PAGEREF _Toc536627093 \h </w:instrText>
            </w:r>
            <w:r>
              <w:rPr>
                <w:noProof/>
                <w:webHidden/>
              </w:rPr>
            </w:r>
            <w:r>
              <w:rPr>
                <w:noProof/>
                <w:webHidden/>
              </w:rPr>
              <w:fldChar w:fldCharType="separate"/>
            </w:r>
            <w:r>
              <w:rPr>
                <w:noProof/>
                <w:webHidden/>
              </w:rPr>
              <w:t>20</w:t>
            </w:r>
            <w:r>
              <w:rPr>
                <w:noProof/>
                <w:webHidden/>
              </w:rPr>
              <w:fldChar w:fldCharType="end"/>
            </w:r>
          </w:hyperlink>
        </w:p>
        <w:p w14:paraId="39803A18" w14:textId="77777777" w:rsidR="00B62577" w:rsidRDefault="00B62577">
          <w:pPr>
            <w:pStyle w:val="TOC3"/>
            <w:tabs>
              <w:tab w:val="right" w:leader="dot" w:pos="9350"/>
            </w:tabs>
            <w:rPr>
              <w:rFonts w:eastAsiaTheme="minorEastAsia" w:cstheme="minorBidi"/>
              <w:noProof/>
              <w:sz w:val="24"/>
              <w:szCs w:val="24"/>
            </w:rPr>
          </w:pPr>
          <w:hyperlink w:anchor="_Toc536627094" w:history="1">
            <w:r w:rsidRPr="00F24329">
              <w:rPr>
                <w:rStyle w:val="Hyperlink"/>
                <w:noProof/>
              </w:rPr>
              <w:t>Multiscale calcium dynamics observed in larval zebrafish astroglia</w:t>
            </w:r>
            <w:r>
              <w:rPr>
                <w:noProof/>
                <w:webHidden/>
              </w:rPr>
              <w:tab/>
            </w:r>
            <w:r>
              <w:rPr>
                <w:noProof/>
                <w:webHidden/>
              </w:rPr>
              <w:fldChar w:fldCharType="begin"/>
            </w:r>
            <w:r>
              <w:rPr>
                <w:noProof/>
                <w:webHidden/>
              </w:rPr>
              <w:instrText xml:space="preserve"> PAGEREF _Toc536627094 \h </w:instrText>
            </w:r>
            <w:r>
              <w:rPr>
                <w:noProof/>
                <w:webHidden/>
              </w:rPr>
            </w:r>
            <w:r>
              <w:rPr>
                <w:noProof/>
                <w:webHidden/>
              </w:rPr>
              <w:fldChar w:fldCharType="separate"/>
            </w:r>
            <w:r>
              <w:rPr>
                <w:noProof/>
                <w:webHidden/>
              </w:rPr>
              <w:t>22</w:t>
            </w:r>
            <w:r>
              <w:rPr>
                <w:noProof/>
                <w:webHidden/>
              </w:rPr>
              <w:fldChar w:fldCharType="end"/>
            </w:r>
          </w:hyperlink>
        </w:p>
        <w:p w14:paraId="07416ADC" w14:textId="77777777" w:rsidR="00B62577" w:rsidRDefault="00B62577">
          <w:pPr>
            <w:pStyle w:val="TOC2"/>
            <w:tabs>
              <w:tab w:val="right" w:leader="dot" w:pos="9350"/>
            </w:tabs>
            <w:rPr>
              <w:rFonts w:eastAsiaTheme="minorEastAsia" w:cstheme="minorBidi"/>
              <w:b w:val="0"/>
              <w:bCs w:val="0"/>
              <w:noProof/>
              <w:sz w:val="24"/>
              <w:szCs w:val="24"/>
            </w:rPr>
          </w:pPr>
          <w:hyperlink w:anchor="_Toc536627095" w:history="1">
            <w:r w:rsidRPr="00F24329">
              <w:rPr>
                <w:rStyle w:val="Hyperlink"/>
                <w:noProof/>
              </w:rPr>
              <w:t>Discussion</w:t>
            </w:r>
            <w:r>
              <w:rPr>
                <w:noProof/>
                <w:webHidden/>
              </w:rPr>
              <w:tab/>
            </w:r>
            <w:r>
              <w:rPr>
                <w:noProof/>
                <w:webHidden/>
              </w:rPr>
              <w:fldChar w:fldCharType="begin"/>
            </w:r>
            <w:r>
              <w:rPr>
                <w:noProof/>
                <w:webHidden/>
              </w:rPr>
              <w:instrText xml:space="preserve"> PAGEREF _Toc536627095 \h </w:instrText>
            </w:r>
            <w:r>
              <w:rPr>
                <w:noProof/>
                <w:webHidden/>
              </w:rPr>
            </w:r>
            <w:r>
              <w:rPr>
                <w:noProof/>
                <w:webHidden/>
              </w:rPr>
              <w:fldChar w:fldCharType="separate"/>
            </w:r>
            <w:r>
              <w:rPr>
                <w:noProof/>
                <w:webHidden/>
              </w:rPr>
              <w:t>23</w:t>
            </w:r>
            <w:r>
              <w:rPr>
                <w:noProof/>
                <w:webHidden/>
              </w:rPr>
              <w:fldChar w:fldCharType="end"/>
            </w:r>
          </w:hyperlink>
        </w:p>
        <w:p w14:paraId="73AD3FFA" w14:textId="77777777" w:rsidR="00B62577" w:rsidRDefault="00B62577">
          <w:pPr>
            <w:pStyle w:val="TOC2"/>
            <w:tabs>
              <w:tab w:val="right" w:leader="dot" w:pos="9350"/>
            </w:tabs>
            <w:rPr>
              <w:rFonts w:eastAsiaTheme="minorEastAsia" w:cstheme="minorBidi"/>
              <w:b w:val="0"/>
              <w:bCs w:val="0"/>
              <w:noProof/>
              <w:sz w:val="24"/>
              <w:szCs w:val="24"/>
            </w:rPr>
          </w:pPr>
          <w:hyperlink w:anchor="_Toc536627096" w:history="1">
            <w:r w:rsidRPr="00F24329">
              <w:rPr>
                <w:rStyle w:val="Hyperlink"/>
                <w:noProof/>
              </w:rPr>
              <w:t>Materials and methods</w:t>
            </w:r>
            <w:r>
              <w:rPr>
                <w:noProof/>
                <w:webHidden/>
              </w:rPr>
              <w:tab/>
            </w:r>
            <w:r>
              <w:rPr>
                <w:noProof/>
                <w:webHidden/>
              </w:rPr>
              <w:fldChar w:fldCharType="begin"/>
            </w:r>
            <w:r>
              <w:rPr>
                <w:noProof/>
                <w:webHidden/>
              </w:rPr>
              <w:instrText xml:space="preserve"> PAGEREF _Toc536627096 \h </w:instrText>
            </w:r>
            <w:r>
              <w:rPr>
                <w:noProof/>
                <w:webHidden/>
              </w:rPr>
            </w:r>
            <w:r>
              <w:rPr>
                <w:noProof/>
                <w:webHidden/>
              </w:rPr>
              <w:fldChar w:fldCharType="separate"/>
            </w:r>
            <w:r>
              <w:rPr>
                <w:noProof/>
                <w:webHidden/>
              </w:rPr>
              <w:t>23</w:t>
            </w:r>
            <w:r>
              <w:rPr>
                <w:noProof/>
                <w:webHidden/>
              </w:rPr>
              <w:fldChar w:fldCharType="end"/>
            </w:r>
          </w:hyperlink>
        </w:p>
        <w:p w14:paraId="587C53A7" w14:textId="77777777" w:rsidR="00B62577" w:rsidRDefault="00B62577">
          <w:pPr>
            <w:pStyle w:val="TOC1"/>
            <w:tabs>
              <w:tab w:val="right" w:leader="dot" w:pos="9350"/>
            </w:tabs>
            <w:rPr>
              <w:rFonts w:eastAsiaTheme="minorEastAsia" w:cstheme="minorBidi"/>
              <w:b w:val="0"/>
              <w:bCs w:val="0"/>
              <w:noProof/>
            </w:rPr>
          </w:pPr>
          <w:hyperlink w:anchor="_Toc536627097" w:history="1">
            <w:r w:rsidRPr="00F24329">
              <w:rPr>
                <w:rStyle w:val="Hyperlink"/>
                <w:noProof/>
              </w:rPr>
              <w:t>Chapter 3: A noradrenergic error signal acts through astroglia to suppress futile behavior</w:t>
            </w:r>
            <w:r>
              <w:rPr>
                <w:noProof/>
                <w:webHidden/>
              </w:rPr>
              <w:tab/>
            </w:r>
            <w:r>
              <w:rPr>
                <w:noProof/>
                <w:webHidden/>
              </w:rPr>
              <w:fldChar w:fldCharType="begin"/>
            </w:r>
            <w:r>
              <w:rPr>
                <w:noProof/>
                <w:webHidden/>
              </w:rPr>
              <w:instrText xml:space="preserve"> PAGEREF _Toc536627097 \h </w:instrText>
            </w:r>
            <w:r>
              <w:rPr>
                <w:noProof/>
                <w:webHidden/>
              </w:rPr>
            </w:r>
            <w:r>
              <w:rPr>
                <w:noProof/>
                <w:webHidden/>
              </w:rPr>
              <w:fldChar w:fldCharType="separate"/>
            </w:r>
            <w:r>
              <w:rPr>
                <w:noProof/>
                <w:webHidden/>
              </w:rPr>
              <w:t>27</w:t>
            </w:r>
            <w:r>
              <w:rPr>
                <w:noProof/>
                <w:webHidden/>
              </w:rPr>
              <w:fldChar w:fldCharType="end"/>
            </w:r>
          </w:hyperlink>
        </w:p>
        <w:p w14:paraId="34A214FF" w14:textId="77777777" w:rsidR="00B62577" w:rsidRDefault="00B62577">
          <w:pPr>
            <w:pStyle w:val="TOC2"/>
            <w:tabs>
              <w:tab w:val="right" w:leader="dot" w:pos="9350"/>
            </w:tabs>
            <w:rPr>
              <w:rFonts w:eastAsiaTheme="minorEastAsia" w:cstheme="minorBidi"/>
              <w:b w:val="0"/>
              <w:bCs w:val="0"/>
              <w:noProof/>
              <w:sz w:val="24"/>
              <w:szCs w:val="24"/>
            </w:rPr>
          </w:pPr>
          <w:hyperlink w:anchor="_Toc536627098" w:history="1">
            <w:r w:rsidRPr="00F24329">
              <w:rPr>
                <w:rStyle w:val="Hyperlink"/>
                <w:noProof/>
              </w:rPr>
              <w:t>Abstract</w:t>
            </w:r>
            <w:r>
              <w:rPr>
                <w:noProof/>
                <w:webHidden/>
              </w:rPr>
              <w:tab/>
            </w:r>
            <w:r>
              <w:rPr>
                <w:noProof/>
                <w:webHidden/>
              </w:rPr>
              <w:fldChar w:fldCharType="begin"/>
            </w:r>
            <w:r>
              <w:rPr>
                <w:noProof/>
                <w:webHidden/>
              </w:rPr>
              <w:instrText xml:space="preserve"> PAGEREF _Toc536627098 \h </w:instrText>
            </w:r>
            <w:r>
              <w:rPr>
                <w:noProof/>
                <w:webHidden/>
              </w:rPr>
            </w:r>
            <w:r>
              <w:rPr>
                <w:noProof/>
                <w:webHidden/>
              </w:rPr>
              <w:fldChar w:fldCharType="separate"/>
            </w:r>
            <w:r>
              <w:rPr>
                <w:noProof/>
                <w:webHidden/>
              </w:rPr>
              <w:t>27</w:t>
            </w:r>
            <w:r>
              <w:rPr>
                <w:noProof/>
                <w:webHidden/>
              </w:rPr>
              <w:fldChar w:fldCharType="end"/>
            </w:r>
          </w:hyperlink>
        </w:p>
        <w:p w14:paraId="490C409F" w14:textId="77777777" w:rsidR="00B62577" w:rsidRDefault="00B62577">
          <w:pPr>
            <w:pStyle w:val="TOC2"/>
            <w:tabs>
              <w:tab w:val="right" w:leader="dot" w:pos="9350"/>
            </w:tabs>
            <w:rPr>
              <w:rFonts w:eastAsiaTheme="minorEastAsia" w:cstheme="minorBidi"/>
              <w:b w:val="0"/>
              <w:bCs w:val="0"/>
              <w:noProof/>
              <w:sz w:val="24"/>
              <w:szCs w:val="24"/>
            </w:rPr>
          </w:pPr>
          <w:hyperlink w:anchor="_Toc536627099" w:history="1">
            <w:r w:rsidRPr="00F24329">
              <w:rPr>
                <w:rStyle w:val="Hyperlink"/>
                <w:noProof/>
              </w:rPr>
              <w:t>Introduction</w:t>
            </w:r>
            <w:r>
              <w:rPr>
                <w:noProof/>
                <w:webHidden/>
              </w:rPr>
              <w:tab/>
            </w:r>
            <w:r>
              <w:rPr>
                <w:noProof/>
                <w:webHidden/>
              </w:rPr>
              <w:fldChar w:fldCharType="begin"/>
            </w:r>
            <w:r>
              <w:rPr>
                <w:noProof/>
                <w:webHidden/>
              </w:rPr>
              <w:instrText xml:space="preserve"> PAGEREF _Toc536627099 \h </w:instrText>
            </w:r>
            <w:r>
              <w:rPr>
                <w:noProof/>
                <w:webHidden/>
              </w:rPr>
            </w:r>
            <w:r>
              <w:rPr>
                <w:noProof/>
                <w:webHidden/>
              </w:rPr>
              <w:fldChar w:fldCharType="separate"/>
            </w:r>
            <w:r>
              <w:rPr>
                <w:noProof/>
                <w:webHidden/>
              </w:rPr>
              <w:t>27</w:t>
            </w:r>
            <w:r>
              <w:rPr>
                <w:noProof/>
                <w:webHidden/>
              </w:rPr>
              <w:fldChar w:fldCharType="end"/>
            </w:r>
          </w:hyperlink>
        </w:p>
        <w:p w14:paraId="7617E043" w14:textId="77777777" w:rsidR="00B62577" w:rsidRDefault="00B62577">
          <w:pPr>
            <w:pStyle w:val="TOC2"/>
            <w:tabs>
              <w:tab w:val="right" w:leader="dot" w:pos="9350"/>
            </w:tabs>
            <w:rPr>
              <w:rFonts w:eastAsiaTheme="minorEastAsia" w:cstheme="minorBidi"/>
              <w:b w:val="0"/>
              <w:bCs w:val="0"/>
              <w:noProof/>
              <w:sz w:val="24"/>
              <w:szCs w:val="24"/>
            </w:rPr>
          </w:pPr>
          <w:hyperlink w:anchor="_Toc536627100" w:history="1">
            <w:r w:rsidRPr="00F24329">
              <w:rPr>
                <w:rStyle w:val="Hyperlink"/>
                <w:noProof/>
              </w:rPr>
              <w:t>Results</w:t>
            </w:r>
            <w:r>
              <w:rPr>
                <w:noProof/>
                <w:webHidden/>
              </w:rPr>
              <w:tab/>
            </w:r>
            <w:r>
              <w:rPr>
                <w:noProof/>
                <w:webHidden/>
              </w:rPr>
              <w:fldChar w:fldCharType="begin"/>
            </w:r>
            <w:r>
              <w:rPr>
                <w:noProof/>
                <w:webHidden/>
              </w:rPr>
              <w:instrText xml:space="preserve"> PAGEREF _Toc536627100 \h </w:instrText>
            </w:r>
            <w:r>
              <w:rPr>
                <w:noProof/>
                <w:webHidden/>
              </w:rPr>
            </w:r>
            <w:r>
              <w:rPr>
                <w:noProof/>
                <w:webHidden/>
              </w:rPr>
              <w:fldChar w:fldCharType="separate"/>
            </w:r>
            <w:r>
              <w:rPr>
                <w:noProof/>
                <w:webHidden/>
              </w:rPr>
              <w:t>27</w:t>
            </w:r>
            <w:r>
              <w:rPr>
                <w:noProof/>
                <w:webHidden/>
              </w:rPr>
              <w:fldChar w:fldCharType="end"/>
            </w:r>
          </w:hyperlink>
        </w:p>
        <w:p w14:paraId="0D0355A4" w14:textId="77777777" w:rsidR="00B62577" w:rsidRDefault="00B62577">
          <w:pPr>
            <w:pStyle w:val="TOC2"/>
            <w:tabs>
              <w:tab w:val="right" w:leader="dot" w:pos="9350"/>
            </w:tabs>
            <w:rPr>
              <w:rFonts w:eastAsiaTheme="minorEastAsia" w:cstheme="minorBidi"/>
              <w:b w:val="0"/>
              <w:bCs w:val="0"/>
              <w:noProof/>
              <w:sz w:val="24"/>
              <w:szCs w:val="24"/>
            </w:rPr>
          </w:pPr>
          <w:hyperlink w:anchor="_Toc536627101" w:history="1">
            <w:r w:rsidRPr="00F24329">
              <w:rPr>
                <w:rStyle w:val="Hyperlink"/>
                <w:noProof/>
              </w:rPr>
              <w:t>Discussion</w:t>
            </w:r>
            <w:r>
              <w:rPr>
                <w:noProof/>
                <w:webHidden/>
              </w:rPr>
              <w:tab/>
            </w:r>
            <w:r>
              <w:rPr>
                <w:noProof/>
                <w:webHidden/>
              </w:rPr>
              <w:fldChar w:fldCharType="begin"/>
            </w:r>
            <w:r>
              <w:rPr>
                <w:noProof/>
                <w:webHidden/>
              </w:rPr>
              <w:instrText xml:space="preserve"> PAGEREF _Toc536627101 \h </w:instrText>
            </w:r>
            <w:r>
              <w:rPr>
                <w:noProof/>
                <w:webHidden/>
              </w:rPr>
            </w:r>
            <w:r>
              <w:rPr>
                <w:noProof/>
                <w:webHidden/>
              </w:rPr>
              <w:fldChar w:fldCharType="separate"/>
            </w:r>
            <w:r>
              <w:rPr>
                <w:noProof/>
                <w:webHidden/>
              </w:rPr>
              <w:t>27</w:t>
            </w:r>
            <w:r>
              <w:rPr>
                <w:noProof/>
                <w:webHidden/>
              </w:rPr>
              <w:fldChar w:fldCharType="end"/>
            </w:r>
          </w:hyperlink>
        </w:p>
        <w:p w14:paraId="53F92C40" w14:textId="77777777" w:rsidR="00B62577" w:rsidRDefault="00B62577">
          <w:pPr>
            <w:pStyle w:val="TOC2"/>
            <w:tabs>
              <w:tab w:val="right" w:leader="dot" w:pos="9350"/>
            </w:tabs>
            <w:rPr>
              <w:rFonts w:eastAsiaTheme="minorEastAsia" w:cstheme="minorBidi"/>
              <w:b w:val="0"/>
              <w:bCs w:val="0"/>
              <w:noProof/>
              <w:sz w:val="24"/>
              <w:szCs w:val="24"/>
            </w:rPr>
          </w:pPr>
          <w:hyperlink w:anchor="_Toc536627102" w:history="1">
            <w:r w:rsidRPr="00F24329">
              <w:rPr>
                <w:rStyle w:val="Hyperlink"/>
                <w:noProof/>
              </w:rPr>
              <w:t>Materials and methods</w:t>
            </w:r>
            <w:r>
              <w:rPr>
                <w:noProof/>
                <w:webHidden/>
              </w:rPr>
              <w:tab/>
            </w:r>
            <w:r>
              <w:rPr>
                <w:noProof/>
                <w:webHidden/>
              </w:rPr>
              <w:fldChar w:fldCharType="begin"/>
            </w:r>
            <w:r>
              <w:rPr>
                <w:noProof/>
                <w:webHidden/>
              </w:rPr>
              <w:instrText xml:space="preserve"> PAGEREF _Toc536627102 \h </w:instrText>
            </w:r>
            <w:r>
              <w:rPr>
                <w:noProof/>
                <w:webHidden/>
              </w:rPr>
            </w:r>
            <w:r>
              <w:rPr>
                <w:noProof/>
                <w:webHidden/>
              </w:rPr>
              <w:fldChar w:fldCharType="separate"/>
            </w:r>
            <w:r>
              <w:rPr>
                <w:noProof/>
                <w:webHidden/>
              </w:rPr>
              <w:t>27</w:t>
            </w:r>
            <w:r>
              <w:rPr>
                <w:noProof/>
                <w:webHidden/>
              </w:rPr>
              <w:fldChar w:fldCharType="end"/>
            </w:r>
          </w:hyperlink>
        </w:p>
        <w:p w14:paraId="19236B85" w14:textId="77777777" w:rsidR="00B62577" w:rsidRDefault="00B62577">
          <w:pPr>
            <w:pStyle w:val="TOC1"/>
            <w:tabs>
              <w:tab w:val="right" w:leader="dot" w:pos="9350"/>
            </w:tabs>
            <w:rPr>
              <w:rFonts w:eastAsiaTheme="minorEastAsia" w:cstheme="minorBidi"/>
              <w:b w:val="0"/>
              <w:bCs w:val="0"/>
              <w:noProof/>
            </w:rPr>
          </w:pPr>
          <w:hyperlink w:anchor="_Toc536627103" w:history="1">
            <w:r w:rsidRPr="00F24329">
              <w:rPr>
                <w:rStyle w:val="Hyperlink"/>
                <w:noProof/>
              </w:rPr>
              <w:t>Chapter 4: A low-cost extensible microscopy platform for volumetric imaging in behaving larval zebrafish</w:t>
            </w:r>
            <w:r>
              <w:rPr>
                <w:noProof/>
                <w:webHidden/>
              </w:rPr>
              <w:tab/>
            </w:r>
            <w:r>
              <w:rPr>
                <w:noProof/>
                <w:webHidden/>
              </w:rPr>
              <w:fldChar w:fldCharType="begin"/>
            </w:r>
            <w:r>
              <w:rPr>
                <w:noProof/>
                <w:webHidden/>
              </w:rPr>
              <w:instrText xml:space="preserve"> PAGEREF _Toc536627103 \h </w:instrText>
            </w:r>
            <w:r>
              <w:rPr>
                <w:noProof/>
                <w:webHidden/>
              </w:rPr>
            </w:r>
            <w:r>
              <w:rPr>
                <w:noProof/>
                <w:webHidden/>
              </w:rPr>
              <w:fldChar w:fldCharType="separate"/>
            </w:r>
            <w:r>
              <w:rPr>
                <w:noProof/>
                <w:webHidden/>
              </w:rPr>
              <w:t>28</w:t>
            </w:r>
            <w:r>
              <w:rPr>
                <w:noProof/>
                <w:webHidden/>
              </w:rPr>
              <w:fldChar w:fldCharType="end"/>
            </w:r>
          </w:hyperlink>
        </w:p>
        <w:p w14:paraId="7EE07FBD" w14:textId="77777777" w:rsidR="00B62577" w:rsidRDefault="00B62577">
          <w:pPr>
            <w:pStyle w:val="TOC2"/>
            <w:tabs>
              <w:tab w:val="right" w:leader="dot" w:pos="9350"/>
            </w:tabs>
            <w:rPr>
              <w:rFonts w:eastAsiaTheme="minorEastAsia" w:cstheme="minorBidi"/>
              <w:b w:val="0"/>
              <w:bCs w:val="0"/>
              <w:noProof/>
              <w:sz w:val="24"/>
              <w:szCs w:val="24"/>
            </w:rPr>
          </w:pPr>
          <w:hyperlink w:anchor="_Toc536627104" w:history="1">
            <w:r w:rsidRPr="00F24329">
              <w:rPr>
                <w:rStyle w:val="Hyperlink"/>
                <w:noProof/>
              </w:rPr>
              <w:t>Abstract</w:t>
            </w:r>
            <w:r>
              <w:rPr>
                <w:noProof/>
                <w:webHidden/>
              </w:rPr>
              <w:tab/>
            </w:r>
            <w:r>
              <w:rPr>
                <w:noProof/>
                <w:webHidden/>
              </w:rPr>
              <w:fldChar w:fldCharType="begin"/>
            </w:r>
            <w:r>
              <w:rPr>
                <w:noProof/>
                <w:webHidden/>
              </w:rPr>
              <w:instrText xml:space="preserve"> PAGEREF _Toc536627104 \h </w:instrText>
            </w:r>
            <w:r>
              <w:rPr>
                <w:noProof/>
                <w:webHidden/>
              </w:rPr>
            </w:r>
            <w:r>
              <w:rPr>
                <w:noProof/>
                <w:webHidden/>
              </w:rPr>
              <w:fldChar w:fldCharType="separate"/>
            </w:r>
            <w:r>
              <w:rPr>
                <w:noProof/>
                <w:webHidden/>
              </w:rPr>
              <w:t>28</w:t>
            </w:r>
            <w:r>
              <w:rPr>
                <w:noProof/>
                <w:webHidden/>
              </w:rPr>
              <w:fldChar w:fldCharType="end"/>
            </w:r>
          </w:hyperlink>
        </w:p>
        <w:p w14:paraId="05917F3B" w14:textId="77777777" w:rsidR="00B62577" w:rsidRDefault="00B62577">
          <w:pPr>
            <w:pStyle w:val="TOC2"/>
            <w:tabs>
              <w:tab w:val="right" w:leader="dot" w:pos="9350"/>
            </w:tabs>
            <w:rPr>
              <w:rFonts w:eastAsiaTheme="minorEastAsia" w:cstheme="minorBidi"/>
              <w:b w:val="0"/>
              <w:bCs w:val="0"/>
              <w:noProof/>
              <w:sz w:val="24"/>
              <w:szCs w:val="24"/>
            </w:rPr>
          </w:pPr>
          <w:hyperlink w:anchor="_Toc536627105" w:history="1">
            <w:r w:rsidRPr="00F24329">
              <w:rPr>
                <w:rStyle w:val="Hyperlink"/>
                <w:noProof/>
              </w:rPr>
              <w:t>Introduction</w:t>
            </w:r>
            <w:r>
              <w:rPr>
                <w:noProof/>
                <w:webHidden/>
              </w:rPr>
              <w:tab/>
            </w:r>
            <w:r>
              <w:rPr>
                <w:noProof/>
                <w:webHidden/>
              </w:rPr>
              <w:fldChar w:fldCharType="begin"/>
            </w:r>
            <w:r>
              <w:rPr>
                <w:noProof/>
                <w:webHidden/>
              </w:rPr>
              <w:instrText xml:space="preserve"> PAGEREF _Toc536627105 \h </w:instrText>
            </w:r>
            <w:r>
              <w:rPr>
                <w:noProof/>
                <w:webHidden/>
              </w:rPr>
            </w:r>
            <w:r>
              <w:rPr>
                <w:noProof/>
                <w:webHidden/>
              </w:rPr>
              <w:fldChar w:fldCharType="separate"/>
            </w:r>
            <w:r>
              <w:rPr>
                <w:noProof/>
                <w:webHidden/>
              </w:rPr>
              <w:t>28</w:t>
            </w:r>
            <w:r>
              <w:rPr>
                <w:noProof/>
                <w:webHidden/>
              </w:rPr>
              <w:fldChar w:fldCharType="end"/>
            </w:r>
          </w:hyperlink>
        </w:p>
        <w:p w14:paraId="39CAC0CB" w14:textId="77777777" w:rsidR="00B62577" w:rsidRDefault="00B62577">
          <w:pPr>
            <w:pStyle w:val="TOC2"/>
            <w:tabs>
              <w:tab w:val="right" w:leader="dot" w:pos="9350"/>
            </w:tabs>
            <w:rPr>
              <w:rFonts w:eastAsiaTheme="minorEastAsia" w:cstheme="minorBidi"/>
              <w:b w:val="0"/>
              <w:bCs w:val="0"/>
              <w:noProof/>
              <w:sz w:val="24"/>
              <w:szCs w:val="24"/>
            </w:rPr>
          </w:pPr>
          <w:hyperlink w:anchor="_Toc536627106" w:history="1">
            <w:r w:rsidRPr="00F24329">
              <w:rPr>
                <w:rStyle w:val="Hyperlink"/>
                <w:noProof/>
              </w:rPr>
              <w:t>Results</w:t>
            </w:r>
            <w:r>
              <w:rPr>
                <w:noProof/>
                <w:webHidden/>
              </w:rPr>
              <w:tab/>
            </w:r>
            <w:r>
              <w:rPr>
                <w:noProof/>
                <w:webHidden/>
              </w:rPr>
              <w:fldChar w:fldCharType="begin"/>
            </w:r>
            <w:r>
              <w:rPr>
                <w:noProof/>
                <w:webHidden/>
              </w:rPr>
              <w:instrText xml:space="preserve"> PAGEREF _Toc536627106 \h </w:instrText>
            </w:r>
            <w:r>
              <w:rPr>
                <w:noProof/>
                <w:webHidden/>
              </w:rPr>
            </w:r>
            <w:r>
              <w:rPr>
                <w:noProof/>
                <w:webHidden/>
              </w:rPr>
              <w:fldChar w:fldCharType="separate"/>
            </w:r>
            <w:r>
              <w:rPr>
                <w:noProof/>
                <w:webHidden/>
              </w:rPr>
              <w:t>29</w:t>
            </w:r>
            <w:r>
              <w:rPr>
                <w:noProof/>
                <w:webHidden/>
              </w:rPr>
              <w:fldChar w:fldCharType="end"/>
            </w:r>
          </w:hyperlink>
        </w:p>
        <w:p w14:paraId="3252F4BA" w14:textId="77777777" w:rsidR="00B62577" w:rsidRDefault="00B62577">
          <w:pPr>
            <w:pStyle w:val="TOC3"/>
            <w:tabs>
              <w:tab w:val="right" w:leader="dot" w:pos="9350"/>
            </w:tabs>
            <w:rPr>
              <w:rFonts w:eastAsiaTheme="minorEastAsia" w:cstheme="minorBidi"/>
              <w:noProof/>
              <w:sz w:val="24"/>
              <w:szCs w:val="24"/>
            </w:rPr>
          </w:pPr>
          <w:hyperlink w:anchor="_Toc536627107" w:history="1">
            <w:r w:rsidRPr="00F24329">
              <w:rPr>
                <w:rStyle w:val="Hyperlink"/>
                <w:noProof/>
              </w:rPr>
              <w:t>Basic capabilities</w:t>
            </w:r>
            <w:r>
              <w:rPr>
                <w:noProof/>
                <w:webHidden/>
              </w:rPr>
              <w:tab/>
            </w:r>
            <w:r>
              <w:rPr>
                <w:noProof/>
                <w:webHidden/>
              </w:rPr>
              <w:fldChar w:fldCharType="begin"/>
            </w:r>
            <w:r>
              <w:rPr>
                <w:noProof/>
                <w:webHidden/>
              </w:rPr>
              <w:instrText xml:space="preserve"> PAGEREF _Toc536627107 \h </w:instrText>
            </w:r>
            <w:r>
              <w:rPr>
                <w:noProof/>
                <w:webHidden/>
              </w:rPr>
            </w:r>
            <w:r>
              <w:rPr>
                <w:noProof/>
                <w:webHidden/>
              </w:rPr>
              <w:fldChar w:fldCharType="separate"/>
            </w:r>
            <w:r>
              <w:rPr>
                <w:noProof/>
                <w:webHidden/>
              </w:rPr>
              <w:t>29</w:t>
            </w:r>
            <w:r>
              <w:rPr>
                <w:noProof/>
                <w:webHidden/>
              </w:rPr>
              <w:fldChar w:fldCharType="end"/>
            </w:r>
          </w:hyperlink>
        </w:p>
        <w:p w14:paraId="33835A43" w14:textId="77777777" w:rsidR="00B62577" w:rsidRDefault="00B62577">
          <w:pPr>
            <w:pStyle w:val="TOC3"/>
            <w:tabs>
              <w:tab w:val="right" w:leader="dot" w:pos="9350"/>
            </w:tabs>
            <w:rPr>
              <w:rFonts w:eastAsiaTheme="minorEastAsia" w:cstheme="minorBidi"/>
              <w:noProof/>
              <w:sz w:val="24"/>
              <w:szCs w:val="24"/>
            </w:rPr>
          </w:pPr>
          <w:hyperlink w:anchor="_Toc536627108" w:history="1">
            <w:r w:rsidRPr="00F24329">
              <w:rPr>
                <w:rStyle w:val="Hyperlink"/>
                <w:noProof/>
              </w:rPr>
              <w:t>Ergonomics</w:t>
            </w:r>
            <w:r>
              <w:rPr>
                <w:noProof/>
                <w:webHidden/>
              </w:rPr>
              <w:tab/>
            </w:r>
            <w:r>
              <w:rPr>
                <w:noProof/>
                <w:webHidden/>
              </w:rPr>
              <w:fldChar w:fldCharType="begin"/>
            </w:r>
            <w:r>
              <w:rPr>
                <w:noProof/>
                <w:webHidden/>
              </w:rPr>
              <w:instrText xml:space="preserve"> PAGEREF _Toc536627108 \h </w:instrText>
            </w:r>
            <w:r>
              <w:rPr>
                <w:noProof/>
                <w:webHidden/>
              </w:rPr>
            </w:r>
            <w:r>
              <w:rPr>
                <w:noProof/>
                <w:webHidden/>
              </w:rPr>
              <w:fldChar w:fldCharType="separate"/>
            </w:r>
            <w:r>
              <w:rPr>
                <w:noProof/>
                <w:webHidden/>
              </w:rPr>
              <w:t>29</w:t>
            </w:r>
            <w:r>
              <w:rPr>
                <w:noProof/>
                <w:webHidden/>
              </w:rPr>
              <w:fldChar w:fldCharType="end"/>
            </w:r>
          </w:hyperlink>
        </w:p>
        <w:p w14:paraId="512A9C3F" w14:textId="77777777" w:rsidR="00B62577" w:rsidRDefault="00B62577">
          <w:pPr>
            <w:pStyle w:val="TOC3"/>
            <w:tabs>
              <w:tab w:val="right" w:leader="dot" w:pos="9350"/>
            </w:tabs>
            <w:rPr>
              <w:rFonts w:eastAsiaTheme="minorEastAsia" w:cstheme="minorBidi"/>
              <w:noProof/>
              <w:sz w:val="24"/>
              <w:szCs w:val="24"/>
            </w:rPr>
          </w:pPr>
          <w:hyperlink w:anchor="_Toc536627109" w:history="1">
            <w:r w:rsidRPr="00F24329">
              <w:rPr>
                <w:rStyle w:val="Hyperlink"/>
                <w:noProof/>
              </w:rPr>
              <w:t>Optics</w:t>
            </w:r>
            <w:r>
              <w:rPr>
                <w:noProof/>
                <w:webHidden/>
              </w:rPr>
              <w:tab/>
            </w:r>
            <w:r>
              <w:rPr>
                <w:noProof/>
                <w:webHidden/>
              </w:rPr>
              <w:fldChar w:fldCharType="begin"/>
            </w:r>
            <w:r>
              <w:rPr>
                <w:noProof/>
                <w:webHidden/>
              </w:rPr>
              <w:instrText xml:space="preserve"> PAGEREF _Toc536627109 \h </w:instrText>
            </w:r>
            <w:r>
              <w:rPr>
                <w:noProof/>
                <w:webHidden/>
              </w:rPr>
            </w:r>
            <w:r>
              <w:rPr>
                <w:noProof/>
                <w:webHidden/>
              </w:rPr>
              <w:fldChar w:fldCharType="separate"/>
            </w:r>
            <w:r>
              <w:rPr>
                <w:noProof/>
                <w:webHidden/>
              </w:rPr>
              <w:t>30</w:t>
            </w:r>
            <w:r>
              <w:rPr>
                <w:noProof/>
                <w:webHidden/>
              </w:rPr>
              <w:fldChar w:fldCharType="end"/>
            </w:r>
          </w:hyperlink>
        </w:p>
        <w:p w14:paraId="6AB909E8" w14:textId="77777777" w:rsidR="00B62577" w:rsidRDefault="00B62577">
          <w:pPr>
            <w:pStyle w:val="TOC4"/>
            <w:tabs>
              <w:tab w:val="right" w:leader="dot" w:pos="9350"/>
            </w:tabs>
            <w:rPr>
              <w:rFonts w:eastAsiaTheme="minorEastAsia" w:cstheme="minorBidi"/>
              <w:noProof/>
              <w:sz w:val="24"/>
              <w:szCs w:val="24"/>
            </w:rPr>
          </w:pPr>
          <w:hyperlink w:anchor="_Toc536627110" w:history="1">
            <w:r w:rsidRPr="00F24329">
              <w:rPr>
                <w:rStyle w:val="Hyperlink"/>
                <w:noProof/>
              </w:rPr>
              <w:t>Excitation</w:t>
            </w:r>
            <w:r>
              <w:rPr>
                <w:noProof/>
                <w:webHidden/>
              </w:rPr>
              <w:tab/>
            </w:r>
            <w:r>
              <w:rPr>
                <w:noProof/>
                <w:webHidden/>
              </w:rPr>
              <w:fldChar w:fldCharType="begin"/>
            </w:r>
            <w:r>
              <w:rPr>
                <w:noProof/>
                <w:webHidden/>
              </w:rPr>
              <w:instrText xml:space="preserve"> PAGEREF _Toc536627110 \h </w:instrText>
            </w:r>
            <w:r>
              <w:rPr>
                <w:noProof/>
                <w:webHidden/>
              </w:rPr>
            </w:r>
            <w:r>
              <w:rPr>
                <w:noProof/>
                <w:webHidden/>
              </w:rPr>
              <w:fldChar w:fldCharType="separate"/>
            </w:r>
            <w:r>
              <w:rPr>
                <w:noProof/>
                <w:webHidden/>
              </w:rPr>
              <w:t>30</w:t>
            </w:r>
            <w:r>
              <w:rPr>
                <w:noProof/>
                <w:webHidden/>
              </w:rPr>
              <w:fldChar w:fldCharType="end"/>
            </w:r>
          </w:hyperlink>
        </w:p>
        <w:p w14:paraId="57BDEE22" w14:textId="77777777" w:rsidR="00B62577" w:rsidRDefault="00B62577">
          <w:pPr>
            <w:pStyle w:val="TOC4"/>
            <w:tabs>
              <w:tab w:val="right" w:leader="dot" w:pos="9350"/>
            </w:tabs>
            <w:rPr>
              <w:rFonts w:eastAsiaTheme="minorEastAsia" w:cstheme="minorBidi"/>
              <w:noProof/>
              <w:sz w:val="24"/>
              <w:szCs w:val="24"/>
            </w:rPr>
          </w:pPr>
          <w:hyperlink w:anchor="_Toc536627111" w:history="1">
            <w:r w:rsidRPr="00F24329">
              <w:rPr>
                <w:rStyle w:val="Hyperlink"/>
                <w:noProof/>
              </w:rPr>
              <w:t>Detection</w:t>
            </w:r>
            <w:r>
              <w:rPr>
                <w:noProof/>
                <w:webHidden/>
              </w:rPr>
              <w:tab/>
            </w:r>
            <w:r>
              <w:rPr>
                <w:noProof/>
                <w:webHidden/>
              </w:rPr>
              <w:fldChar w:fldCharType="begin"/>
            </w:r>
            <w:r>
              <w:rPr>
                <w:noProof/>
                <w:webHidden/>
              </w:rPr>
              <w:instrText xml:space="preserve"> PAGEREF _Toc536627111 \h </w:instrText>
            </w:r>
            <w:r>
              <w:rPr>
                <w:noProof/>
                <w:webHidden/>
              </w:rPr>
            </w:r>
            <w:r>
              <w:rPr>
                <w:noProof/>
                <w:webHidden/>
              </w:rPr>
              <w:fldChar w:fldCharType="separate"/>
            </w:r>
            <w:r>
              <w:rPr>
                <w:noProof/>
                <w:webHidden/>
              </w:rPr>
              <w:t>30</w:t>
            </w:r>
            <w:r>
              <w:rPr>
                <w:noProof/>
                <w:webHidden/>
              </w:rPr>
              <w:fldChar w:fldCharType="end"/>
            </w:r>
          </w:hyperlink>
        </w:p>
        <w:p w14:paraId="2C657AED" w14:textId="77777777" w:rsidR="00B62577" w:rsidRDefault="00B62577">
          <w:pPr>
            <w:pStyle w:val="TOC3"/>
            <w:tabs>
              <w:tab w:val="right" w:leader="dot" w:pos="9350"/>
            </w:tabs>
            <w:rPr>
              <w:rFonts w:eastAsiaTheme="minorEastAsia" w:cstheme="minorBidi"/>
              <w:noProof/>
              <w:sz w:val="24"/>
              <w:szCs w:val="24"/>
            </w:rPr>
          </w:pPr>
          <w:hyperlink w:anchor="_Toc536627112" w:history="1">
            <w:r w:rsidRPr="00F24329">
              <w:rPr>
                <w:rStyle w:val="Hyperlink"/>
                <w:noProof/>
              </w:rPr>
              <w:t>Electrophysiology</w:t>
            </w:r>
            <w:r>
              <w:rPr>
                <w:noProof/>
                <w:webHidden/>
              </w:rPr>
              <w:tab/>
            </w:r>
            <w:r>
              <w:rPr>
                <w:noProof/>
                <w:webHidden/>
              </w:rPr>
              <w:fldChar w:fldCharType="begin"/>
            </w:r>
            <w:r>
              <w:rPr>
                <w:noProof/>
                <w:webHidden/>
              </w:rPr>
              <w:instrText xml:space="preserve"> PAGEREF _Toc536627112 \h </w:instrText>
            </w:r>
            <w:r>
              <w:rPr>
                <w:noProof/>
                <w:webHidden/>
              </w:rPr>
            </w:r>
            <w:r>
              <w:rPr>
                <w:noProof/>
                <w:webHidden/>
              </w:rPr>
              <w:fldChar w:fldCharType="separate"/>
            </w:r>
            <w:r>
              <w:rPr>
                <w:noProof/>
                <w:webHidden/>
              </w:rPr>
              <w:t>31</w:t>
            </w:r>
            <w:r>
              <w:rPr>
                <w:noProof/>
                <w:webHidden/>
              </w:rPr>
              <w:fldChar w:fldCharType="end"/>
            </w:r>
          </w:hyperlink>
        </w:p>
        <w:p w14:paraId="4C299124" w14:textId="77777777" w:rsidR="00B62577" w:rsidRDefault="00B62577">
          <w:pPr>
            <w:pStyle w:val="TOC2"/>
            <w:tabs>
              <w:tab w:val="right" w:leader="dot" w:pos="9350"/>
            </w:tabs>
            <w:rPr>
              <w:rFonts w:eastAsiaTheme="minorEastAsia" w:cstheme="minorBidi"/>
              <w:b w:val="0"/>
              <w:bCs w:val="0"/>
              <w:noProof/>
              <w:sz w:val="24"/>
              <w:szCs w:val="24"/>
            </w:rPr>
          </w:pPr>
          <w:hyperlink w:anchor="_Toc536627113" w:history="1">
            <w:r w:rsidRPr="00F24329">
              <w:rPr>
                <w:rStyle w:val="Hyperlink"/>
                <w:noProof/>
              </w:rPr>
              <w:t>Discussion</w:t>
            </w:r>
            <w:r>
              <w:rPr>
                <w:noProof/>
                <w:webHidden/>
              </w:rPr>
              <w:tab/>
            </w:r>
            <w:r>
              <w:rPr>
                <w:noProof/>
                <w:webHidden/>
              </w:rPr>
              <w:fldChar w:fldCharType="begin"/>
            </w:r>
            <w:r>
              <w:rPr>
                <w:noProof/>
                <w:webHidden/>
              </w:rPr>
              <w:instrText xml:space="preserve"> PAGEREF _Toc536627113 \h </w:instrText>
            </w:r>
            <w:r>
              <w:rPr>
                <w:noProof/>
                <w:webHidden/>
              </w:rPr>
            </w:r>
            <w:r>
              <w:rPr>
                <w:noProof/>
                <w:webHidden/>
              </w:rPr>
              <w:fldChar w:fldCharType="separate"/>
            </w:r>
            <w:r>
              <w:rPr>
                <w:noProof/>
                <w:webHidden/>
              </w:rPr>
              <w:t>31</w:t>
            </w:r>
            <w:r>
              <w:rPr>
                <w:noProof/>
                <w:webHidden/>
              </w:rPr>
              <w:fldChar w:fldCharType="end"/>
            </w:r>
          </w:hyperlink>
        </w:p>
        <w:p w14:paraId="71B1F102" w14:textId="77777777" w:rsidR="00B62577" w:rsidRDefault="00B62577">
          <w:pPr>
            <w:pStyle w:val="TOC2"/>
            <w:tabs>
              <w:tab w:val="right" w:leader="dot" w:pos="9350"/>
            </w:tabs>
            <w:rPr>
              <w:rFonts w:eastAsiaTheme="minorEastAsia" w:cstheme="minorBidi"/>
              <w:b w:val="0"/>
              <w:bCs w:val="0"/>
              <w:noProof/>
              <w:sz w:val="24"/>
              <w:szCs w:val="24"/>
            </w:rPr>
          </w:pPr>
          <w:hyperlink w:anchor="_Toc536627114" w:history="1">
            <w:r w:rsidRPr="00F24329">
              <w:rPr>
                <w:rStyle w:val="Hyperlink"/>
                <w:noProof/>
              </w:rPr>
              <w:t>Materials and methods</w:t>
            </w:r>
            <w:r>
              <w:rPr>
                <w:noProof/>
                <w:webHidden/>
              </w:rPr>
              <w:tab/>
            </w:r>
            <w:r>
              <w:rPr>
                <w:noProof/>
                <w:webHidden/>
              </w:rPr>
              <w:fldChar w:fldCharType="begin"/>
            </w:r>
            <w:r>
              <w:rPr>
                <w:noProof/>
                <w:webHidden/>
              </w:rPr>
              <w:instrText xml:space="preserve"> PAGEREF _Toc536627114 \h </w:instrText>
            </w:r>
            <w:r>
              <w:rPr>
                <w:noProof/>
                <w:webHidden/>
              </w:rPr>
            </w:r>
            <w:r>
              <w:rPr>
                <w:noProof/>
                <w:webHidden/>
              </w:rPr>
              <w:fldChar w:fldCharType="separate"/>
            </w:r>
            <w:r>
              <w:rPr>
                <w:noProof/>
                <w:webHidden/>
              </w:rPr>
              <w:t>31</w:t>
            </w:r>
            <w:r>
              <w:rPr>
                <w:noProof/>
                <w:webHidden/>
              </w:rPr>
              <w:fldChar w:fldCharType="end"/>
            </w:r>
          </w:hyperlink>
        </w:p>
        <w:p w14:paraId="5277DF3F" w14:textId="77777777" w:rsidR="00B62577" w:rsidRDefault="00B62577">
          <w:pPr>
            <w:pStyle w:val="TOC1"/>
            <w:tabs>
              <w:tab w:val="right" w:leader="dot" w:pos="9350"/>
            </w:tabs>
            <w:rPr>
              <w:rFonts w:eastAsiaTheme="minorEastAsia" w:cstheme="minorBidi"/>
              <w:b w:val="0"/>
              <w:bCs w:val="0"/>
              <w:noProof/>
            </w:rPr>
          </w:pPr>
          <w:hyperlink w:anchor="_Toc536627115" w:history="1">
            <w:r w:rsidRPr="00F24329">
              <w:rPr>
                <w:rStyle w:val="Hyperlink"/>
                <w:noProof/>
              </w:rPr>
              <w:t>Chapter 5: Time- and space-efficient baseline calculation for large functional imaging datasets</w:t>
            </w:r>
            <w:r>
              <w:rPr>
                <w:noProof/>
                <w:webHidden/>
              </w:rPr>
              <w:tab/>
            </w:r>
            <w:r>
              <w:rPr>
                <w:noProof/>
                <w:webHidden/>
              </w:rPr>
              <w:fldChar w:fldCharType="begin"/>
            </w:r>
            <w:r>
              <w:rPr>
                <w:noProof/>
                <w:webHidden/>
              </w:rPr>
              <w:instrText xml:space="preserve"> PAGEREF _Toc536627115 \h </w:instrText>
            </w:r>
            <w:r>
              <w:rPr>
                <w:noProof/>
                <w:webHidden/>
              </w:rPr>
            </w:r>
            <w:r>
              <w:rPr>
                <w:noProof/>
                <w:webHidden/>
              </w:rPr>
              <w:fldChar w:fldCharType="separate"/>
            </w:r>
            <w:r>
              <w:rPr>
                <w:noProof/>
                <w:webHidden/>
              </w:rPr>
              <w:t>32</w:t>
            </w:r>
            <w:r>
              <w:rPr>
                <w:noProof/>
                <w:webHidden/>
              </w:rPr>
              <w:fldChar w:fldCharType="end"/>
            </w:r>
          </w:hyperlink>
        </w:p>
        <w:p w14:paraId="5BBC6819" w14:textId="77777777" w:rsidR="00B62577" w:rsidRDefault="00B62577">
          <w:pPr>
            <w:pStyle w:val="TOC2"/>
            <w:tabs>
              <w:tab w:val="right" w:leader="dot" w:pos="9350"/>
            </w:tabs>
            <w:rPr>
              <w:rFonts w:eastAsiaTheme="minorEastAsia" w:cstheme="minorBidi"/>
              <w:b w:val="0"/>
              <w:bCs w:val="0"/>
              <w:noProof/>
              <w:sz w:val="24"/>
              <w:szCs w:val="24"/>
            </w:rPr>
          </w:pPr>
          <w:hyperlink w:anchor="_Toc536627116" w:history="1">
            <w:r w:rsidRPr="00F24329">
              <w:rPr>
                <w:rStyle w:val="Hyperlink"/>
                <w:noProof/>
              </w:rPr>
              <w:t>Abstract</w:t>
            </w:r>
            <w:r>
              <w:rPr>
                <w:noProof/>
                <w:webHidden/>
              </w:rPr>
              <w:tab/>
            </w:r>
            <w:r>
              <w:rPr>
                <w:noProof/>
                <w:webHidden/>
              </w:rPr>
              <w:fldChar w:fldCharType="begin"/>
            </w:r>
            <w:r>
              <w:rPr>
                <w:noProof/>
                <w:webHidden/>
              </w:rPr>
              <w:instrText xml:space="preserve"> PAGEREF _Toc536627116 \h </w:instrText>
            </w:r>
            <w:r>
              <w:rPr>
                <w:noProof/>
                <w:webHidden/>
              </w:rPr>
            </w:r>
            <w:r>
              <w:rPr>
                <w:noProof/>
                <w:webHidden/>
              </w:rPr>
              <w:fldChar w:fldCharType="separate"/>
            </w:r>
            <w:r>
              <w:rPr>
                <w:noProof/>
                <w:webHidden/>
              </w:rPr>
              <w:t>32</w:t>
            </w:r>
            <w:r>
              <w:rPr>
                <w:noProof/>
                <w:webHidden/>
              </w:rPr>
              <w:fldChar w:fldCharType="end"/>
            </w:r>
          </w:hyperlink>
        </w:p>
        <w:p w14:paraId="65F27CB8" w14:textId="77777777" w:rsidR="00B62577" w:rsidRDefault="00B62577">
          <w:pPr>
            <w:pStyle w:val="TOC2"/>
            <w:tabs>
              <w:tab w:val="right" w:leader="dot" w:pos="9350"/>
            </w:tabs>
            <w:rPr>
              <w:rFonts w:eastAsiaTheme="minorEastAsia" w:cstheme="minorBidi"/>
              <w:b w:val="0"/>
              <w:bCs w:val="0"/>
              <w:noProof/>
              <w:sz w:val="24"/>
              <w:szCs w:val="24"/>
            </w:rPr>
          </w:pPr>
          <w:hyperlink w:anchor="_Toc536627117" w:history="1">
            <w:r w:rsidRPr="00F24329">
              <w:rPr>
                <w:rStyle w:val="Hyperlink"/>
                <w:noProof/>
              </w:rPr>
              <w:t>Introduction</w:t>
            </w:r>
            <w:r>
              <w:rPr>
                <w:noProof/>
                <w:webHidden/>
              </w:rPr>
              <w:tab/>
            </w:r>
            <w:r>
              <w:rPr>
                <w:noProof/>
                <w:webHidden/>
              </w:rPr>
              <w:fldChar w:fldCharType="begin"/>
            </w:r>
            <w:r>
              <w:rPr>
                <w:noProof/>
                <w:webHidden/>
              </w:rPr>
              <w:instrText xml:space="preserve"> PAGEREF _Toc536627117 \h </w:instrText>
            </w:r>
            <w:r>
              <w:rPr>
                <w:noProof/>
                <w:webHidden/>
              </w:rPr>
            </w:r>
            <w:r>
              <w:rPr>
                <w:noProof/>
                <w:webHidden/>
              </w:rPr>
              <w:fldChar w:fldCharType="separate"/>
            </w:r>
            <w:r>
              <w:rPr>
                <w:noProof/>
                <w:webHidden/>
              </w:rPr>
              <w:t>32</w:t>
            </w:r>
            <w:r>
              <w:rPr>
                <w:noProof/>
                <w:webHidden/>
              </w:rPr>
              <w:fldChar w:fldCharType="end"/>
            </w:r>
          </w:hyperlink>
        </w:p>
        <w:p w14:paraId="22A77F6E" w14:textId="77777777" w:rsidR="00B62577" w:rsidRDefault="00B62577">
          <w:pPr>
            <w:pStyle w:val="TOC3"/>
            <w:tabs>
              <w:tab w:val="right" w:leader="dot" w:pos="9350"/>
            </w:tabs>
            <w:rPr>
              <w:rFonts w:eastAsiaTheme="minorEastAsia" w:cstheme="minorBidi"/>
              <w:noProof/>
              <w:sz w:val="24"/>
              <w:szCs w:val="24"/>
            </w:rPr>
          </w:pPr>
          <w:hyperlink w:anchor="_Toc536627118" w:history="1">
            <w:r w:rsidRPr="00F24329">
              <w:rPr>
                <w:rStyle w:val="Hyperlink"/>
                <w:noProof/>
              </w:rPr>
              <w:t>Preprocessing functional imaging data</w:t>
            </w:r>
            <w:r>
              <w:rPr>
                <w:noProof/>
                <w:webHidden/>
              </w:rPr>
              <w:tab/>
            </w:r>
            <w:r>
              <w:rPr>
                <w:noProof/>
                <w:webHidden/>
              </w:rPr>
              <w:fldChar w:fldCharType="begin"/>
            </w:r>
            <w:r>
              <w:rPr>
                <w:noProof/>
                <w:webHidden/>
              </w:rPr>
              <w:instrText xml:space="preserve"> PAGEREF _Toc536627118 \h </w:instrText>
            </w:r>
            <w:r>
              <w:rPr>
                <w:noProof/>
                <w:webHidden/>
              </w:rPr>
            </w:r>
            <w:r>
              <w:rPr>
                <w:noProof/>
                <w:webHidden/>
              </w:rPr>
              <w:fldChar w:fldCharType="separate"/>
            </w:r>
            <w:r>
              <w:rPr>
                <w:noProof/>
                <w:webHidden/>
              </w:rPr>
              <w:t>33</w:t>
            </w:r>
            <w:r>
              <w:rPr>
                <w:noProof/>
                <w:webHidden/>
              </w:rPr>
              <w:fldChar w:fldCharType="end"/>
            </w:r>
          </w:hyperlink>
        </w:p>
        <w:p w14:paraId="0ED0579C" w14:textId="77777777" w:rsidR="00B62577" w:rsidRDefault="00B62577">
          <w:pPr>
            <w:pStyle w:val="TOC3"/>
            <w:tabs>
              <w:tab w:val="right" w:leader="dot" w:pos="9350"/>
            </w:tabs>
            <w:rPr>
              <w:rFonts w:eastAsiaTheme="minorEastAsia" w:cstheme="minorBidi"/>
              <w:noProof/>
              <w:sz w:val="24"/>
              <w:szCs w:val="24"/>
            </w:rPr>
          </w:pPr>
          <w:hyperlink w:anchor="_Toc536627119" w:history="1">
            <w:r w:rsidRPr="00F24329">
              <w:rPr>
                <w:rStyle w:val="Hyperlink"/>
                <w:noProof/>
              </w:rPr>
              <w:t>The unusually high bandwidth of light sheet microscopy</w:t>
            </w:r>
            <w:r>
              <w:rPr>
                <w:noProof/>
                <w:webHidden/>
              </w:rPr>
              <w:tab/>
            </w:r>
            <w:r>
              <w:rPr>
                <w:noProof/>
                <w:webHidden/>
              </w:rPr>
              <w:fldChar w:fldCharType="begin"/>
            </w:r>
            <w:r>
              <w:rPr>
                <w:noProof/>
                <w:webHidden/>
              </w:rPr>
              <w:instrText xml:space="preserve"> PAGEREF _Toc536627119 \h </w:instrText>
            </w:r>
            <w:r>
              <w:rPr>
                <w:noProof/>
                <w:webHidden/>
              </w:rPr>
            </w:r>
            <w:r>
              <w:rPr>
                <w:noProof/>
                <w:webHidden/>
              </w:rPr>
              <w:fldChar w:fldCharType="separate"/>
            </w:r>
            <w:r>
              <w:rPr>
                <w:noProof/>
                <w:webHidden/>
              </w:rPr>
              <w:t>34</w:t>
            </w:r>
            <w:r>
              <w:rPr>
                <w:noProof/>
                <w:webHidden/>
              </w:rPr>
              <w:fldChar w:fldCharType="end"/>
            </w:r>
          </w:hyperlink>
        </w:p>
        <w:p w14:paraId="69BDBB6F" w14:textId="77777777" w:rsidR="00B62577" w:rsidRDefault="00B62577">
          <w:pPr>
            <w:pStyle w:val="TOC3"/>
            <w:tabs>
              <w:tab w:val="right" w:leader="dot" w:pos="9350"/>
            </w:tabs>
            <w:rPr>
              <w:rFonts w:eastAsiaTheme="minorEastAsia" w:cstheme="minorBidi"/>
              <w:noProof/>
              <w:sz w:val="24"/>
              <w:szCs w:val="24"/>
            </w:rPr>
          </w:pPr>
          <w:hyperlink w:anchor="_Toc536627120" w:history="1">
            <w:r w:rsidRPr="00F24329">
              <w:rPr>
                <w:rStyle w:val="Hyperlink"/>
                <w:noProof/>
              </w:rPr>
              <w:t>Computational strategies for processing large imaging datasets</w:t>
            </w:r>
            <w:r>
              <w:rPr>
                <w:noProof/>
                <w:webHidden/>
              </w:rPr>
              <w:tab/>
            </w:r>
            <w:r>
              <w:rPr>
                <w:noProof/>
                <w:webHidden/>
              </w:rPr>
              <w:fldChar w:fldCharType="begin"/>
            </w:r>
            <w:r>
              <w:rPr>
                <w:noProof/>
                <w:webHidden/>
              </w:rPr>
              <w:instrText xml:space="preserve"> PAGEREF _Toc536627120 \h </w:instrText>
            </w:r>
            <w:r>
              <w:rPr>
                <w:noProof/>
                <w:webHidden/>
              </w:rPr>
            </w:r>
            <w:r>
              <w:rPr>
                <w:noProof/>
                <w:webHidden/>
              </w:rPr>
              <w:fldChar w:fldCharType="separate"/>
            </w:r>
            <w:r>
              <w:rPr>
                <w:noProof/>
                <w:webHidden/>
              </w:rPr>
              <w:t>35</w:t>
            </w:r>
            <w:r>
              <w:rPr>
                <w:noProof/>
                <w:webHidden/>
              </w:rPr>
              <w:fldChar w:fldCharType="end"/>
            </w:r>
          </w:hyperlink>
        </w:p>
        <w:p w14:paraId="2ECC8145" w14:textId="77777777" w:rsidR="00B62577" w:rsidRDefault="00B62577">
          <w:pPr>
            <w:pStyle w:val="TOC4"/>
            <w:tabs>
              <w:tab w:val="right" w:leader="dot" w:pos="9350"/>
            </w:tabs>
            <w:rPr>
              <w:rFonts w:eastAsiaTheme="minorEastAsia" w:cstheme="minorBidi"/>
              <w:noProof/>
              <w:sz w:val="24"/>
              <w:szCs w:val="24"/>
            </w:rPr>
          </w:pPr>
          <w:hyperlink w:anchor="_Toc536627121" w:history="1">
            <w:r w:rsidRPr="00F24329">
              <w:rPr>
                <w:rStyle w:val="Hyperlink"/>
                <w:noProof/>
              </w:rPr>
              <w:t>Parallel image processing on a single workstation</w:t>
            </w:r>
            <w:r>
              <w:rPr>
                <w:noProof/>
                <w:webHidden/>
              </w:rPr>
              <w:tab/>
            </w:r>
            <w:r>
              <w:rPr>
                <w:noProof/>
                <w:webHidden/>
              </w:rPr>
              <w:fldChar w:fldCharType="begin"/>
            </w:r>
            <w:r>
              <w:rPr>
                <w:noProof/>
                <w:webHidden/>
              </w:rPr>
              <w:instrText xml:space="preserve"> PAGEREF _Toc536627121 \h </w:instrText>
            </w:r>
            <w:r>
              <w:rPr>
                <w:noProof/>
                <w:webHidden/>
              </w:rPr>
            </w:r>
            <w:r>
              <w:rPr>
                <w:noProof/>
                <w:webHidden/>
              </w:rPr>
              <w:fldChar w:fldCharType="separate"/>
            </w:r>
            <w:r>
              <w:rPr>
                <w:noProof/>
                <w:webHidden/>
              </w:rPr>
              <w:t>36</w:t>
            </w:r>
            <w:r>
              <w:rPr>
                <w:noProof/>
                <w:webHidden/>
              </w:rPr>
              <w:fldChar w:fldCharType="end"/>
            </w:r>
          </w:hyperlink>
        </w:p>
        <w:p w14:paraId="7687F5C7" w14:textId="77777777" w:rsidR="00B62577" w:rsidRDefault="00B62577">
          <w:pPr>
            <w:pStyle w:val="TOC4"/>
            <w:tabs>
              <w:tab w:val="right" w:leader="dot" w:pos="9350"/>
            </w:tabs>
            <w:rPr>
              <w:rFonts w:eastAsiaTheme="minorEastAsia" w:cstheme="minorBidi"/>
              <w:noProof/>
              <w:sz w:val="24"/>
              <w:szCs w:val="24"/>
            </w:rPr>
          </w:pPr>
          <w:hyperlink w:anchor="_Toc536627122" w:history="1">
            <w:r w:rsidRPr="00F24329">
              <w:rPr>
                <w:rStyle w:val="Hyperlink"/>
                <w:noProof/>
              </w:rPr>
              <w:t>Parallel image processing on a compute cluster</w:t>
            </w:r>
            <w:r>
              <w:rPr>
                <w:noProof/>
                <w:webHidden/>
              </w:rPr>
              <w:tab/>
            </w:r>
            <w:r>
              <w:rPr>
                <w:noProof/>
                <w:webHidden/>
              </w:rPr>
              <w:fldChar w:fldCharType="begin"/>
            </w:r>
            <w:r>
              <w:rPr>
                <w:noProof/>
                <w:webHidden/>
              </w:rPr>
              <w:instrText xml:space="preserve"> PAGEREF _Toc536627122 \h </w:instrText>
            </w:r>
            <w:r>
              <w:rPr>
                <w:noProof/>
                <w:webHidden/>
              </w:rPr>
            </w:r>
            <w:r>
              <w:rPr>
                <w:noProof/>
                <w:webHidden/>
              </w:rPr>
              <w:fldChar w:fldCharType="separate"/>
            </w:r>
            <w:r>
              <w:rPr>
                <w:noProof/>
                <w:webHidden/>
              </w:rPr>
              <w:t>36</w:t>
            </w:r>
            <w:r>
              <w:rPr>
                <w:noProof/>
                <w:webHidden/>
              </w:rPr>
              <w:fldChar w:fldCharType="end"/>
            </w:r>
          </w:hyperlink>
        </w:p>
        <w:p w14:paraId="58ECB898" w14:textId="77777777" w:rsidR="00B62577" w:rsidRDefault="00B62577">
          <w:pPr>
            <w:pStyle w:val="TOC4"/>
            <w:tabs>
              <w:tab w:val="right" w:leader="dot" w:pos="9350"/>
            </w:tabs>
            <w:rPr>
              <w:rFonts w:eastAsiaTheme="minorEastAsia" w:cstheme="minorBidi"/>
              <w:noProof/>
              <w:sz w:val="24"/>
              <w:szCs w:val="24"/>
            </w:rPr>
          </w:pPr>
          <w:hyperlink w:anchor="_Toc536627123" w:history="1">
            <w:r w:rsidRPr="00F24329">
              <w:rPr>
                <w:rStyle w:val="Hyperlink"/>
                <w:noProof/>
              </w:rPr>
              <w:t>Parallel preprocessing for functional imaging</w:t>
            </w:r>
            <w:r>
              <w:rPr>
                <w:noProof/>
                <w:webHidden/>
              </w:rPr>
              <w:tab/>
            </w:r>
            <w:r>
              <w:rPr>
                <w:noProof/>
                <w:webHidden/>
              </w:rPr>
              <w:fldChar w:fldCharType="begin"/>
            </w:r>
            <w:r>
              <w:rPr>
                <w:noProof/>
                <w:webHidden/>
              </w:rPr>
              <w:instrText xml:space="preserve"> PAGEREF _Toc536627123 \h </w:instrText>
            </w:r>
            <w:r>
              <w:rPr>
                <w:noProof/>
                <w:webHidden/>
              </w:rPr>
            </w:r>
            <w:r>
              <w:rPr>
                <w:noProof/>
                <w:webHidden/>
              </w:rPr>
              <w:fldChar w:fldCharType="separate"/>
            </w:r>
            <w:r>
              <w:rPr>
                <w:noProof/>
                <w:webHidden/>
              </w:rPr>
              <w:t>37</w:t>
            </w:r>
            <w:r>
              <w:rPr>
                <w:noProof/>
                <w:webHidden/>
              </w:rPr>
              <w:fldChar w:fldCharType="end"/>
            </w:r>
          </w:hyperlink>
        </w:p>
        <w:p w14:paraId="0C728F3D" w14:textId="77777777" w:rsidR="00B62577" w:rsidRDefault="00B62577">
          <w:pPr>
            <w:pStyle w:val="TOC2"/>
            <w:tabs>
              <w:tab w:val="right" w:leader="dot" w:pos="9350"/>
            </w:tabs>
            <w:rPr>
              <w:rFonts w:eastAsiaTheme="minorEastAsia" w:cstheme="minorBidi"/>
              <w:b w:val="0"/>
              <w:bCs w:val="0"/>
              <w:noProof/>
              <w:sz w:val="24"/>
              <w:szCs w:val="24"/>
            </w:rPr>
          </w:pPr>
          <w:hyperlink w:anchor="_Toc536627124" w:history="1">
            <w:r w:rsidRPr="00F24329">
              <w:rPr>
                <w:rStyle w:val="Hyperlink"/>
                <w:noProof/>
              </w:rPr>
              <w:t>Results</w:t>
            </w:r>
            <w:r>
              <w:rPr>
                <w:noProof/>
                <w:webHidden/>
              </w:rPr>
              <w:tab/>
            </w:r>
            <w:r>
              <w:rPr>
                <w:noProof/>
                <w:webHidden/>
              </w:rPr>
              <w:fldChar w:fldCharType="begin"/>
            </w:r>
            <w:r>
              <w:rPr>
                <w:noProof/>
                <w:webHidden/>
              </w:rPr>
              <w:instrText xml:space="preserve"> PAGEREF _Toc536627124 \h </w:instrText>
            </w:r>
            <w:r>
              <w:rPr>
                <w:noProof/>
                <w:webHidden/>
              </w:rPr>
            </w:r>
            <w:r>
              <w:rPr>
                <w:noProof/>
                <w:webHidden/>
              </w:rPr>
              <w:fldChar w:fldCharType="separate"/>
            </w:r>
            <w:r>
              <w:rPr>
                <w:noProof/>
                <w:webHidden/>
              </w:rPr>
              <w:t>39</w:t>
            </w:r>
            <w:r>
              <w:rPr>
                <w:noProof/>
                <w:webHidden/>
              </w:rPr>
              <w:fldChar w:fldCharType="end"/>
            </w:r>
          </w:hyperlink>
        </w:p>
        <w:p w14:paraId="21EDDFD8" w14:textId="77777777" w:rsidR="00B62577" w:rsidRDefault="00B62577">
          <w:pPr>
            <w:pStyle w:val="TOC2"/>
            <w:tabs>
              <w:tab w:val="right" w:leader="dot" w:pos="9350"/>
            </w:tabs>
            <w:rPr>
              <w:rFonts w:eastAsiaTheme="minorEastAsia" w:cstheme="minorBidi"/>
              <w:b w:val="0"/>
              <w:bCs w:val="0"/>
              <w:noProof/>
              <w:sz w:val="24"/>
              <w:szCs w:val="24"/>
            </w:rPr>
          </w:pPr>
          <w:hyperlink w:anchor="_Toc536627125" w:history="1">
            <w:r w:rsidRPr="00F24329">
              <w:rPr>
                <w:rStyle w:val="Hyperlink"/>
                <w:noProof/>
              </w:rPr>
              <w:t>Discussion</w:t>
            </w:r>
            <w:r>
              <w:rPr>
                <w:noProof/>
                <w:webHidden/>
              </w:rPr>
              <w:tab/>
            </w:r>
            <w:r>
              <w:rPr>
                <w:noProof/>
                <w:webHidden/>
              </w:rPr>
              <w:fldChar w:fldCharType="begin"/>
            </w:r>
            <w:r>
              <w:rPr>
                <w:noProof/>
                <w:webHidden/>
              </w:rPr>
              <w:instrText xml:space="preserve"> PAGEREF _Toc536627125 \h </w:instrText>
            </w:r>
            <w:r>
              <w:rPr>
                <w:noProof/>
                <w:webHidden/>
              </w:rPr>
            </w:r>
            <w:r>
              <w:rPr>
                <w:noProof/>
                <w:webHidden/>
              </w:rPr>
              <w:fldChar w:fldCharType="separate"/>
            </w:r>
            <w:r>
              <w:rPr>
                <w:noProof/>
                <w:webHidden/>
              </w:rPr>
              <w:t>41</w:t>
            </w:r>
            <w:r>
              <w:rPr>
                <w:noProof/>
                <w:webHidden/>
              </w:rPr>
              <w:fldChar w:fldCharType="end"/>
            </w:r>
          </w:hyperlink>
        </w:p>
        <w:p w14:paraId="3DB11C4A" w14:textId="77777777" w:rsidR="00B62577" w:rsidRDefault="00B62577">
          <w:pPr>
            <w:pStyle w:val="TOC1"/>
            <w:tabs>
              <w:tab w:val="right" w:leader="dot" w:pos="9350"/>
            </w:tabs>
            <w:rPr>
              <w:rFonts w:eastAsiaTheme="minorEastAsia" w:cstheme="minorBidi"/>
              <w:b w:val="0"/>
              <w:bCs w:val="0"/>
              <w:noProof/>
            </w:rPr>
          </w:pPr>
          <w:hyperlink w:anchor="_Toc536627126" w:history="1">
            <w:r w:rsidRPr="00F24329">
              <w:rPr>
                <w:rStyle w:val="Hyperlink"/>
                <w:noProof/>
              </w:rPr>
              <w:t>Concluding remarks</w:t>
            </w:r>
            <w:r>
              <w:rPr>
                <w:noProof/>
                <w:webHidden/>
              </w:rPr>
              <w:tab/>
            </w:r>
            <w:r>
              <w:rPr>
                <w:noProof/>
                <w:webHidden/>
              </w:rPr>
              <w:fldChar w:fldCharType="begin"/>
            </w:r>
            <w:r>
              <w:rPr>
                <w:noProof/>
                <w:webHidden/>
              </w:rPr>
              <w:instrText xml:space="preserve"> PAGEREF _Toc536627126 \h </w:instrText>
            </w:r>
            <w:r>
              <w:rPr>
                <w:noProof/>
                <w:webHidden/>
              </w:rPr>
            </w:r>
            <w:r>
              <w:rPr>
                <w:noProof/>
                <w:webHidden/>
              </w:rPr>
              <w:fldChar w:fldCharType="separate"/>
            </w:r>
            <w:r>
              <w:rPr>
                <w:noProof/>
                <w:webHidden/>
              </w:rPr>
              <w:t>41</w:t>
            </w:r>
            <w:r>
              <w:rPr>
                <w:noProof/>
                <w:webHidden/>
              </w:rPr>
              <w:fldChar w:fldCharType="end"/>
            </w:r>
          </w:hyperlink>
        </w:p>
        <w:p w14:paraId="4DB90444" w14:textId="0445854F" w:rsidR="00DA475C" w:rsidRPr="00C91212" w:rsidRDefault="00DA475C">
          <w:pPr>
            <w:rPr>
              <w:rFonts w:ascii="Helvetica" w:hAnsi="Helvetica"/>
            </w:rPr>
          </w:pPr>
          <w:r w:rsidRPr="00C91212">
            <w:rPr>
              <w:rFonts w:ascii="Helvetica" w:hAnsi="Helvetica"/>
              <w:b/>
              <w:bCs/>
              <w:noProof/>
            </w:rPr>
            <w:fldChar w:fldCharType="end"/>
          </w:r>
        </w:p>
      </w:sdtContent>
    </w:sdt>
    <w:p w14:paraId="1924DBD8" w14:textId="77777777" w:rsidR="00860C6A" w:rsidRPr="00C91212" w:rsidRDefault="00860C6A" w:rsidP="00860C6A">
      <w:pPr>
        <w:jc w:val="both"/>
        <w:rPr>
          <w:rFonts w:ascii="Helvetica" w:eastAsia="Helvetica Neue" w:hAnsi="Helvetica" w:cs="Gill Sans"/>
          <w:b/>
        </w:rPr>
      </w:pPr>
    </w:p>
    <w:p w14:paraId="62E10E28" w14:textId="77777777" w:rsidR="00860C6A" w:rsidRPr="00C91212" w:rsidRDefault="00860C6A" w:rsidP="00860C6A">
      <w:pPr>
        <w:jc w:val="both"/>
        <w:rPr>
          <w:rFonts w:ascii="Helvetica" w:eastAsia="Helvetica Neue" w:hAnsi="Helvetica" w:cs="Gill Sans"/>
          <w:b/>
        </w:rPr>
      </w:pPr>
    </w:p>
    <w:p w14:paraId="3F7F13E8" w14:textId="77777777" w:rsidR="00860C6A" w:rsidRPr="00C91212" w:rsidRDefault="00860C6A" w:rsidP="00860C6A">
      <w:pPr>
        <w:jc w:val="both"/>
        <w:rPr>
          <w:rFonts w:ascii="Helvetica" w:eastAsia="Helvetica Neue" w:hAnsi="Helvetica" w:cs="Gill Sans"/>
          <w:b/>
        </w:rPr>
      </w:pPr>
    </w:p>
    <w:p w14:paraId="03080C7A" w14:textId="77777777" w:rsidR="00860C6A" w:rsidRPr="00C91212" w:rsidRDefault="00860C6A" w:rsidP="00860C6A">
      <w:pPr>
        <w:jc w:val="both"/>
        <w:rPr>
          <w:rFonts w:ascii="Helvetica" w:eastAsia="Helvetica Neue" w:hAnsi="Helvetica" w:cs="Gill Sans"/>
          <w:b/>
        </w:rPr>
      </w:pPr>
    </w:p>
    <w:p w14:paraId="6052E384" w14:textId="77777777" w:rsidR="00860C6A" w:rsidRPr="00C91212" w:rsidRDefault="00860C6A" w:rsidP="00860C6A">
      <w:pPr>
        <w:jc w:val="both"/>
        <w:rPr>
          <w:rFonts w:ascii="Helvetica" w:eastAsia="Helvetica Neue" w:hAnsi="Helvetica" w:cs="Gill Sans"/>
          <w:b/>
        </w:rPr>
      </w:pPr>
    </w:p>
    <w:p w14:paraId="2523B8C5" w14:textId="77777777" w:rsidR="00860C6A" w:rsidRPr="00C91212" w:rsidRDefault="00860C6A" w:rsidP="00860C6A">
      <w:pPr>
        <w:jc w:val="both"/>
        <w:rPr>
          <w:rFonts w:ascii="Helvetica" w:eastAsia="Helvetica Neue" w:hAnsi="Helvetica" w:cs="Gill Sans"/>
          <w:b/>
        </w:rPr>
      </w:pPr>
    </w:p>
    <w:p w14:paraId="04E9B046" w14:textId="77777777" w:rsidR="00860C6A" w:rsidRPr="00C91212" w:rsidRDefault="00860C6A" w:rsidP="00860C6A">
      <w:pPr>
        <w:jc w:val="both"/>
        <w:rPr>
          <w:rFonts w:ascii="Helvetica" w:eastAsia="Helvetica Neue" w:hAnsi="Helvetica" w:cs="Gill Sans"/>
          <w:b/>
        </w:rPr>
      </w:pPr>
    </w:p>
    <w:p w14:paraId="5F79BFB3" w14:textId="77777777" w:rsidR="00860C6A" w:rsidRPr="00C91212" w:rsidRDefault="00860C6A" w:rsidP="00860C6A">
      <w:pPr>
        <w:jc w:val="both"/>
        <w:rPr>
          <w:rFonts w:ascii="Helvetica" w:eastAsia="Helvetica Neue" w:hAnsi="Helvetica" w:cs="Gill Sans"/>
          <w:b/>
        </w:rPr>
      </w:pPr>
    </w:p>
    <w:p w14:paraId="594A112B" w14:textId="77777777" w:rsidR="00860C6A" w:rsidRPr="00C91212" w:rsidRDefault="00860C6A" w:rsidP="00860C6A">
      <w:pPr>
        <w:jc w:val="both"/>
        <w:rPr>
          <w:rFonts w:ascii="Helvetica" w:eastAsia="Helvetica Neue" w:hAnsi="Helvetica" w:cs="Gill Sans"/>
          <w:b/>
        </w:rPr>
      </w:pPr>
    </w:p>
    <w:p w14:paraId="09817E29" w14:textId="77777777" w:rsidR="00860C6A" w:rsidRPr="00C91212" w:rsidRDefault="00860C6A" w:rsidP="00860C6A">
      <w:pPr>
        <w:jc w:val="both"/>
        <w:rPr>
          <w:rFonts w:ascii="Helvetica" w:eastAsia="Helvetica Neue" w:hAnsi="Helvetica" w:cs="Gill Sans"/>
          <w:b/>
        </w:rPr>
      </w:pPr>
    </w:p>
    <w:p w14:paraId="4B0B1B7C" w14:textId="77777777" w:rsidR="00860C6A" w:rsidRPr="00C91212" w:rsidRDefault="00860C6A" w:rsidP="00860C6A">
      <w:pPr>
        <w:jc w:val="both"/>
        <w:rPr>
          <w:rFonts w:ascii="Helvetica" w:eastAsia="Helvetica Neue" w:hAnsi="Helvetica" w:cs="Gill Sans"/>
          <w:b/>
        </w:rPr>
      </w:pPr>
    </w:p>
    <w:p w14:paraId="5834C93E" w14:textId="77777777" w:rsidR="00860C6A" w:rsidRPr="00C91212" w:rsidRDefault="00860C6A" w:rsidP="00860C6A">
      <w:pPr>
        <w:jc w:val="both"/>
        <w:rPr>
          <w:rFonts w:ascii="Helvetica" w:eastAsia="Helvetica Neue" w:hAnsi="Helvetica" w:cs="Gill Sans"/>
          <w:b/>
        </w:rPr>
      </w:pPr>
    </w:p>
    <w:p w14:paraId="0895C182" w14:textId="77777777" w:rsidR="00860C6A" w:rsidRPr="00C91212" w:rsidRDefault="00860C6A" w:rsidP="00860C6A">
      <w:pPr>
        <w:jc w:val="both"/>
        <w:rPr>
          <w:rFonts w:ascii="Helvetica" w:eastAsia="Helvetica Neue" w:hAnsi="Helvetica" w:cs="Gill Sans"/>
          <w:b/>
        </w:rPr>
      </w:pPr>
    </w:p>
    <w:p w14:paraId="19D87747" w14:textId="77777777" w:rsidR="00860C6A" w:rsidRPr="00C91212" w:rsidRDefault="00860C6A" w:rsidP="00860C6A">
      <w:pPr>
        <w:jc w:val="both"/>
        <w:rPr>
          <w:rFonts w:ascii="Helvetica" w:eastAsia="Helvetica Neue" w:hAnsi="Helvetica" w:cs="Gill Sans"/>
          <w:b/>
        </w:rPr>
      </w:pPr>
    </w:p>
    <w:p w14:paraId="20648D2D" w14:textId="77777777" w:rsidR="00860C6A" w:rsidRPr="00C91212" w:rsidRDefault="00860C6A" w:rsidP="00860C6A">
      <w:pPr>
        <w:jc w:val="both"/>
        <w:rPr>
          <w:rFonts w:ascii="Helvetica" w:eastAsia="Helvetica Neue" w:hAnsi="Helvetica" w:cs="Gill Sans"/>
          <w:b/>
        </w:rPr>
      </w:pPr>
    </w:p>
    <w:p w14:paraId="5C1142D6" w14:textId="77777777" w:rsidR="00860C6A" w:rsidRPr="00C91212" w:rsidRDefault="00860C6A" w:rsidP="00860C6A">
      <w:pPr>
        <w:jc w:val="both"/>
        <w:rPr>
          <w:rFonts w:ascii="Helvetica" w:eastAsia="Helvetica Neue" w:hAnsi="Helvetica" w:cs="Gill Sans"/>
          <w:b/>
        </w:rPr>
      </w:pPr>
    </w:p>
    <w:p w14:paraId="4AF94FF0" w14:textId="77777777" w:rsidR="00860C6A" w:rsidRPr="00C91212" w:rsidRDefault="00860C6A" w:rsidP="00860C6A">
      <w:pPr>
        <w:jc w:val="both"/>
        <w:rPr>
          <w:rFonts w:ascii="Helvetica" w:eastAsia="Helvetica Neue" w:hAnsi="Helvetica" w:cs="Gill Sans"/>
          <w:b/>
        </w:rPr>
      </w:pPr>
    </w:p>
    <w:p w14:paraId="3F9BED4C" w14:textId="77777777" w:rsidR="00860C6A" w:rsidRPr="00C91212" w:rsidRDefault="00860C6A" w:rsidP="00860C6A">
      <w:pPr>
        <w:jc w:val="both"/>
        <w:rPr>
          <w:rFonts w:ascii="Helvetica" w:eastAsia="Helvetica Neue" w:hAnsi="Helvetica" w:cs="Gill Sans"/>
          <w:b/>
        </w:rPr>
      </w:pPr>
    </w:p>
    <w:p w14:paraId="3C222E79" w14:textId="77777777" w:rsidR="00860C6A" w:rsidRPr="00C91212" w:rsidRDefault="00860C6A" w:rsidP="00860C6A">
      <w:pPr>
        <w:jc w:val="both"/>
        <w:rPr>
          <w:rFonts w:ascii="Helvetica" w:eastAsia="Helvetica Neue" w:hAnsi="Helvetica" w:cs="Gill Sans"/>
          <w:b/>
        </w:rPr>
      </w:pPr>
    </w:p>
    <w:p w14:paraId="37D13446" w14:textId="77777777" w:rsidR="00860C6A" w:rsidRPr="00C91212" w:rsidRDefault="00860C6A" w:rsidP="00860C6A">
      <w:pPr>
        <w:jc w:val="both"/>
        <w:rPr>
          <w:rFonts w:ascii="Helvetica" w:eastAsia="Helvetica Neue" w:hAnsi="Helvetica" w:cs="Gill Sans"/>
          <w:b/>
        </w:rPr>
      </w:pPr>
    </w:p>
    <w:p w14:paraId="57CFFC41" w14:textId="77777777" w:rsidR="00860C6A" w:rsidRPr="00C91212" w:rsidRDefault="00860C6A" w:rsidP="00860C6A">
      <w:pPr>
        <w:jc w:val="both"/>
        <w:rPr>
          <w:rFonts w:ascii="Helvetica" w:eastAsia="Helvetica Neue" w:hAnsi="Helvetica" w:cs="Gill Sans"/>
          <w:b/>
        </w:rPr>
      </w:pPr>
    </w:p>
    <w:p w14:paraId="54B5FDE9" w14:textId="77777777" w:rsidR="00860C6A" w:rsidRPr="00C91212" w:rsidRDefault="00860C6A" w:rsidP="00860C6A">
      <w:pPr>
        <w:jc w:val="both"/>
        <w:rPr>
          <w:rFonts w:ascii="Helvetica" w:eastAsia="Helvetica Neue" w:hAnsi="Helvetica" w:cs="Gill Sans"/>
          <w:b/>
        </w:rPr>
      </w:pPr>
    </w:p>
    <w:p w14:paraId="1FC1F546" w14:textId="77777777" w:rsidR="00860C6A" w:rsidRPr="00C91212" w:rsidRDefault="00860C6A" w:rsidP="00860C6A">
      <w:pPr>
        <w:jc w:val="both"/>
        <w:rPr>
          <w:rFonts w:ascii="Helvetica" w:eastAsia="Helvetica Neue" w:hAnsi="Helvetica" w:cs="Gill Sans"/>
          <w:b/>
        </w:rPr>
      </w:pPr>
    </w:p>
    <w:p w14:paraId="119B1CDE" w14:textId="77777777" w:rsidR="00860C6A" w:rsidRPr="00C91212" w:rsidRDefault="00860C6A" w:rsidP="00860C6A">
      <w:pPr>
        <w:jc w:val="both"/>
        <w:rPr>
          <w:rFonts w:ascii="Helvetica" w:eastAsia="Helvetica Neue" w:hAnsi="Helvetica" w:cs="Gill Sans"/>
          <w:b/>
        </w:rPr>
      </w:pPr>
    </w:p>
    <w:p w14:paraId="06AF337D" w14:textId="77777777" w:rsidR="00860C6A" w:rsidRPr="00C91212" w:rsidRDefault="00860C6A" w:rsidP="00860C6A">
      <w:pPr>
        <w:jc w:val="both"/>
        <w:rPr>
          <w:rFonts w:ascii="Helvetica" w:eastAsia="Helvetica Neue" w:hAnsi="Helvetica" w:cs="Gill Sans"/>
          <w:b/>
        </w:rPr>
      </w:pPr>
    </w:p>
    <w:p w14:paraId="354D2323" w14:textId="77777777" w:rsidR="00860C6A" w:rsidRPr="00C91212" w:rsidRDefault="00860C6A" w:rsidP="00860C6A">
      <w:pPr>
        <w:jc w:val="both"/>
        <w:rPr>
          <w:rFonts w:ascii="Helvetica" w:eastAsia="Helvetica Neue" w:hAnsi="Helvetica" w:cs="Gill Sans"/>
          <w:b/>
        </w:rPr>
      </w:pPr>
    </w:p>
    <w:p w14:paraId="5673FE86" w14:textId="77777777" w:rsidR="00860C6A" w:rsidRPr="00C91212" w:rsidRDefault="00860C6A" w:rsidP="00860C6A">
      <w:pPr>
        <w:jc w:val="both"/>
        <w:rPr>
          <w:rFonts w:ascii="Helvetica" w:eastAsia="Helvetica Neue" w:hAnsi="Helvetica" w:cs="Gill Sans"/>
          <w:b/>
        </w:rPr>
      </w:pPr>
    </w:p>
    <w:p w14:paraId="3AF85005" w14:textId="77777777" w:rsidR="00860C6A" w:rsidRPr="00C91212" w:rsidRDefault="00860C6A" w:rsidP="00860C6A">
      <w:pPr>
        <w:jc w:val="both"/>
        <w:rPr>
          <w:rFonts w:ascii="Helvetica" w:eastAsia="Helvetica Neue" w:hAnsi="Helvetica" w:cs="Gill Sans"/>
          <w:b/>
        </w:rPr>
      </w:pPr>
    </w:p>
    <w:p w14:paraId="27160D06" w14:textId="77777777" w:rsidR="00860C6A" w:rsidRPr="00C91212" w:rsidRDefault="00860C6A" w:rsidP="00860C6A">
      <w:pPr>
        <w:jc w:val="both"/>
        <w:rPr>
          <w:rFonts w:ascii="Helvetica" w:eastAsia="Helvetica Neue" w:hAnsi="Helvetica" w:cs="Gill Sans"/>
          <w:b/>
        </w:rPr>
      </w:pPr>
    </w:p>
    <w:p w14:paraId="3AEF9666" w14:textId="77777777" w:rsidR="00860C6A" w:rsidRPr="00C91212" w:rsidRDefault="00860C6A" w:rsidP="00860C6A">
      <w:pPr>
        <w:jc w:val="both"/>
        <w:rPr>
          <w:rFonts w:ascii="Helvetica" w:eastAsia="Helvetica Neue" w:hAnsi="Helvetica" w:cs="Gill Sans"/>
          <w:b/>
        </w:rPr>
      </w:pPr>
    </w:p>
    <w:p w14:paraId="146991C3" w14:textId="77777777" w:rsidR="00860C6A" w:rsidRPr="00C91212" w:rsidRDefault="00860C6A" w:rsidP="00860C6A">
      <w:pPr>
        <w:jc w:val="both"/>
        <w:rPr>
          <w:rFonts w:ascii="Helvetica" w:eastAsia="Helvetica Neue" w:hAnsi="Helvetica" w:cs="Gill Sans"/>
          <w:b/>
        </w:rPr>
      </w:pPr>
    </w:p>
    <w:p w14:paraId="4B655FCE" w14:textId="77777777" w:rsidR="00860C6A" w:rsidRPr="00C91212" w:rsidRDefault="00860C6A" w:rsidP="00860C6A">
      <w:pPr>
        <w:jc w:val="both"/>
        <w:rPr>
          <w:rFonts w:ascii="Helvetica" w:eastAsia="Helvetica Neue" w:hAnsi="Helvetica" w:cs="Gill Sans"/>
          <w:b/>
        </w:rPr>
      </w:pPr>
    </w:p>
    <w:p w14:paraId="4422C31C" w14:textId="77777777" w:rsidR="00860C6A" w:rsidRPr="00C91212" w:rsidRDefault="00860C6A" w:rsidP="00860C6A">
      <w:pPr>
        <w:jc w:val="both"/>
        <w:rPr>
          <w:rFonts w:ascii="Helvetica" w:eastAsia="Helvetica Neue" w:hAnsi="Helvetica" w:cs="Gill Sans"/>
          <w:b/>
        </w:rPr>
      </w:pPr>
    </w:p>
    <w:p w14:paraId="57895008" w14:textId="77777777" w:rsidR="00860C6A" w:rsidRPr="00C91212" w:rsidRDefault="00860C6A" w:rsidP="00860C6A">
      <w:pPr>
        <w:jc w:val="both"/>
        <w:rPr>
          <w:rFonts w:ascii="Helvetica" w:eastAsia="Helvetica Neue" w:hAnsi="Helvetica" w:cs="Gill Sans"/>
          <w:b/>
        </w:rPr>
      </w:pPr>
    </w:p>
    <w:p w14:paraId="49D025E3" w14:textId="77777777" w:rsidR="00860C6A" w:rsidRPr="00C91212" w:rsidRDefault="00860C6A" w:rsidP="00860C6A">
      <w:pPr>
        <w:jc w:val="both"/>
        <w:rPr>
          <w:rFonts w:ascii="Helvetica" w:eastAsia="Helvetica Neue" w:hAnsi="Helvetica" w:cs="Gill Sans"/>
          <w:b/>
        </w:rPr>
      </w:pPr>
    </w:p>
    <w:p w14:paraId="19D61112" w14:textId="77777777" w:rsidR="00026DC8" w:rsidRPr="00C91212" w:rsidRDefault="00026DC8" w:rsidP="006A29A0">
      <w:pPr>
        <w:pStyle w:val="Heading1"/>
        <w:jc w:val="left"/>
      </w:pPr>
    </w:p>
    <w:p w14:paraId="1C713155" w14:textId="6654876B" w:rsidR="00860C6A" w:rsidRPr="00C91212" w:rsidRDefault="00DA475C" w:rsidP="00CE68DD">
      <w:pPr>
        <w:pStyle w:val="Heading1"/>
      </w:pPr>
      <w:bookmarkStart w:id="0" w:name="_Toc536627070"/>
      <w:r w:rsidRPr="00C91212">
        <w:t xml:space="preserve">Chapter 1: </w:t>
      </w:r>
      <w:r w:rsidR="00860C6A" w:rsidRPr="00C91212">
        <w:t>General Introduction</w:t>
      </w:r>
      <w:bookmarkEnd w:id="0"/>
    </w:p>
    <w:p w14:paraId="60F5D9CE" w14:textId="1064A3BA" w:rsidR="00860C6A" w:rsidRPr="00C91212" w:rsidRDefault="002E762B" w:rsidP="00CE68DD">
      <w:pPr>
        <w:pStyle w:val="Heading2"/>
      </w:pPr>
      <w:bookmarkStart w:id="1" w:name="_Toc536627071"/>
      <w:r w:rsidRPr="00C91212">
        <w:t>A brief history of glial research</w:t>
      </w:r>
      <w:bookmarkEnd w:id="1"/>
    </w:p>
    <w:p w14:paraId="3E180523" w14:textId="7DC83A2C" w:rsidR="005C0D51" w:rsidRPr="00C91212" w:rsidRDefault="00D07365" w:rsidP="00CE68DD">
      <w:pPr>
        <w:spacing w:line="480" w:lineRule="auto"/>
        <w:jc w:val="both"/>
        <w:rPr>
          <w:rFonts w:ascii="Helvetica" w:eastAsia="Helvetica Neue" w:hAnsi="Helvetica" w:cs="Gill Sans"/>
        </w:rPr>
      </w:pPr>
      <w:r w:rsidRPr="00C91212">
        <w:rPr>
          <w:rFonts w:ascii="Helvetica" w:eastAsia="Helvetica Neue" w:hAnsi="Helvetica" w:cs="Gill Sans"/>
        </w:rPr>
        <w:t>The early</w:t>
      </w:r>
      <w:r w:rsidR="00A847F8">
        <w:rPr>
          <w:rFonts w:ascii="Helvetica" w:eastAsia="Helvetica Neue" w:hAnsi="Helvetica" w:cs="Gill Sans"/>
        </w:rPr>
        <w:t xml:space="preserve"> neuroanatomist Rudolf Virchow was</w:t>
      </w:r>
      <w:r w:rsidR="000B13AA" w:rsidRPr="00C91212">
        <w:rPr>
          <w:rFonts w:ascii="Helvetica" w:eastAsia="Helvetica Neue" w:hAnsi="Helvetica" w:cs="Gill Sans"/>
        </w:rPr>
        <w:t xml:space="preserve"> </w:t>
      </w:r>
      <w:r w:rsidR="00337E50" w:rsidRPr="00C91212">
        <w:rPr>
          <w:rFonts w:ascii="Helvetica" w:eastAsia="Helvetica Neue" w:hAnsi="Helvetica" w:cs="Gill Sans"/>
        </w:rPr>
        <w:t>searching for connective tissue in the</w:t>
      </w:r>
      <w:r w:rsidR="001B577F" w:rsidRPr="00C91212">
        <w:rPr>
          <w:rFonts w:ascii="Helvetica" w:eastAsia="Helvetica Neue" w:hAnsi="Helvetica" w:cs="Gill Sans"/>
        </w:rPr>
        <w:t xml:space="preserve"> vertebrate</w:t>
      </w:r>
      <w:r w:rsidRPr="00C91212">
        <w:rPr>
          <w:rFonts w:ascii="Helvetica" w:eastAsia="Helvetica Neue" w:hAnsi="Helvetica" w:cs="Gill Sans"/>
        </w:rPr>
        <w:t xml:space="preserve"> brain</w:t>
      </w:r>
      <w:r w:rsidR="00A847F8">
        <w:rPr>
          <w:rFonts w:ascii="Helvetica" w:eastAsia="Helvetica Neue" w:hAnsi="Helvetica" w:cs="Gill Sans"/>
        </w:rPr>
        <w:t xml:space="preserve"> when he</w:t>
      </w:r>
      <w:r w:rsidR="00337E50" w:rsidRPr="00C91212">
        <w:rPr>
          <w:rFonts w:ascii="Helvetica" w:eastAsia="Helvetica Neue" w:hAnsi="Helvetica" w:cs="Gill Sans"/>
        </w:rPr>
        <w:t xml:space="preserve"> observed gl</w:t>
      </w:r>
      <w:r w:rsidR="00873EC8" w:rsidRPr="00C91212">
        <w:rPr>
          <w:rFonts w:ascii="Helvetica" w:eastAsia="Helvetica Neue" w:hAnsi="Helvetica" w:cs="Gill Sans"/>
        </w:rPr>
        <w:t>ia</w:t>
      </w:r>
      <w:r w:rsidR="004101C4" w:rsidRPr="00C91212">
        <w:rPr>
          <w:rFonts w:ascii="Helvetica" w:eastAsia="Helvetica Neue" w:hAnsi="Helvetica" w:cs="Gill Sans"/>
        </w:rPr>
        <w:t xml:space="preserve"> in histological sections</w:t>
      </w:r>
      <w:r w:rsidR="00873EC8" w:rsidRPr="00C91212">
        <w:rPr>
          <w:rFonts w:ascii="Helvetica" w:eastAsia="Helvetica Neue" w:hAnsi="Helvetica" w:cs="Gill Sans"/>
        </w:rPr>
        <w:t xml:space="preserve"> and postulated</w:t>
      </w:r>
      <w:r w:rsidR="00337E50" w:rsidRPr="00C91212">
        <w:rPr>
          <w:rFonts w:ascii="Helvetica" w:eastAsia="Helvetica Neue" w:hAnsi="Helvetica" w:cs="Gill Sans"/>
        </w:rPr>
        <w:t xml:space="preserve"> that these cells provide</w:t>
      </w:r>
      <w:r w:rsidR="00EA59CB" w:rsidRPr="00C91212">
        <w:rPr>
          <w:rFonts w:ascii="Helvetica" w:eastAsia="Helvetica Neue" w:hAnsi="Helvetica" w:cs="Gill Sans"/>
        </w:rPr>
        <w:t xml:space="preserve"> static</w:t>
      </w:r>
      <w:r w:rsidR="00337E50" w:rsidRPr="00C91212">
        <w:rPr>
          <w:rFonts w:ascii="Helvetica" w:eastAsia="Helvetica Neue" w:hAnsi="Helvetica" w:cs="Gill Sans"/>
        </w:rPr>
        <w:t xml:space="preserve"> structural support to nervous tissue </w:t>
      </w:r>
      <w:r w:rsidR="00337E50" w:rsidRPr="00C91212">
        <w:rPr>
          <w:rFonts w:ascii="Helvetica" w:eastAsia="Helvetica Neue" w:hAnsi="Helvetica" w:cs="Gill Sans"/>
        </w:rPr>
        <w:fldChar w:fldCharType="begin" w:fldLock="1"/>
      </w:r>
      <w:r w:rsidR="00337E50" w:rsidRPr="00C91212">
        <w:rPr>
          <w:rFonts w:ascii="Helvetica" w:eastAsia="Helvetica Neue" w:hAnsi="Helvetica" w:cs="Gill Sans"/>
        </w:rPr>
        <w:instrText>ADDIN CSL_CITATION {"citationItems":[{"id":"ITEM-1","itemData":{"abstract":"Gesammelte Abhandlungen zur Wissenschaftlichen Medicin. Frankfurt, Meidinger Sohn and Co., 1856, p 458","author":[{"dropping-particle":"","family":"Virchow","given":"Rudolph","non-dropping-particle":"","parse-names":false,"suffix":""}],"container-title":"Gesammelte Abhandlungen zur Wissenschaftlichen Medicin, Fankfurt","id":"ITEM-1","issued":{"date-parts":[["1856"]]},"title":"Phlogose und Thrombose im Gefasssystem","type":"article-journal"},"uris":["http://www.mendeley.com/documents/?uuid=029567e6-897a-492f-8422-f246242628e4"]}],"mendeley":{"formattedCitation":"(Virchow 1856)","plainTextFormattedCitation":"(Virchow 1856)","previouslyFormattedCitation":"(Virchow 1856)"},"properties":{"noteIndex":0},"schema":"https://github.com/citation-style-language/schema/raw/master/csl-citation.json"}</w:instrText>
      </w:r>
      <w:r w:rsidR="00337E50" w:rsidRPr="00C91212">
        <w:rPr>
          <w:rFonts w:ascii="Helvetica" w:eastAsia="Helvetica Neue" w:hAnsi="Helvetica" w:cs="Gill Sans"/>
        </w:rPr>
        <w:fldChar w:fldCharType="separate"/>
      </w:r>
      <w:r w:rsidR="00337E50" w:rsidRPr="00C91212">
        <w:rPr>
          <w:rFonts w:ascii="Helvetica" w:eastAsia="Helvetica Neue" w:hAnsi="Helvetica" w:cs="Gill Sans"/>
          <w:noProof/>
        </w:rPr>
        <w:t>(Virchow 1856)</w:t>
      </w:r>
      <w:r w:rsidR="00337E50" w:rsidRPr="00C91212">
        <w:rPr>
          <w:rFonts w:ascii="Helvetica" w:eastAsia="Helvetica Neue" w:hAnsi="Helvetica" w:cs="Gill Sans"/>
        </w:rPr>
        <w:fldChar w:fldCharType="end"/>
      </w:r>
      <w:r w:rsidR="00337E50" w:rsidRPr="00C91212">
        <w:rPr>
          <w:rFonts w:ascii="Helvetica" w:eastAsia="Helvetica Neue" w:hAnsi="Helvetica" w:cs="Gill Sans"/>
        </w:rPr>
        <w:t>.</w:t>
      </w:r>
      <w:r w:rsidR="00873EC8" w:rsidRPr="00C91212">
        <w:rPr>
          <w:rFonts w:ascii="Helvetica" w:eastAsia="Helvetica Neue" w:hAnsi="Helvetica" w:cs="Gill Sans"/>
        </w:rPr>
        <w:t xml:space="preserve"> Believing</w:t>
      </w:r>
      <w:r w:rsidR="00C140A0" w:rsidRPr="00C91212">
        <w:rPr>
          <w:rFonts w:ascii="Helvetica" w:eastAsia="Helvetica Neue" w:hAnsi="Helvetica" w:cs="Gill Sans"/>
        </w:rPr>
        <w:t xml:space="preserve"> that</w:t>
      </w:r>
      <w:r w:rsidR="00873EC8" w:rsidRPr="00C91212">
        <w:rPr>
          <w:rFonts w:ascii="Helvetica" w:eastAsia="Helvetica Neue" w:hAnsi="Helvetica" w:cs="Gill Sans"/>
        </w:rPr>
        <w:t xml:space="preserve"> the cells he saw </w:t>
      </w:r>
      <w:r w:rsidR="006B51B4" w:rsidRPr="00C91212">
        <w:rPr>
          <w:rFonts w:ascii="Helvetica" w:eastAsia="Helvetica Neue" w:hAnsi="Helvetica" w:cs="Gill Sans"/>
        </w:rPr>
        <w:t>“</w:t>
      </w:r>
      <w:r w:rsidR="00873EC8" w:rsidRPr="00C91212">
        <w:rPr>
          <w:rFonts w:ascii="Helvetica" w:eastAsia="Helvetica Neue" w:hAnsi="Helvetica" w:cs="Gill Sans"/>
        </w:rPr>
        <w:t>glu</w:t>
      </w:r>
      <w:r w:rsidR="006B51B4" w:rsidRPr="00C91212">
        <w:rPr>
          <w:rFonts w:ascii="Helvetica" w:eastAsia="Helvetica Neue" w:hAnsi="Helvetica" w:cs="Gill Sans"/>
        </w:rPr>
        <w:t>ed”</w:t>
      </w:r>
      <w:r w:rsidR="00873EC8" w:rsidRPr="00C91212">
        <w:rPr>
          <w:rFonts w:ascii="Helvetica" w:eastAsia="Helvetica Neue" w:hAnsi="Helvetica" w:cs="Gill Sans"/>
        </w:rPr>
        <w:t xml:space="preserve"> the brain together, </w:t>
      </w:r>
      <w:r w:rsidRPr="00C91212">
        <w:rPr>
          <w:rFonts w:ascii="Helvetica" w:eastAsia="Helvetica Neue" w:hAnsi="Helvetica" w:cs="Gill Sans"/>
        </w:rPr>
        <w:t>Virchow</w:t>
      </w:r>
      <w:r w:rsidR="00873EC8" w:rsidRPr="00C91212">
        <w:rPr>
          <w:rFonts w:ascii="Helvetica" w:eastAsia="Helvetica Neue" w:hAnsi="Helvetica" w:cs="Gill Sans"/>
        </w:rPr>
        <w:t xml:space="preserve"> termed them “neuroglia”, and the name stuck.</w:t>
      </w:r>
      <w:r w:rsidR="00337E50" w:rsidRPr="00C91212">
        <w:rPr>
          <w:rFonts w:ascii="Helvetica" w:eastAsia="Helvetica Neue" w:hAnsi="Helvetica" w:cs="Gill Sans"/>
        </w:rPr>
        <w:t xml:space="preserve"> More functions for glia were soon postulated</w:t>
      </w:r>
      <w:r w:rsidR="00D20D37">
        <w:rPr>
          <w:rFonts w:ascii="Helvetica" w:eastAsia="Helvetica Neue" w:hAnsi="Helvetica" w:cs="Gill Sans"/>
        </w:rPr>
        <w:t xml:space="preserve"> by other neuroanatomists:</w:t>
      </w:r>
      <w:r w:rsidR="00337E50" w:rsidRPr="00C91212">
        <w:rPr>
          <w:rFonts w:ascii="Helvetica" w:eastAsia="Helvetica Neue" w:hAnsi="Helvetica" w:cs="Gill Sans"/>
        </w:rPr>
        <w:t xml:space="preserve"> Camillo Golgi observed that glial cells often contact vasculature, while neurons do not, </w:t>
      </w:r>
      <w:r w:rsidR="00463E60" w:rsidRPr="00C91212">
        <w:rPr>
          <w:rFonts w:ascii="Helvetica" w:eastAsia="Helvetica Neue" w:hAnsi="Helvetica" w:cs="Gill Sans"/>
        </w:rPr>
        <w:t xml:space="preserve">which led him to </w:t>
      </w:r>
      <w:r w:rsidR="00D20D37">
        <w:rPr>
          <w:rFonts w:ascii="Helvetica" w:eastAsia="Helvetica Neue" w:hAnsi="Helvetica" w:cs="Gill Sans"/>
        </w:rPr>
        <w:t>suggest</w:t>
      </w:r>
      <w:r w:rsidR="00337E50" w:rsidRPr="00C91212">
        <w:rPr>
          <w:rFonts w:ascii="Helvetica" w:eastAsia="Helvetica Neue" w:hAnsi="Helvetica" w:cs="Gill Sans"/>
        </w:rPr>
        <w:t xml:space="preserve"> that glia </w:t>
      </w:r>
      <w:r w:rsidR="00BF2D7C">
        <w:rPr>
          <w:rFonts w:ascii="Helvetica" w:eastAsia="Helvetica Neue" w:hAnsi="Helvetica" w:cs="Gill Sans"/>
        </w:rPr>
        <w:t xml:space="preserve">convey circulating </w:t>
      </w:r>
      <w:r w:rsidR="00337E50" w:rsidRPr="00C91212">
        <w:rPr>
          <w:rFonts w:ascii="Helvetica" w:eastAsia="Helvetica Neue" w:hAnsi="Helvetica" w:cs="Gill Sans"/>
        </w:rPr>
        <w:t>metaboli</w:t>
      </w:r>
      <w:r w:rsidR="00BF2D7C">
        <w:rPr>
          <w:rFonts w:ascii="Helvetica" w:eastAsia="Helvetica Neue" w:hAnsi="Helvetica" w:cs="Gill Sans"/>
        </w:rPr>
        <w:t>tes</w:t>
      </w:r>
      <w:r w:rsidR="00337E50" w:rsidRPr="00C91212">
        <w:rPr>
          <w:rFonts w:ascii="Helvetica" w:eastAsia="Helvetica Neue" w:hAnsi="Helvetica" w:cs="Gill Sans"/>
        </w:rPr>
        <w:t xml:space="preserve"> </w:t>
      </w:r>
      <w:r w:rsidR="00BF2D7C">
        <w:rPr>
          <w:rFonts w:ascii="Helvetica" w:eastAsia="Helvetica Neue" w:hAnsi="Helvetica" w:cs="Gill Sans"/>
        </w:rPr>
        <w:t>to</w:t>
      </w:r>
      <w:r w:rsidR="00406DED">
        <w:rPr>
          <w:rFonts w:ascii="Helvetica" w:eastAsia="Helvetica Neue" w:hAnsi="Helvetica" w:cs="Gill Sans"/>
        </w:rPr>
        <w:t xml:space="preserve"> hungry</w:t>
      </w:r>
      <w:r w:rsidR="00337E50" w:rsidRPr="00C91212">
        <w:rPr>
          <w:rFonts w:ascii="Helvetica" w:eastAsia="Helvetica Neue" w:hAnsi="Helvetica" w:cs="Gill Sans"/>
        </w:rPr>
        <w:t xml:space="preserve"> neurons; Santiago Ramón y </w:t>
      </w:r>
      <w:proofErr w:type="spellStart"/>
      <w:r w:rsidR="00337E50" w:rsidRPr="00C91212">
        <w:rPr>
          <w:rFonts w:ascii="Helvetica" w:eastAsia="Helvetica Neue" w:hAnsi="Helvetica" w:cs="Gill Sans"/>
        </w:rPr>
        <w:t>Cajal</w:t>
      </w:r>
      <w:proofErr w:type="spellEnd"/>
      <w:r w:rsidR="00337E50" w:rsidRPr="00C91212">
        <w:rPr>
          <w:rFonts w:ascii="Helvetica" w:eastAsia="Helvetica Neue" w:hAnsi="Helvetica" w:cs="Gill Sans"/>
        </w:rPr>
        <w:t xml:space="preserve"> suggested that glia may electrically insulate neurons; Wilhelm His suggested that radial glial fibers guide</w:t>
      </w:r>
      <w:r w:rsidR="00EA59CB" w:rsidRPr="00C91212">
        <w:rPr>
          <w:rFonts w:ascii="Helvetica" w:eastAsia="Helvetica Neue" w:hAnsi="Helvetica" w:cs="Gill Sans"/>
        </w:rPr>
        <w:t xml:space="preserve"> the</w:t>
      </w:r>
      <w:r w:rsidR="00337E50" w:rsidRPr="00C91212">
        <w:rPr>
          <w:rFonts w:ascii="Helvetica" w:eastAsia="Helvetica Neue" w:hAnsi="Helvetica" w:cs="Gill Sans"/>
        </w:rPr>
        <w:t xml:space="preserve"> migration of nascent neurons; and Ernesto </w:t>
      </w:r>
      <w:proofErr w:type="spellStart"/>
      <w:r w:rsidR="00337E50" w:rsidRPr="00C91212">
        <w:rPr>
          <w:rFonts w:ascii="Helvetica" w:eastAsia="Helvetica Neue" w:hAnsi="Helvetica" w:cs="Gill Sans"/>
        </w:rPr>
        <w:t>Lugaro</w:t>
      </w:r>
      <w:proofErr w:type="spellEnd"/>
      <w:r w:rsidR="00337E50" w:rsidRPr="00C91212">
        <w:rPr>
          <w:rFonts w:ascii="Helvetica" w:eastAsia="Helvetica Neue" w:hAnsi="Helvetica" w:cs="Gill Sans"/>
        </w:rPr>
        <w:t xml:space="preserve"> proposed that glia regulate the synaptic space </w:t>
      </w:r>
      <w:r w:rsidR="00337E50" w:rsidRPr="00C91212">
        <w:rPr>
          <w:rFonts w:ascii="Helvetica" w:eastAsia="Helvetica Neue" w:hAnsi="Helvetica" w:cs="Gill Sans"/>
        </w:rPr>
        <w:fldChar w:fldCharType="begin" w:fldLock="1"/>
      </w:r>
      <w:r w:rsidR="000807B6" w:rsidRPr="00C91212">
        <w:rPr>
          <w:rFonts w:ascii="Helvetica" w:eastAsia="Helvetica Neue" w:hAnsi="Helvetica" w:cs="Gill Sans"/>
        </w:rPr>
        <w:instrText>ADDIN CSL_CITATION {"citationItems":[{"id":"ITEM-1","itemData":{"DOI":"10.1002/glia.440010103","ISBN":"0894-1491 (Print)","ISSN":"10981136","PMID":"2976736","abstract":"The evolution of concepts concerning the identity and the functions of neuroglia is traced. Some of the main ideas in the works of Virchow, Deiters, Golgi, Lenhossék, Lugaro, Ramón y Cajal, del Río-Hortega, Achúcarro, Penfield, and others are highlighted.","author":[{"dropping-particle":"","family":"Somjen","given":"George G.","non-dropping-particle":"","parse-names":false,"suffix":""}],"container-title":"Glia","id":"ITEM-1","issue":"1","issued":{"date-parts":[["1988"]]},"page":"2-9","title":"Nervenkitt: Notes on the history of the concept of neuroglia","type":"article-journal","volume":"1"},"uris":["http://www.mendeley.com/documents/?uuid=1b5c5cdd-bda7-46f2-aba0-a18d4e92a972"]}],"mendeley":{"formattedCitation":"(Somjen 1988)","manualFormatting":"(reviewed in Somjen 1988)","plainTextFormattedCitation":"(Somjen 1988)","previouslyFormattedCitation":"(Somjen 1988)"},"properties":{"noteIndex":0},"schema":"https://github.com/citation-style-language/schema/raw/master/csl-citation.json"}</w:instrText>
      </w:r>
      <w:r w:rsidR="00337E50" w:rsidRPr="00C91212">
        <w:rPr>
          <w:rFonts w:ascii="Helvetica" w:eastAsia="Helvetica Neue" w:hAnsi="Helvetica" w:cs="Gill Sans"/>
        </w:rPr>
        <w:fldChar w:fldCharType="separate"/>
      </w:r>
      <w:r w:rsidR="00337E50" w:rsidRPr="00C91212">
        <w:rPr>
          <w:rFonts w:ascii="Helvetica" w:eastAsia="Helvetica Neue" w:hAnsi="Helvetica" w:cs="Gill Sans"/>
          <w:noProof/>
        </w:rPr>
        <w:t>(</w:t>
      </w:r>
      <w:r w:rsidR="00045B74" w:rsidRPr="00C91212">
        <w:rPr>
          <w:rFonts w:ascii="Helvetica" w:eastAsia="Helvetica Neue" w:hAnsi="Helvetica" w:cs="Gill Sans"/>
          <w:noProof/>
        </w:rPr>
        <w:t>reviewed in</w:t>
      </w:r>
      <w:r w:rsidR="00337E50" w:rsidRPr="00C91212">
        <w:rPr>
          <w:rFonts w:ascii="Helvetica" w:eastAsia="Helvetica Neue" w:hAnsi="Helvetica" w:cs="Gill Sans"/>
          <w:noProof/>
        </w:rPr>
        <w:t xml:space="preserve"> Somjen 1988)</w:t>
      </w:r>
      <w:r w:rsidR="00337E50" w:rsidRPr="00C91212">
        <w:rPr>
          <w:rFonts w:ascii="Helvetica" w:eastAsia="Helvetica Neue" w:hAnsi="Helvetica" w:cs="Gill Sans"/>
        </w:rPr>
        <w:fldChar w:fldCharType="end"/>
      </w:r>
      <w:r w:rsidR="00337E50" w:rsidRPr="00C91212">
        <w:rPr>
          <w:rFonts w:ascii="Helvetica" w:eastAsia="Helvetica Neue" w:hAnsi="Helvetica" w:cs="Gill Sans"/>
        </w:rPr>
        <w:t>.</w:t>
      </w:r>
      <w:bookmarkStart w:id="2" w:name="_qq5i0thr3v8m" w:colFirst="0" w:colLast="0"/>
      <w:bookmarkStart w:id="3" w:name="_61hv3frnz7me" w:colFirst="0" w:colLast="0"/>
      <w:bookmarkEnd w:id="2"/>
      <w:bookmarkEnd w:id="3"/>
      <w:r w:rsidR="00337E50" w:rsidRPr="00C91212">
        <w:rPr>
          <w:rFonts w:ascii="Helvetica" w:eastAsia="Helvetica Neue" w:hAnsi="Helvetica" w:cs="Gill Sans"/>
        </w:rPr>
        <w:t xml:space="preserve"> </w:t>
      </w:r>
    </w:p>
    <w:p w14:paraId="7E3F7C0F" w14:textId="517D9E76" w:rsidR="00296E6D" w:rsidRDefault="00296E6D" w:rsidP="00CE68DD">
      <w:pPr>
        <w:spacing w:line="480" w:lineRule="auto"/>
        <w:jc w:val="both"/>
        <w:rPr>
          <w:rFonts w:ascii="Helvetica" w:eastAsia="Helvetica Neue" w:hAnsi="Helvetica" w:cs="Gill Sans"/>
        </w:rPr>
      </w:pPr>
      <w:r>
        <w:rPr>
          <w:rFonts w:ascii="Helvetica" w:eastAsia="Helvetica Neue" w:hAnsi="Helvetica" w:cs="Gill Sans"/>
        </w:rPr>
        <w:t>[</w:t>
      </w:r>
      <w:r w:rsidRPr="00296E6D">
        <w:rPr>
          <w:rFonts w:ascii="Helvetica" w:eastAsia="Helvetica Neue" w:hAnsi="Helvetica" w:cs="Gill Sans"/>
          <w:b/>
        </w:rPr>
        <w:t>Known roles for glia</w:t>
      </w:r>
      <w:r>
        <w:rPr>
          <w:rFonts w:ascii="Helvetica" w:eastAsia="Helvetica Neue" w:hAnsi="Helvetica" w:cs="Gill Sans"/>
        </w:rPr>
        <w:t>]</w:t>
      </w:r>
    </w:p>
    <w:p w14:paraId="7CA317C9" w14:textId="390C471B" w:rsidR="00337E50" w:rsidRDefault="004B6215" w:rsidP="00CE68DD">
      <w:pPr>
        <w:spacing w:line="480" w:lineRule="auto"/>
        <w:jc w:val="both"/>
        <w:rPr>
          <w:rFonts w:ascii="Helvetica" w:eastAsia="Helvetica Neue" w:hAnsi="Helvetica" w:cs="Gill Sans"/>
        </w:rPr>
      </w:pPr>
      <w:r w:rsidRPr="00C91212">
        <w:rPr>
          <w:rFonts w:ascii="Helvetica" w:eastAsia="Helvetica Neue" w:hAnsi="Helvetica" w:cs="Gill Sans"/>
        </w:rPr>
        <w:t>Subsequent</w:t>
      </w:r>
      <w:r w:rsidR="00337E50" w:rsidRPr="00C91212">
        <w:rPr>
          <w:rFonts w:ascii="Helvetica" w:eastAsia="Helvetica Neue" w:hAnsi="Helvetica" w:cs="Gill Sans"/>
        </w:rPr>
        <w:t xml:space="preserve"> research confirmed</w:t>
      </w:r>
      <w:r w:rsidR="005C0D51" w:rsidRPr="00C91212">
        <w:rPr>
          <w:rFonts w:ascii="Helvetica" w:eastAsia="Helvetica Neue" w:hAnsi="Helvetica" w:cs="Gill Sans"/>
        </w:rPr>
        <w:t xml:space="preserve"> and refined</w:t>
      </w:r>
      <w:r w:rsidR="00337E50" w:rsidRPr="00C91212">
        <w:rPr>
          <w:rFonts w:ascii="Helvetica" w:eastAsia="Helvetica Neue" w:hAnsi="Helvetica" w:cs="Gill Sans"/>
        </w:rPr>
        <w:t xml:space="preserve"> these</w:t>
      </w:r>
      <w:r w:rsidR="005C0D51" w:rsidRPr="00C91212">
        <w:rPr>
          <w:rFonts w:ascii="Helvetica" w:eastAsia="Helvetica Neue" w:hAnsi="Helvetica" w:cs="Gill Sans"/>
        </w:rPr>
        <w:t xml:space="preserve"> pathologists’</w:t>
      </w:r>
      <w:r w:rsidR="00337E50" w:rsidRPr="00C91212">
        <w:rPr>
          <w:rFonts w:ascii="Helvetica" w:eastAsia="Helvetica Neue" w:hAnsi="Helvetica" w:cs="Gill Sans"/>
        </w:rPr>
        <w:t xml:space="preserve"> </w:t>
      </w:r>
      <w:r w:rsidR="00880447">
        <w:rPr>
          <w:rFonts w:ascii="Helvetica" w:eastAsia="Helvetica Neue" w:hAnsi="Helvetica" w:cs="Gill Sans"/>
        </w:rPr>
        <w:t>educated guesses</w:t>
      </w:r>
      <w:r w:rsidR="0070423F" w:rsidRPr="00C91212">
        <w:rPr>
          <w:rFonts w:ascii="Helvetica" w:eastAsia="Helvetica Neue" w:hAnsi="Helvetica" w:cs="Gill Sans"/>
        </w:rPr>
        <w:t>;</w:t>
      </w:r>
      <w:r w:rsidR="003F6AA4" w:rsidRPr="00C91212">
        <w:rPr>
          <w:rFonts w:ascii="Helvetica" w:eastAsia="Helvetica Neue" w:hAnsi="Helvetica" w:cs="Gill Sans"/>
        </w:rPr>
        <w:t xml:space="preserve"> </w:t>
      </w:r>
      <w:r w:rsidR="0070423F" w:rsidRPr="00C91212">
        <w:rPr>
          <w:rFonts w:ascii="Helvetica" w:eastAsia="Helvetica Neue" w:hAnsi="Helvetica" w:cs="Gill Sans"/>
        </w:rPr>
        <w:t>we now know that</w:t>
      </w:r>
      <w:r w:rsidR="00157D34" w:rsidRPr="00C91212">
        <w:rPr>
          <w:rFonts w:ascii="Helvetica" w:eastAsia="Helvetica Neue" w:hAnsi="Helvetica" w:cs="Gill Sans"/>
        </w:rPr>
        <w:t xml:space="preserve"> during nervous system development,</w:t>
      </w:r>
      <w:r w:rsidR="005E0281" w:rsidRPr="00C91212">
        <w:rPr>
          <w:rFonts w:ascii="Helvetica" w:eastAsia="Helvetica Neue" w:hAnsi="Helvetica" w:cs="Gill Sans"/>
        </w:rPr>
        <w:t xml:space="preserve"> glia </w:t>
      </w:r>
      <w:proofErr w:type="gramStart"/>
      <w:r w:rsidR="00157D34" w:rsidRPr="00C91212">
        <w:rPr>
          <w:rFonts w:ascii="Helvetica" w:eastAsia="Helvetica Neue" w:hAnsi="Helvetica" w:cs="Gill Sans"/>
        </w:rPr>
        <w:t>produce</w:t>
      </w:r>
      <w:proofErr w:type="gramEnd"/>
      <w:r w:rsidR="00B037FF" w:rsidRPr="00C91212">
        <w:rPr>
          <w:rFonts w:ascii="Helvetica" w:eastAsia="Helvetica Neue" w:hAnsi="Helvetica" w:cs="Gill Sans"/>
        </w:rPr>
        <w:t xml:space="preserve"> many</w:t>
      </w:r>
      <w:r w:rsidR="00157D34" w:rsidRPr="00C91212">
        <w:rPr>
          <w:rFonts w:ascii="Helvetica" w:eastAsia="Helvetica Neue" w:hAnsi="Helvetica" w:cs="Gill Sans"/>
        </w:rPr>
        <w:t xml:space="preserve"> neurons</w:t>
      </w:r>
      <w:r w:rsidR="00825FEC" w:rsidRPr="00C91212">
        <w:rPr>
          <w:rFonts w:ascii="Helvetica" w:eastAsia="Helvetica Neue" w:hAnsi="Helvetica" w:cs="Gill Sans"/>
        </w:rPr>
        <w:t xml:space="preserve"> and</w:t>
      </w:r>
      <w:r w:rsidR="00157D34" w:rsidRPr="00C91212">
        <w:rPr>
          <w:rFonts w:ascii="Helvetica" w:eastAsia="Helvetica Neue" w:hAnsi="Helvetica" w:cs="Gill Sans"/>
        </w:rPr>
        <w:t xml:space="preserve"> enable</w:t>
      </w:r>
      <w:r w:rsidR="00825FEC" w:rsidRPr="00C91212">
        <w:rPr>
          <w:rFonts w:ascii="Helvetica" w:eastAsia="Helvetica Neue" w:hAnsi="Helvetica" w:cs="Gill Sans"/>
        </w:rPr>
        <w:t xml:space="preserve"> proper localization of</w:t>
      </w:r>
      <w:r w:rsidR="00157D34" w:rsidRPr="00C91212">
        <w:rPr>
          <w:rFonts w:ascii="Helvetica" w:eastAsia="Helvetica Neue" w:hAnsi="Helvetica" w:cs="Gill Sans"/>
        </w:rPr>
        <w:t xml:space="preserve"> those neurons</w:t>
      </w:r>
      <w:r w:rsidR="00880447">
        <w:rPr>
          <w:rFonts w:ascii="Helvetica" w:eastAsia="Helvetica Neue" w:hAnsi="Helvetica" w:cs="Gill Sans"/>
        </w:rPr>
        <w:t xml:space="preserve"> (</w:t>
      </w:r>
      <w:r w:rsidR="00880447" w:rsidRPr="00880447">
        <w:rPr>
          <w:rFonts w:ascii="Helvetica" w:eastAsia="Helvetica Neue" w:hAnsi="Helvetica" w:cs="Gill Sans"/>
          <w:b/>
        </w:rPr>
        <w:t>CITE</w:t>
      </w:r>
      <w:r w:rsidR="00880447">
        <w:rPr>
          <w:rFonts w:ascii="Helvetica" w:eastAsia="Helvetica Neue" w:hAnsi="Helvetica" w:cs="Gill Sans"/>
        </w:rPr>
        <w:t>)</w:t>
      </w:r>
      <w:r w:rsidR="00825FEC" w:rsidRPr="00C91212">
        <w:rPr>
          <w:rFonts w:ascii="Helvetica" w:eastAsia="Helvetica Neue" w:hAnsi="Helvetica" w:cs="Gill Sans"/>
        </w:rPr>
        <w:t>;</w:t>
      </w:r>
      <w:r w:rsidR="00B037FF" w:rsidRPr="00C91212">
        <w:rPr>
          <w:rFonts w:ascii="Helvetica" w:eastAsia="Helvetica Neue" w:hAnsi="Helvetica" w:cs="Gill Sans"/>
        </w:rPr>
        <w:t xml:space="preserve"> additionally,</w:t>
      </w:r>
      <w:r w:rsidR="00825FEC" w:rsidRPr="00C91212">
        <w:rPr>
          <w:rFonts w:ascii="Helvetica" w:eastAsia="Helvetica Neue" w:hAnsi="Helvetica" w:cs="Gill Sans"/>
        </w:rPr>
        <w:t xml:space="preserve"> glia</w:t>
      </w:r>
      <w:r w:rsidR="00157D34" w:rsidRPr="00C91212">
        <w:rPr>
          <w:rFonts w:ascii="Helvetica" w:eastAsia="Helvetica Neue" w:hAnsi="Helvetica" w:cs="Gill Sans"/>
        </w:rPr>
        <w:t xml:space="preserve"> myelinate axons</w:t>
      </w:r>
      <w:r w:rsidR="00825FEC" w:rsidRPr="00C91212">
        <w:rPr>
          <w:rFonts w:ascii="Helvetica" w:eastAsia="Helvetica Neue" w:hAnsi="Helvetica" w:cs="Gill Sans"/>
        </w:rPr>
        <w:t xml:space="preserve"> </w:t>
      </w:r>
      <w:r w:rsidR="00825FEC" w:rsidRPr="00C91212">
        <w:rPr>
          <w:rFonts w:ascii="Helvetica" w:eastAsia="Helvetica Neue" w:hAnsi="Helvetica" w:cs="Gill Sans"/>
        </w:rPr>
        <w:lastRenderedPageBreak/>
        <w:t xml:space="preserve">and </w:t>
      </w:r>
      <w:r w:rsidR="004C0256" w:rsidRPr="00C91212">
        <w:rPr>
          <w:rFonts w:ascii="Helvetica" w:eastAsia="Helvetica Neue" w:hAnsi="Helvetica" w:cs="Gill Sans"/>
        </w:rPr>
        <w:t>enable</w:t>
      </w:r>
      <w:r w:rsidR="00EA59CB" w:rsidRPr="00C91212">
        <w:rPr>
          <w:rFonts w:ascii="Helvetica" w:eastAsia="Helvetica Neue" w:hAnsi="Helvetica" w:cs="Gill Sans"/>
        </w:rPr>
        <w:t xml:space="preserve"> ordered</w:t>
      </w:r>
      <w:r w:rsidR="00825FEC" w:rsidRPr="00C91212">
        <w:rPr>
          <w:rFonts w:ascii="Helvetica" w:eastAsia="Helvetica Neue" w:hAnsi="Helvetica" w:cs="Gill Sans"/>
        </w:rPr>
        <w:t xml:space="preserve"> synapse formation</w:t>
      </w:r>
      <w:r w:rsidR="00880447">
        <w:rPr>
          <w:rFonts w:ascii="Helvetica" w:eastAsia="Helvetica Neue" w:hAnsi="Helvetica" w:cs="Gill Sans"/>
        </w:rPr>
        <w:t xml:space="preserve"> (</w:t>
      </w:r>
      <w:r w:rsidR="00880447" w:rsidRPr="00880447">
        <w:rPr>
          <w:rFonts w:ascii="Helvetica" w:eastAsia="Helvetica Neue" w:hAnsi="Helvetica" w:cs="Gill Sans"/>
          <w:b/>
        </w:rPr>
        <w:t>CITE</w:t>
      </w:r>
      <w:r w:rsidR="00880447">
        <w:rPr>
          <w:rFonts w:ascii="Helvetica" w:eastAsia="Helvetica Neue" w:hAnsi="Helvetica" w:cs="Gill Sans"/>
        </w:rPr>
        <w:t>)</w:t>
      </w:r>
      <w:r w:rsidR="00825FEC" w:rsidRPr="00C91212">
        <w:rPr>
          <w:rFonts w:ascii="Helvetica" w:eastAsia="Helvetica Neue" w:hAnsi="Helvetica" w:cs="Gill Sans"/>
        </w:rPr>
        <w:t>.</w:t>
      </w:r>
      <w:r w:rsidR="00B037FF" w:rsidRPr="00C91212">
        <w:rPr>
          <w:rFonts w:ascii="Helvetica" w:eastAsia="Helvetica Neue" w:hAnsi="Helvetica" w:cs="Gill Sans"/>
        </w:rPr>
        <w:t xml:space="preserve"> A</w:t>
      </w:r>
      <w:r w:rsidR="00157D34" w:rsidRPr="00C91212">
        <w:rPr>
          <w:rFonts w:ascii="Helvetica" w:eastAsia="Helvetica Neue" w:hAnsi="Helvetica" w:cs="Gill Sans"/>
        </w:rPr>
        <w:t>fter nervous system</w:t>
      </w:r>
      <w:r w:rsidR="001B577F" w:rsidRPr="00C91212">
        <w:rPr>
          <w:rFonts w:ascii="Helvetica" w:eastAsia="Helvetica Neue" w:hAnsi="Helvetica" w:cs="Gill Sans"/>
        </w:rPr>
        <w:t xml:space="preserve"> development</w:t>
      </w:r>
      <w:r w:rsidR="00157D34" w:rsidRPr="00C91212">
        <w:rPr>
          <w:rFonts w:ascii="Helvetica" w:eastAsia="Helvetica Neue" w:hAnsi="Helvetica" w:cs="Gill Sans"/>
        </w:rPr>
        <w:t xml:space="preserve"> reaches steady-sta</w:t>
      </w:r>
      <w:r w:rsidR="00AE1607" w:rsidRPr="00C91212">
        <w:rPr>
          <w:rFonts w:ascii="Helvetica" w:eastAsia="Helvetica Neue" w:hAnsi="Helvetica" w:cs="Gill Sans"/>
        </w:rPr>
        <w:t>t</w:t>
      </w:r>
      <w:r w:rsidR="00157D34" w:rsidRPr="00C91212">
        <w:rPr>
          <w:rFonts w:ascii="Helvetica" w:eastAsia="Helvetica Neue" w:hAnsi="Helvetica" w:cs="Gill Sans"/>
        </w:rPr>
        <w:t xml:space="preserve">e, glia </w:t>
      </w:r>
      <w:proofErr w:type="gramStart"/>
      <w:r w:rsidR="00157D34" w:rsidRPr="00C91212">
        <w:rPr>
          <w:rFonts w:ascii="Helvetica" w:eastAsia="Helvetica Neue" w:hAnsi="Helvetica" w:cs="Gill Sans"/>
        </w:rPr>
        <w:t>provide</w:t>
      </w:r>
      <w:proofErr w:type="gramEnd"/>
      <w:r w:rsidR="00157D34" w:rsidRPr="00C91212">
        <w:rPr>
          <w:rFonts w:ascii="Helvetica" w:eastAsia="Helvetica Neue" w:hAnsi="Helvetica" w:cs="Gill Sans"/>
        </w:rPr>
        <w:t xml:space="preserve"> </w:t>
      </w:r>
      <w:r w:rsidR="00805D37" w:rsidRPr="00C91212">
        <w:rPr>
          <w:rFonts w:ascii="Helvetica" w:eastAsia="Helvetica Neue" w:hAnsi="Helvetica" w:cs="Gill Sans"/>
        </w:rPr>
        <w:t>metabolic support for neurons</w:t>
      </w:r>
      <w:r w:rsidR="00AE1607" w:rsidRPr="00C91212">
        <w:rPr>
          <w:rFonts w:ascii="Helvetica" w:eastAsia="Helvetica Neue" w:hAnsi="Helvetica" w:cs="Gill Sans"/>
        </w:rPr>
        <w:t xml:space="preserve"> and facilitate neuronal function</w:t>
      </w:r>
      <w:r w:rsidR="0087668C" w:rsidRPr="00C91212">
        <w:rPr>
          <w:rFonts w:ascii="Helvetica" w:eastAsia="Helvetica Neue" w:hAnsi="Helvetica" w:cs="Gill Sans"/>
        </w:rPr>
        <w:t>, e.g.</w:t>
      </w:r>
      <w:r w:rsidR="00AE1607" w:rsidRPr="00C91212">
        <w:rPr>
          <w:rFonts w:ascii="Helvetica" w:eastAsia="Helvetica Neue" w:hAnsi="Helvetica" w:cs="Gill Sans"/>
        </w:rPr>
        <w:t xml:space="preserve"> by scavenging neurotransmitters around synapses</w:t>
      </w:r>
      <w:r w:rsidR="0087668C" w:rsidRPr="00C91212">
        <w:rPr>
          <w:rFonts w:ascii="Helvetica" w:eastAsia="Helvetica Neue" w:hAnsi="Helvetica" w:cs="Gill Sans"/>
        </w:rPr>
        <w:t xml:space="preserve"> and maintaining ionic homeostasis of the extracellular space</w:t>
      </w:r>
      <w:r w:rsidR="00880447">
        <w:rPr>
          <w:rFonts w:ascii="Helvetica" w:eastAsia="Helvetica Neue" w:hAnsi="Helvetica" w:cs="Gill Sans"/>
        </w:rPr>
        <w:t xml:space="preserve"> (</w:t>
      </w:r>
      <w:r w:rsidR="00880447" w:rsidRPr="00880447">
        <w:rPr>
          <w:rFonts w:ascii="Helvetica" w:eastAsia="Helvetica Neue" w:hAnsi="Helvetica" w:cs="Gill Sans"/>
          <w:b/>
        </w:rPr>
        <w:t>CITE</w:t>
      </w:r>
      <w:r w:rsidR="00880447">
        <w:rPr>
          <w:rFonts w:ascii="Helvetica" w:eastAsia="Helvetica Neue" w:hAnsi="Helvetica" w:cs="Gill Sans"/>
        </w:rPr>
        <w:t>)</w:t>
      </w:r>
      <w:r w:rsidR="0087668C" w:rsidRPr="00C91212">
        <w:rPr>
          <w:rFonts w:ascii="Helvetica" w:eastAsia="Helvetica Neue" w:hAnsi="Helvetica" w:cs="Gill Sans"/>
        </w:rPr>
        <w:t>.</w:t>
      </w:r>
      <w:r w:rsidR="00880447">
        <w:rPr>
          <w:rFonts w:ascii="Helvetica" w:eastAsia="Helvetica Neue" w:hAnsi="Helvetica" w:cs="Gill Sans"/>
        </w:rPr>
        <w:t xml:space="preserve"> </w:t>
      </w:r>
      <w:r w:rsidR="009C6B8A" w:rsidRPr="00C91212">
        <w:rPr>
          <w:rFonts w:ascii="Helvetica" w:eastAsia="Helvetica Neue" w:hAnsi="Helvetica" w:cs="Gill Sans"/>
        </w:rPr>
        <w:t xml:space="preserve"> </w:t>
      </w:r>
      <w:r w:rsidR="009E5AFA" w:rsidRPr="00C91212">
        <w:rPr>
          <w:rFonts w:ascii="Helvetica" w:eastAsia="Helvetica Neue" w:hAnsi="Helvetica" w:cs="Gill Sans"/>
        </w:rPr>
        <w:t xml:space="preserve">Additionally, there is mounting evidence that glial cells </w:t>
      </w:r>
      <w:r w:rsidR="00D10E49" w:rsidRPr="00C91212">
        <w:rPr>
          <w:rFonts w:ascii="Helvetica" w:eastAsia="Helvetica Neue" w:hAnsi="Helvetica" w:cs="Gill Sans"/>
        </w:rPr>
        <w:t>directly excite, inhibit, or alter neuronal activity on a timescale relevant for</w:t>
      </w:r>
      <w:r w:rsidR="00EA59CB" w:rsidRPr="00C91212">
        <w:rPr>
          <w:rFonts w:ascii="Helvetica" w:eastAsia="Helvetica Neue" w:hAnsi="Helvetica" w:cs="Gill Sans"/>
        </w:rPr>
        <w:t xml:space="preserve"> sensory processing and</w:t>
      </w:r>
      <w:r w:rsidR="00D10E49" w:rsidRPr="00C91212">
        <w:rPr>
          <w:rFonts w:ascii="Helvetica" w:eastAsia="Helvetica Neue" w:hAnsi="Helvetica" w:cs="Gill Sans"/>
        </w:rPr>
        <w:t xml:space="preserve"> behavior.</w:t>
      </w:r>
      <w:r w:rsidR="00296E6D">
        <w:rPr>
          <w:rFonts w:ascii="Helvetica" w:eastAsia="Helvetica Neue" w:hAnsi="Helvetica" w:cs="Gill Sans"/>
        </w:rPr>
        <w:t xml:space="preserve"> (</w:t>
      </w:r>
      <w:r w:rsidR="00296E6D" w:rsidRPr="00296E6D">
        <w:rPr>
          <w:rFonts w:ascii="Helvetica" w:eastAsia="Helvetica Neue" w:hAnsi="Helvetica" w:cs="Gill Sans"/>
          <w:b/>
        </w:rPr>
        <w:t>CITE</w:t>
      </w:r>
      <w:r w:rsidR="00296E6D">
        <w:rPr>
          <w:rFonts w:ascii="Helvetica" w:eastAsia="Helvetica Neue" w:hAnsi="Helvetica" w:cs="Gill Sans"/>
        </w:rPr>
        <w:t xml:space="preserve">) [And </w:t>
      </w:r>
      <w:r w:rsidR="004928B9">
        <w:rPr>
          <w:rFonts w:ascii="Helvetica" w:eastAsia="Helvetica Neue" w:hAnsi="Helvetica" w:cs="Gill Sans"/>
        </w:rPr>
        <w:t>we expect to find even more complexity in glial function as we develop new methods for observing the nervous system].</w:t>
      </w:r>
    </w:p>
    <w:p w14:paraId="106BA450" w14:textId="77777777" w:rsidR="00F14F56" w:rsidRPr="00C91212" w:rsidRDefault="00F14F56" w:rsidP="00CE68DD">
      <w:pPr>
        <w:spacing w:line="480" w:lineRule="auto"/>
        <w:jc w:val="both"/>
        <w:rPr>
          <w:rFonts w:ascii="Helvetica" w:eastAsia="Helvetica Neue" w:hAnsi="Helvetica" w:cs="Gill Sans"/>
        </w:rPr>
      </w:pPr>
    </w:p>
    <w:p w14:paraId="7CA84EAC" w14:textId="11921F3D" w:rsidR="003869A1" w:rsidRPr="00C91212" w:rsidRDefault="0087331D" w:rsidP="00296E6D">
      <w:pPr>
        <w:spacing w:line="480" w:lineRule="auto"/>
        <w:jc w:val="both"/>
        <w:rPr>
          <w:rFonts w:ascii="Helvetica" w:eastAsia="Helvetica Neue" w:hAnsi="Helvetica" w:cs="Gill Sans"/>
        </w:rPr>
      </w:pPr>
      <w:r w:rsidRPr="00C91212">
        <w:rPr>
          <w:rFonts w:ascii="Helvetica" w:eastAsia="Helvetica Neue" w:hAnsi="Helvetica" w:cs="Gill Sans"/>
        </w:rPr>
        <w:t>This</w:t>
      </w:r>
      <w:r w:rsidR="00105A60" w:rsidRPr="00C91212">
        <w:rPr>
          <w:rFonts w:ascii="Helvetica" w:eastAsia="Helvetica Neue" w:hAnsi="Helvetica" w:cs="Gill Sans"/>
        </w:rPr>
        <w:t xml:space="preserve"> introductory</w:t>
      </w:r>
      <w:r w:rsidRPr="00C91212">
        <w:rPr>
          <w:rFonts w:ascii="Helvetica" w:eastAsia="Helvetica Neue" w:hAnsi="Helvetica" w:cs="Gill Sans"/>
        </w:rPr>
        <w:t xml:space="preserve"> chapter contains an </w:t>
      </w:r>
      <w:r w:rsidR="00105A60" w:rsidRPr="00C91212">
        <w:rPr>
          <w:rFonts w:ascii="Helvetica" w:eastAsia="Helvetica Neue" w:hAnsi="Helvetica" w:cs="Gill Sans"/>
        </w:rPr>
        <w:t>overview of</w:t>
      </w:r>
      <w:r w:rsidRPr="00C91212">
        <w:rPr>
          <w:rFonts w:ascii="Helvetica" w:eastAsia="Helvetica Neue" w:hAnsi="Helvetica" w:cs="Gill Sans"/>
        </w:rPr>
        <w:t xml:space="preserve"> glial function in the vertebrate nervous system</w:t>
      </w:r>
      <w:r w:rsidR="00075992" w:rsidRPr="00C91212">
        <w:rPr>
          <w:rFonts w:ascii="Helvetica" w:eastAsia="Helvetica Neue" w:hAnsi="Helvetica" w:cs="Gill Sans"/>
        </w:rPr>
        <w:t xml:space="preserve">. </w:t>
      </w:r>
      <w:r w:rsidR="00844390" w:rsidRPr="00C91212">
        <w:rPr>
          <w:rFonts w:ascii="Helvetica" w:eastAsia="Helvetica Neue" w:hAnsi="Helvetica" w:cs="Gill Sans"/>
        </w:rPr>
        <w:t xml:space="preserve">In the first section I </w:t>
      </w:r>
      <w:r w:rsidR="005D535C" w:rsidRPr="00C91212">
        <w:rPr>
          <w:rFonts w:ascii="Helvetica" w:eastAsia="Helvetica Neue" w:hAnsi="Helvetica" w:cs="Gill Sans"/>
        </w:rPr>
        <w:t>advance a general</w:t>
      </w:r>
      <w:r w:rsidR="00844390" w:rsidRPr="00C91212">
        <w:rPr>
          <w:rFonts w:ascii="Helvetica" w:eastAsia="Helvetica Neue" w:hAnsi="Helvetica" w:cs="Gill Sans"/>
        </w:rPr>
        <w:t xml:space="preserve"> theory of glia</w:t>
      </w:r>
      <w:r w:rsidR="005D535C" w:rsidRPr="00C91212">
        <w:rPr>
          <w:rFonts w:ascii="Helvetica" w:eastAsia="Helvetica Neue" w:hAnsi="Helvetica" w:cs="Gill Sans"/>
        </w:rPr>
        <w:t>l function</w:t>
      </w:r>
      <w:r w:rsidR="003165F6">
        <w:rPr>
          <w:rFonts w:ascii="Helvetica" w:eastAsia="Helvetica Neue" w:hAnsi="Helvetica" w:cs="Gill Sans"/>
        </w:rPr>
        <w:t>, or what we should expect of glia given what we know of neurons.</w:t>
      </w:r>
      <w:r w:rsidR="005B52C8" w:rsidRPr="00C91212">
        <w:rPr>
          <w:rFonts w:ascii="Helvetica" w:eastAsia="Helvetica Neue" w:hAnsi="Helvetica" w:cs="Gill Sans"/>
        </w:rPr>
        <w:t xml:space="preserve"> S</w:t>
      </w:r>
      <w:r w:rsidR="00455A1E" w:rsidRPr="00C91212">
        <w:rPr>
          <w:rFonts w:ascii="Helvetica" w:eastAsia="Helvetica Neue" w:hAnsi="Helvetica" w:cs="Gill Sans"/>
        </w:rPr>
        <w:t>ubsequent sections enumerate</w:t>
      </w:r>
      <w:r w:rsidR="005B52C8" w:rsidRPr="00C91212">
        <w:rPr>
          <w:rFonts w:ascii="Helvetica" w:eastAsia="Helvetica Neue" w:hAnsi="Helvetica" w:cs="Gill Sans"/>
        </w:rPr>
        <w:t xml:space="preserve"> different forms and functions</w:t>
      </w:r>
      <w:r w:rsidR="003D26A7" w:rsidRPr="00C91212">
        <w:rPr>
          <w:rFonts w:ascii="Helvetica" w:eastAsia="Helvetica Neue" w:hAnsi="Helvetica" w:cs="Gill Sans"/>
        </w:rPr>
        <w:t xml:space="preserve"> of</w:t>
      </w:r>
      <w:r w:rsidR="005B52C8" w:rsidRPr="00C91212">
        <w:rPr>
          <w:rFonts w:ascii="Helvetica" w:eastAsia="Helvetica Neue" w:hAnsi="Helvetica" w:cs="Gill Sans"/>
        </w:rPr>
        <w:t xml:space="preserve"> glial cells</w:t>
      </w:r>
      <w:r w:rsidR="0014146F" w:rsidRPr="00C91212">
        <w:rPr>
          <w:rFonts w:ascii="Helvetica" w:eastAsia="Helvetica Neue" w:hAnsi="Helvetica" w:cs="Gill Sans"/>
        </w:rPr>
        <w:t>.</w:t>
      </w:r>
      <w:r w:rsidR="00BA42C2" w:rsidRPr="00C91212">
        <w:rPr>
          <w:rFonts w:ascii="Helvetica" w:eastAsia="Helvetica Neue" w:hAnsi="Helvetica" w:cs="Gill Sans"/>
        </w:rPr>
        <w:t xml:space="preserve"> </w:t>
      </w:r>
      <w:r w:rsidR="004B00B7" w:rsidRPr="00C91212">
        <w:rPr>
          <w:rFonts w:ascii="Helvetica" w:eastAsia="Helvetica Neue" w:hAnsi="Helvetica" w:cs="Gill Sans"/>
        </w:rPr>
        <w:t xml:space="preserve">A note on the meaning of the term “glial cell”: </w:t>
      </w:r>
      <w:r w:rsidR="00BA42C2" w:rsidRPr="00C91212">
        <w:rPr>
          <w:rFonts w:ascii="Helvetica" w:eastAsia="Helvetica Neue" w:hAnsi="Helvetica" w:cs="Gill Sans"/>
        </w:rPr>
        <w:t xml:space="preserve">Some use the term “glial cell” to denote any non-neuronal cell in the nervous system. </w:t>
      </w:r>
      <w:r w:rsidR="004B00B7" w:rsidRPr="00C91212">
        <w:rPr>
          <w:rFonts w:ascii="Helvetica" w:eastAsia="Helvetica Neue" w:hAnsi="Helvetica" w:cs="Gill Sans"/>
        </w:rPr>
        <w:t>Unfortunately, this definition lumps together</w:t>
      </w:r>
      <w:r w:rsidR="00BA42C2" w:rsidRPr="00C91212">
        <w:rPr>
          <w:rFonts w:ascii="Helvetica" w:eastAsia="Helvetica Neue" w:hAnsi="Helvetica" w:cs="Gill Sans"/>
        </w:rPr>
        <w:t xml:space="preserve"> cells with important functional differences. </w:t>
      </w:r>
      <w:r w:rsidR="000879E9" w:rsidRPr="00C91212">
        <w:rPr>
          <w:rFonts w:ascii="Helvetica" w:eastAsia="Helvetica Neue" w:hAnsi="Helvetica" w:cs="Gill Sans"/>
        </w:rPr>
        <w:t>Specifically</w:t>
      </w:r>
      <w:r w:rsidR="00BA42C2" w:rsidRPr="00C91212">
        <w:rPr>
          <w:rFonts w:ascii="Helvetica" w:eastAsia="Helvetica Neue" w:hAnsi="Helvetica" w:cs="Gill Sans"/>
        </w:rPr>
        <w:t xml:space="preserve">, microglia are </w:t>
      </w:r>
      <w:r w:rsidR="00DC3B5C">
        <w:rPr>
          <w:rFonts w:ascii="Helvetica" w:eastAsia="Helvetica Neue" w:hAnsi="Helvetica" w:cs="Gill Sans"/>
        </w:rPr>
        <w:t>termed</w:t>
      </w:r>
      <w:r w:rsidR="00BA42C2" w:rsidRPr="00C91212">
        <w:rPr>
          <w:rFonts w:ascii="Helvetica" w:eastAsia="Helvetica Neue" w:hAnsi="Helvetica" w:cs="Gill Sans"/>
        </w:rPr>
        <w:t xml:space="preserve"> glia (because they reside in the central nervous system and are not neurons) but these cells are macrophages of mesodermal origin that invade the nervous system early in development </w:t>
      </w:r>
      <w:r w:rsidR="00BA42C2" w:rsidRPr="00C91212">
        <w:rPr>
          <w:rFonts w:ascii="Helvetica" w:eastAsia="Helvetica Neue" w:hAnsi="Helvetica" w:cs="Gill Sans"/>
        </w:rPr>
        <w:fldChar w:fldCharType="begin" w:fldLock="1"/>
      </w:r>
      <w:r w:rsidR="00BA42C2" w:rsidRPr="00C91212">
        <w:rPr>
          <w:rFonts w:ascii="Helvetica" w:eastAsia="Helvetica Neue" w:hAnsi="Helvetica" w:cs="Gill Sans"/>
        </w:rPr>
        <w:instrText>ADDIN CSL_CITATION {"citationItems":[{"id":"ITEM-1","itemData":{"DOI":"10.1016/S0165-3806(99)00113-3","ISBN":"0165-3806 (Print)\\r0165-3806 (Linking)","ISSN":"01653806","PMID":"10567732","abstract":"Microglia, the resident CNS macrophages, represent about 10% of the adult brain cell population. Although described a long time ago, their origin and developmental lineage is still debated. While del Rio-Hortega suggested that microglia originate from meningeal macrophages penetrating the brain during embryonic development, many authors claim that brain parenchymal microglia derive from circulating blood monocytes originating from bone marrow. We have previously reported that the late embryonic and adult mouse brain parenchyma contains potential microglial progenitors [F. Alliot, E. Lecain, B. Grima, B. Pessac, Microglial progenitors with a high proliferative capacity in the embryonic and the adult mouse brain, Proc. Natl. Acad. Sci. U.S.A. 88 (1991) 1541-1545]. We now report that they can be detected in the brain rudiment from embryonic day 8, after their appearance in the yolk sac and that their number increases until late gestation. We also show that microglia appear during embryonic development and that their number increases steadily during the first two postnatal weeks, when about 95% of microglia are born. Finally, the main finding of this study is that microglia is the result of in situ proliferation, as shown by the high proportion of parenchymal microglial cells that express PCNA, a marker of cell multiplication, in embryonic and postnatal brain. Taken together, our data support the hypothesis that terminally differentiated brain parenchymal microglia are derived from cells originating from the yolk sac whose progeny actively proliferates in situ during development. Copyright (C) 1999 Elsevier Science B.V.","author":[{"dropping-particle":"","family":"Alliot","given":"Francoise","non-dropping-particle":"","parse-names":false,"suffix":""},{"dropping-particle":"","family":"Godin","given":"Isabelle","non-dropping-particle":"","parse-names":false,"suffix":""},{"dropping-particle":"","family":"Pessac","given":"Bernard","non-dropping-particle":"","parse-names":false,"suffix":""}],"container-title":"Developmental Brain Research","id":"ITEM-1","issued":{"date-parts":[["1999"]]},"title":"Microglia derive from progenitors, originating from the yolk sac, and which proliferate in the brain","type":"article-journal"},"uris":["http://www.mendeley.com/documents/?uuid=9a995329-1136-4574-a13d-2648ccdb18bd"]}],"mendeley":{"formattedCitation":"(Alliot et al. 1999)","plainTextFormattedCitation":"(Alliot et al. 1999)","previouslyFormattedCitation":"(Alliot et al. 1999)"},"properties":{"noteIndex":0},"schema":"https://github.com/citation-style-language/schema/raw/master/csl-citation.json"}</w:instrText>
      </w:r>
      <w:r w:rsidR="00BA42C2" w:rsidRPr="00C91212">
        <w:rPr>
          <w:rFonts w:ascii="Helvetica" w:eastAsia="Helvetica Neue" w:hAnsi="Helvetica" w:cs="Gill Sans"/>
        </w:rPr>
        <w:fldChar w:fldCharType="separate"/>
      </w:r>
      <w:r w:rsidR="00BA42C2" w:rsidRPr="00C91212">
        <w:rPr>
          <w:rFonts w:ascii="Helvetica" w:eastAsia="Helvetica Neue" w:hAnsi="Helvetica" w:cs="Gill Sans"/>
          <w:noProof/>
        </w:rPr>
        <w:t>(Alliot et al. 1999)</w:t>
      </w:r>
      <w:r w:rsidR="00BA42C2" w:rsidRPr="00C91212">
        <w:rPr>
          <w:rFonts w:ascii="Helvetica" w:eastAsia="Helvetica Neue" w:hAnsi="Helvetica" w:cs="Gill Sans"/>
        </w:rPr>
        <w:fldChar w:fldCharType="end"/>
      </w:r>
      <w:r w:rsidR="00BA42C2" w:rsidRPr="00C91212">
        <w:rPr>
          <w:rFonts w:ascii="Helvetica" w:eastAsia="Helvetica Neue" w:hAnsi="Helvetica" w:cs="Gill Sans"/>
        </w:rPr>
        <w:t>, while all other glial cells are derived from the</w:t>
      </w:r>
      <w:r w:rsidR="00DC3B5C">
        <w:rPr>
          <w:rFonts w:ascii="Helvetica" w:eastAsia="Helvetica Neue" w:hAnsi="Helvetica" w:cs="Gill Sans"/>
        </w:rPr>
        <w:t xml:space="preserve"> same</w:t>
      </w:r>
      <w:r w:rsidR="00BA42C2" w:rsidRPr="00C91212">
        <w:rPr>
          <w:rFonts w:ascii="Helvetica" w:eastAsia="Helvetica Neue" w:hAnsi="Helvetica" w:cs="Gill Sans"/>
        </w:rPr>
        <w:t xml:space="preserve"> neuroectodermal lineage and are thus truly endemic to the nervous system </w:t>
      </w:r>
      <w:r w:rsidR="00BA42C2" w:rsidRPr="00C91212">
        <w:rPr>
          <w:rFonts w:ascii="Helvetica" w:eastAsia="Helvetica Neue" w:hAnsi="Helvetica" w:cs="Gill Sans"/>
        </w:rPr>
        <w:fldChar w:fldCharType="begin" w:fldLock="1"/>
      </w:r>
      <w:r w:rsidR="00BA42C2" w:rsidRPr="00C91212">
        <w:rPr>
          <w:rFonts w:ascii="Helvetica" w:eastAsia="Helvetica Neue" w:hAnsi="Helvetica" w:cs="Gill Sans"/>
        </w:rPr>
        <w:instrText>ADDIN CSL_CITATION {"citationItems":[{"id":"ITEM-1","itemData":{"DOI":"10.1002/glia.440040204","ISBN":"0894-1491 (Print)","ISSN":"0894-1491","PMID":"1827774","abstract":"The present review is focused on the cell lineage relationships underlying gliogenesis in the cerebral cortex. Studies conducted both in vivo and in vitro suggest that the process of cortical gliogenesis involves a hierarchy of progressively restricted progenitor cell pools. In the cerebral cortex, as well as other areas of the central nervous system, glial cells differentiate from one another through a series of steps that can be defined at molecular, structural, and functional levels. Although the precise timing, sequence, and diversity of the steps involved in cortical gliogenesis are still not fully defined, the emerging picture suggests that both cell lineage and cell-cell interactions play a synergetic role in the determination and maintenance of the proper blend of glial cells in the cerebrum.","author":[{"dropping-particle":"","family":"Cameron","given":"R S","non-dropping-particle":"","parse-names":false,"suffix":""},{"dropping-particle":"","family":"Rakic","given":"P","non-dropping-particle":"","parse-names":false,"suffix":""}],"container-title":"Glia","id":"ITEM-1","issue":"2","issued":{"date-parts":[["1991"]]},"page":"124-137","title":"Glial cell lineage in the cerebral cortex: a review and synthesis.","type":"article-journal","volume":"4"},"uris":["http://www.mendeley.com/documents/?uuid=1a9019e9-6e06-44a0-8a99-0526e0669759"]}],"mendeley":{"formattedCitation":"(Cameron and Rakic 1991)","plainTextFormattedCitation":"(Cameron and Rakic 1991)","previouslyFormattedCitation":"(Cameron and Rakic 1991)"},"properties":{"noteIndex":0},"schema":"https://github.com/citation-style-language/schema/raw/master/csl-citation.json"}</w:instrText>
      </w:r>
      <w:r w:rsidR="00BA42C2" w:rsidRPr="00C91212">
        <w:rPr>
          <w:rFonts w:ascii="Helvetica" w:eastAsia="Helvetica Neue" w:hAnsi="Helvetica" w:cs="Gill Sans"/>
        </w:rPr>
        <w:fldChar w:fldCharType="separate"/>
      </w:r>
      <w:r w:rsidR="00BA42C2" w:rsidRPr="00C91212">
        <w:rPr>
          <w:rFonts w:ascii="Helvetica" w:eastAsia="Helvetica Neue" w:hAnsi="Helvetica" w:cs="Gill Sans"/>
          <w:noProof/>
        </w:rPr>
        <w:t>(Cameron and Rakic 1991)</w:t>
      </w:r>
      <w:r w:rsidR="00BA42C2" w:rsidRPr="00C91212">
        <w:rPr>
          <w:rFonts w:ascii="Helvetica" w:eastAsia="Helvetica Neue" w:hAnsi="Helvetica" w:cs="Gill Sans"/>
        </w:rPr>
        <w:fldChar w:fldCharType="end"/>
      </w:r>
      <w:r w:rsidR="00BA42C2" w:rsidRPr="00C91212">
        <w:rPr>
          <w:rFonts w:ascii="Helvetica" w:eastAsia="Helvetica Neue" w:hAnsi="Helvetica" w:cs="Gill Sans"/>
        </w:rPr>
        <w:t>. Unsurprisingly, microglia have very distinctive morphology, behavior, and function when compared to the neuroectodermal glia.</w:t>
      </w:r>
      <w:r w:rsidR="00013527" w:rsidRPr="00C91212">
        <w:rPr>
          <w:rFonts w:ascii="Helvetica" w:eastAsia="Helvetica Neue" w:hAnsi="Helvetica" w:cs="Gill Sans"/>
        </w:rPr>
        <w:t xml:space="preserve"> Accordingly, subsequent use of the term “glia” will denote non-neuronal neuroectodermal cells</w:t>
      </w:r>
      <w:r w:rsidR="00E86602" w:rsidRPr="00C91212">
        <w:rPr>
          <w:rFonts w:ascii="Helvetica" w:eastAsia="Helvetica Neue" w:hAnsi="Helvetica" w:cs="Gill Sans"/>
        </w:rPr>
        <w:t xml:space="preserve"> (also known as “</w:t>
      </w:r>
      <w:proofErr w:type="spellStart"/>
      <w:r w:rsidR="00E86602" w:rsidRPr="00C91212">
        <w:rPr>
          <w:rFonts w:ascii="Helvetica" w:eastAsia="Helvetica Neue" w:hAnsi="Helvetica" w:cs="Gill Sans"/>
        </w:rPr>
        <w:t>macroglia</w:t>
      </w:r>
      <w:proofErr w:type="spellEnd"/>
      <w:r w:rsidR="00E86602" w:rsidRPr="00C91212">
        <w:rPr>
          <w:rFonts w:ascii="Helvetica" w:eastAsia="Helvetica Neue" w:hAnsi="Helvetica" w:cs="Gill Sans"/>
        </w:rPr>
        <w:t>” or “neuroglia”)</w:t>
      </w:r>
      <w:r w:rsidR="00013527" w:rsidRPr="00C91212">
        <w:rPr>
          <w:rFonts w:ascii="Helvetica" w:eastAsia="Helvetica Neue" w:hAnsi="Helvetica" w:cs="Gill Sans"/>
        </w:rPr>
        <w:t>.</w:t>
      </w:r>
      <w:bookmarkStart w:id="4" w:name="_da0i1qau2awl" w:colFirst="0" w:colLast="0"/>
      <w:bookmarkStart w:id="5" w:name="_y3s4vsv1g9l0" w:colFirst="0" w:colLast="0"/>
      <w:bookmarkEnd w:id="4"/>
      <w:bookmarkEnd w:id="5"/>
    </w:p>
    <w:p w14:paraId="7C3DA48E" w14:textId="77777777" w:rsidR="00CC73CA" w:rsidRPr="00C91212" w:rsidRDefault="00CC73CA" w:rsidP="00CE68DD">
      <w:pPr>
        <w:spacing w:line="480" w:lineRule="auto"/>
        <w:jc w:val="both"/>
        <w:rPr>
          <w:rFonts w:ascii="Helvetica" w:eastAsia="Helvetica Neue" w:hAnsi="Helvetica" w:cs="Gill Sans"/>
          <w:b/>
        </w:rPr>
      </w:pPr>
    </w:p>
    <w:p w14:paraId="339E801A" w14:textId="17420365" w:rsidR="00D83057" w:rsidRPr="00C91212" w:rsidRDefault="00B724D9" w:rsidP="00CE68DD">
      <w:pPr>
        <w:pStyle w:val="Heading2"/>
      </w:pPr>
      <w:bookmarkStart w:id="6" w:name="_Toc536627072"/>
      <w:r w:rsidRPr="00C91212">
        <w:t>Classes of glial cells</w:t>
      </w:r>
      <w:bookmarkEnd w:id="6"/>
    </w:p>
    <w:p w14:paraId="08D4FFC2" w14:textId="05B44150" w:rsidR="00DC3B5C" w:rsidRDefault="003869A1" w:rsidP="00CE68DD">
      <w:pPr>
        <w:spacing w:line="480" w:lineRule="auto"/>
        <w:jc w:val="both"/>
        <w:rPr>
          <w:rFonts w:ascii="Helvetica" w:eastAsia="Helvetica Neue" w:hAnsi="Helvetica" w:cs="Gill Sans"/>
        </w:rPr>
      </w:pPr>
      <w:r w:rsidRPr="00C91212">
        <w:rPr>
          <w:rFonts w:ascii="Helvetica" w:eastAsia="Helvetica Neue" w:hAnsi="Helvetica" w:cs="Gill Sans"/>
        </w:rPr>
        <w:t>In the following sections I will enumerate different types of glial cells and their functions.</w:t>
      </w:r>
      <w:r w:rsidR="000008FA" w:rsidRPr="00C91212">
        <w:rPr>
          <w:rFonts w:ascii="Helvetica" w:eastAsia="Helvetica Neue" w:hAnsi="Helvetica" w:cs="Gill Sans"/>
        </w:rPr>
        <w:t xml:space="preserve"> There are many morphologically distinct subtypes of glia in adult animals</w:t>
      </w:r>
      <w:r w:rsidR="00A93111" w:rsidRPr="00C91212">
        <w:rPr>
          <w:rFonts w:ascii="Helvetica" w:eastAsia="Helvetica Neue" w:hAnsi="Helvetica" w:cs="Gill Sans"/>
        </w:rPr>
        <w:t xml:space="preserve">. As a general rule, specialized neuronal circuits </w:t>
      </w:r>
      <w:r w:rsidR="00C20EB5" w:rsidRPr="00C91212">
        <w:rPr>
          <w:rFonts w:ascii="Helvetica" w:eastAsia="Helvetica Neue" w:hAnsi="Helvetica" w:cs="Gill Sans"/>
        </w:rPr>
        <w:t>feature</w:t>
      </w:r>
      <w:r w:rsidR="00A93111" w:rsidRPr="00C91212">
        <w:rPr>
          <w:rFonts w:ascii="Helvetica" w:eastAsia="Helvetica Neue" w:hAnsi="Helvetica" w:cs="Gill Sans"/>
        </w:rPr>
        <w:t xml:space="preserve"> correspondingly specialized glial cells</w:t>
      </w:r>
      <w:r w:rsidR="00FA71E2" w:rsidRPr="00C91212">
        <w:rPr>
          <w:rFonts w:ascii="Helvetica" w:eastAsia="Helvetica Neue" w:hAnsi="Helvetica" w:cs="Gill Sans"/>
        </w:rPr>
        <w:t>:</w:t>
      </w:r>
      <w:r w:rsidR="00A82B4E" w:rsidRPr="00C91212">
        <w:rPr>
          <w:rFonts w:ascii="Helvetica" w:eastAsia="Helvetica Neue" w:hAnsi="Helvetica" w:cs="Gill Sans"/>
        </w:rPr>
        <w:t xml:space="preserve"> </w:t>
      </w:r>
      <w:r w:rsidR="00FA71E2" w:rsidRPr="00C91212">
        <w:rPr>
          <w:rFonts w:ascii="Helvetica" w:eastAsia="Helvetica Neue" w:hAnsi="Helvetica" w:cs="Gill Sans"/>
        </w:rPr>
        <w:t xml:space="preserve">the cerebellum contains </w:t>
      </w:r>
      <w:r w:rsidR="00A82B4E" w:rsidRPr="00C91212">
        <w:rPr>
          <w:rFonts w:ascii="Helvetica" w:eastAsia="Helvetica Neue" w:hAnsi="Helvetica" w:cs="Gill Sans"/>
        </w:rPr>
        <w:t>Bergmann glia</w:t>
      </w:r>
      <w:r w:rsidR="00FA71E2" w:rsidRPr="00C91212">
        <w:rPr>
          <w:rFonts w:ascii="Helvetica" w:eastAsia="Helvetica Neue" w:hAnsi="Helvetica" w:cs="Gill Sans"/>
        </w:rPr>
        <w:t>; the retina contains</w:t>
      </w:r>
      <w:r w:rsidR="00A82B4E" w:rsidRPr="00C91212">
        <w:rPr>
          <w:rFonts w:ascii="Helvetica" w:eastAsia="Helvetica Neue" w:hAnsi="Helvetica" w:cs="Gill Sans"/>
        </w:rPr>
        <w:t xml:space="preserve"> Muller glia</w:t>
      </w:r>
      <w:r w:rsidR="00FA71E2" w:rsidRPr="00C91212">
        <w:rPr>
          <w:rFonts w:ascii="Helvetica" w:eastAsia="Helvetica Neue" w:hAnsi="Helvetica" w:cs="Gill Sans"/>
        </w:rPr>
        <w:t>; the mammalian cortex contains</w:t>
      </w:r>
      <w:r w:rsidR="00A82B4E" w:rsidRPr="00C91212">
        <w:rPr>
          <w:rFonts w:ascii="Helvetica" w:eastAsia="Helvetica Neue" w:hAnsi="Helvetica" w:cs="Gill Sans"/>
        </w:rPr>
        <w:t xml:space="preserve"> astrocytes</w:t>
      </w:r>
      <w:r w:rsidR="00FA71E2" w:rsidRPr="00C91212">
        <w:rPr>
          <w:rFonts w:ascii="Helvetica" w:eastAsia="Helvetica Neue" w:hAnsi="Helvetica" w:cs="Gill Sans"/>
        </w:rPr>
        <w:t>, among others.</w:t>
      </w:r>
      <w:r w:rsidR="00DC3B5C">
        <w:rPr>
          <w:rFonts w:ascii="Helvetica" w:eastAsia="Helvetica Neue" w:hAnsi="Helvetica" w:cs="Gill Sans"/>
        </w:rPr>
        <w:t xml:space="preserve"> Before I describe these more specialized glial cells,</w:t>
      </w:r>
      <w:r w:rsidR="00A82B4E" w:rsidRPr="00C91212">
        <w:rPr>
          <w:rFonts w:ascii="Helvetica" w:eastAsia="Helvetica Neue" w:hAnsi="Helvetica" w:cs="Gill Sans"/>
        </w:rPr>
        <w:t xml:space="preserve"> </w:t>
      </w:r>
      <w:r w:rsidR="000008FA" w:rsidRPr="00C91212">
        <w:rPr>
          <w:rFonts w:ascii="Helvetica" w:eastAsia="Helvetica Neue" w:hAnsi="Helvetica" w:cs="Gill Sans"/>
        </w:rPr>
        <w:t xml:space="preserve">I will </w:t>
      </w:r>
      <w:r w:rsidR="00DC3B5C">
        <w:rPr>
          <w:rFonts w:ascii="Helvetica" w:eastAsia="Helvetica Neue" w:hAnsi="Helvetica" w:cs="Gill Sans"/>
        </w:rPr>
        <w:t>introduce</w:t>
      </w:r>
      <w:r w:rsidR="00FB6C59" w:rsidRPr="00C91212">
        <w:rPr>
          <w:rFonts w:ascii="Helvetica" w:eastAsia="Helvetica Neue" w:hAnsi="Helvetica" w:cs="Gill Sans"/>
        </w:rPr>
        <w:t xml:space="preserve"> radial glia,</w:t>
      </w:r>
      <w:r w:rsidR="00DC3B5C">
        <w:rPr>
          <w:rFonts w:ascii="Helvetica" w:eastAsia="Helvetica Neue" w:hAnsi="Helvetica" w:cs="Gill Sans"/>
        </w:rPr>
        <w:t xml:space="preserve"> which have a valid claim to the title of “</w:t>
      </w:r>
      <w:proofErr w:type="spellStart"/>
      <w:r w:rsidR="00DC3B5C" w:rsidRPr="00DC3B5C">
        <w:rPr>
          <w:rFonts w:ascii="Helvetica" w:eastAsia="Helvetica Neue" w:hAnsi="Helvetica" w:cs="Gill Sans"/>
        </w:rPr>
        <w:t>ur</w:t>
      </w:r>
      <w:proofErr w:type="spellEnd"/>
      <w:r w:rsidR="00DC3B5C">
        <w:rPr>
          <w:rFonts w:ascii="Helvetica" w:eastAsia="Helvetica Neue" w:hAnsi="Helvetica" w:cs="Gill Sans"/>
        </w:rPr>
        <w:t>-glia”</w:t>
      </w:r>
      <w:r w:rsidR="00FB6C59" w:rsidRPr="00C91212">
        <w:rPr>
          <w:rFonts w:ascii="Helvetica" w:eastAsia="Helvetica Neue" w:hAnsi="Helvetica" w:cs="Gill Sans"/>
        </w:rPr>
        <w:t xml:space="preserve"> as</w:t>
      </w:r>
      <w:r w:rsidRPr="00C91212">
        <w:rPr>
          <w:rFonts w:ascii="Helvetica" w:eastAsia="Helvetica Neue" w:hAnsi="Helvetica" w:cs="Gill Sans"/>
        </w:rPr>
        <w:t xml:space="preserve"> they are the</w:t>
      </w:r>
      <w:r w:rsidR="0018471B">
        <w:rPr>
          <w:rFonts w:ascii="Helvetica" w:eastAsia="Helvetica Neue" w:hAnsi="Helvetica" w:cs="Gill Sans"/>
        </w:rPr>
        <w:t xml:space="preserve"> most common glial cells across taxa, the</w:t>
      </w:r>
      <w:r w:rsidRPr="00C91212">
        <w:rPr>
          <w:rFonts w:ascii="Helvetica" w:eastAsia="Helvetica Neue" w:hAnsi="Helvetica" w:cs="Gill Sans"/>
        </w:rPr>
        <w:t xml:space="preserve"> first</w:t>
      </w:r>
      <w:r w:rsidR="0018471B">
        <w:rPr>
          <w:rFonts w:ascii="Helvetica" w:eastAsia="Helvetica Neue" w:hAnsi="Helvetica" w:cs="Gill Sans"/>
        </w:rPr>
        <w:t xml:space="preserve"> </w:t>
      </w:r>
      <w:r w:rsidRPr="00C91212">
        <w:rPr>
          <w:rFonts w:ascii="Helvetica" w:eastAsia="Helvetica Neue" w:hAnsi="Helvetica" w:cs="Gill Sans"/>
        </w:rPr>
        <w:t>glial ce</w:t>
      </w:r>
      <w:r w:rsidR="00470361" w:rsidRPr="00C91212">
        <w:rPr>
          <w:rFonts w:ascii="Helvetica" w:eastAsia="Helvetica Neue" w:hAnsi="Helvetica" w:cs="Gill Sans"/>
        </w:rPr>
        <w:t>ll</w:t>
      </w:r>
      <w:r w:rsidR="000C3929" w:rsidRPr="00C91212">
        <w:rPr>
          <w:rFonts w:ascii="Helvetica" w:eastAsia="Helvetica Neue" w:hAnsi="Helvetica" w:cs="Gill Sans"/>
        </w:rPr>
        <w:t>s</w:t>
      </w:r>
      <w:r w:rsidR="00470361" w:rsidRPr="00C91212">
        <w:rPr>
          <w:rFonts w:ascii="Helvetica" w:eastAsia="Helvetica Neue" w:hAnsi="Helvetica" w:cs="Gill Sans"/>
        </w:rPr>
        <w:t xml:space="preserve"> t</w:t>
      </w:r>
      <w:r w:rsidR="00230F9C" w:rsidRPr="00C91212">
        <w:rPr>
          <w:rFonts w:ascii="Helvetica" w:eastAsia="Helvetica Neue" w:hAnsi="Helvetica" w:cs="Gill Sans"/>
        </w:rPr>
        <w:t>o appear in</w:t>
      </w:r>
      <w:r w:rsidR="0018471B">
        <w:rPr>
          <w:rFonts w:ascii="Helvetica" w:eastAsia="Helvetica Neue" w:hAnsi="Helvetica" w:cs="Gill Sans"/>
        </w:rPr>
        <w:t xml:space="preserve"> vertebrate</w:t>
      </w:r>
      <w:r w:rsidR="00230F9C" w:rsidRPr="00C91212">
        <w:rPr>
          <w:rFonts w:ascii="Helvetica" w:eastAsia="Helvetica Neue" w:hAnsi="Helvetica" w:cs="Gill Sans"/>
        </w:rPr>
        <w:t xml:space="preserve"> development</w:t>
      </w:r>
      <w:r w:rsidR="0018471B">
        <w:rPr>
          <w:rFonts w:ascii="Helvetica" w:eastAsia="Helvetica Neue" w:hAnsi="Helvetica" w:cs="Gill Sans"/>
        </w:rPr>
        <w:t>,</w:t>
      </w:r>
      <w:r w:rsidR="00230F9C" w:rsidRPr="00C91212">
        <w:rPr>
          <w:rFonts w:ascii="Helvetica" w:eastAsia="Helvetica Neue" w:hAnsi="Helvetica" w:cs="Gill Sans"/>
        </w:rPr>
        <w:t xml:space="preserve"> and their</w:t>
      </w:r>
      <w:r w:rsidR="0018471B">
        <w:rPr>
          <w:rFonts w:ascii="Helvetica" w:eastAsia="Helvetica Neue" w:hAnsi="Helvetica" w:cs="Gill Sans"/>
        </w:rPr>
        <w:t xml:space="preserve"> morphological and functional</w:t>
      </w:r>
      <w:r w:rsidR="00230F9C" w:rsidRPr="00C91212">
        <w:rPr>
          <w:rFonts w:ascii="Helvetica" w:eastAsia="Helvetica Neue" w:hAnsi="Helvetica" w:cs="Gill Sans"/>
        </w:rPr>
        <w:t xml:space="preserve"> properties</w:t>
      </w:r>
      <w:r w:rsidR="00DC3B5C">
        <w:rPr>
          <w:rFonts w:ascii="Helvetica" w:eastAsia="Helvetica Neue" w:hAnsi="Helvetica" w:cs="Gill Sans"/>
        </w:rPr>
        <w:t xml:space="preserve"> nearly</w:t>
      </w:r>
      <w:r w:rsidR="00470361" w:rsidRPr="00C91212">
        <w:rPr>
          <w:rFonts w:ascii="Helvetica" w:eastAsia="Helvetica Neue" w:hAnsi="Helvetica" w:cs="Gill Sans"/>
        </w:rPr>
        <w:t xml:space="preserve"> span the space of traits in which more specialized glia reside.</w:t>
      </w:r>
      <w:r w:rsidR="000008FA" w:rsidRPr="00C91212">
        <w:rPr>
          <w:rFonts w:ascii="Helvetica" w:eastAsia="Helvetica Neue" w:hAnsi="Helvetica" w:cs="Gill Sans"/>
        </w:rPr>
        <w:t xml:space="preserve"> </w:t>
      </w:r>
    </w:p>
    <w:p w14:paraId="6C09BC95" w14:textId="77777777" w:rsidR="00DC3B5C" w:rsidRDefault="00DC3B5C" w:rsidP="00CE68DD">
      <w:pPr>
        <w:spacing w:line="480" w:lineRule="auto"/>
        <w:jc w:val="both"/>
        <w:rPr>
          <w:rFonts w:ascii="Helvetica" w:eastAsia="Helvetica Neue" w:hAnsi="Helvetica" w:cs="Gill Sans"/>
        </w:rPr>
      </w:pPr>
    </w:p>
    <w:p w14:paraId="5B842662" w14:textId="6E647B15" w:rsidR="003869A1" w:rsidRPr="00C91212" w:rsidRDefault="00500FD6" w:rsidP="00CE68DD">
      <w:pPr>
        <w:spacing w:line="480" w:lineRule="auto"/>
        <w:jc w:val="both"/>
        <w:rPr>
          <w:rFonts w:ascii="Helvetica" w:eastAsia="Helvetica Neue" w:hAnsi="Helvetica" w:cs="Gill Sans"/>
        </w:rPr>
      </w:pPr>
      <w:r w:rsidRPr="00C91212">
        <w:rPr>
          <w:rFonts w:ascii="Helvetica" w:eastAsia="Helvetica Neue" w:hAnsi="Helvetica" w:cs="Gill Sans"/>
        </w:rPr>
        <w:t>I will note</w:t>
      </w:r>
      <w:r w:rsidR="00880447">
        <w:rPr>
          <w:rFonts w:ascii="Helvetica" w:eastAsia="Helvetica Neue" w:hAnsi="Helvetica" w:cs="Gill Sans"/>
        </w:rPr>
        <w:t xml:space="preserve"> (here and wherever else it is appropriate)</w:t>
      </w:r>
      <w:r w:rsidRPr="00C91212">
        <w:rPr>
          <w:rFonts w:ascii="Helvetica" w:eastAsia="Helvetica Neue" w:hAnsi="Helvetica" w:cs="Gill Sans"/>
        </w:rPr>
        <w:t xml:space="preserve"> that some of the standard terminology for glial cells is unfortunate. As one example, “radial glia” can be used as a name, denoting a specific class of cells, or as a description, denoting the class of glial cells with radial morphology.</w:t>
      </w:r>
      <w:r w:rsidR="00DC3B5C">
        <w:rPr>
          <w:rFonts w:ascii="Helvetica" w:eastAsia="Helvetica Neue" w:hAnsi="Helvetica" w:cs="Gill Sans"/>
        </w:rPr>
        <w:t xml:space="preserve"> Both uses of the term can denote the same cells.</w:t>
      </w:r>
      <w:r w:rsidR="007556D6">
        <w:rPr>
          <w:rFonts w:ascii="Helvetica" w:eastAsia="Helvetica Neue" w:hAnsi="Helvetica" w:cs="Gill Sans"/>
        </w:rPr>
        <w:t xml:space="preserve"> </w:t>
      </w:r>
      <w:r w:rsidR="00DC3B5C">
        <w:rPr>
          <w:rFonts w:ascii="Helvetica" w:eastAsia="Helvetica Neue" w:hAnsi="Helvetica" w:cs="Gill Sans"/>
        </w:rPr>
        <w:t>My usage of the term will follow this inconsistent convention.</w:t>
      </w:r>
    </w:p>
    <w:p w14:paraId="5B12B99E" w14:textId="77777777" w:rsidR="00F30DAA" w:rsidRPr="00C91212" w:rsidRDefault="00F30DAA" w:rsidP="00CE68DD">
      <w:pPr>
        <w:spacing w:line="480" w:lineRule="auto"/>
        <w:jc w:val="both"/>
        <w:rPr>
          <w:rFonts w:ascii="Helvetica" w:eastAsia="Helvetica Neue" w:hAnsi="Helvetica" w:cs="Gill Sans"/>
        </w:rPr>
      </w:pPr>
    </w:p>
    <w:p w14:paraId="06532BF7" w14:textId="721F14E6" w:rsidR="008A2896" w:rsidRPr="00C91212" w:rsidRDefault="00500FD6" w:rsidP="00CE68DD">
      <w:pPr>
        <w:pStyle w:val="Heading3"/>
      </w:pPr>
      <w:bookmarkStart w:id="7" w:name="_Toc536627073"/>
      <w:r w:rsidRPr="00C91212">
        <w:t>Radial glia</w:t>
      </w:r>
      <w:bookmarkEnd w:id="7"/>
    </w:p>
    <w:p w14:paraId="3CC2EAFE" w14:textId="435B9887" w:rsidR="00DC4836" w:rsidRPr="00C91212" w:rsidRDefault="00706B28" w:rsidP="00CE68DD">
      <w:pPr>
        <w:pStyle w:val="Heading4"/>
      </w:pPr>
      <w:bookmarkStart w:id="8" w:name="_Toc536627074"/>
      <w:r w:rsidRPr="00C91212">
        <w:t>Morpholog</w:t>
      </w:r>
      <w:r w:rsidR="0056311A" w:rsidRPr="00C91212">
        <w:t>ies</w:t>
      </w:r>
      <w:r w:rsidRPr="00C91212">
        <w:t xml:space="preserve"> of radial glia</w:t>
      </w:r>
      <w:r w:rsidR="00DC4836" w:rsidRPr="00C91212">
        <w:t>: radial fibers</w:t>
      </w:r>
      <w:bookmarkEnd w:id="8"/>
    </w:p>
    <w:p w14:paraId="1E5DA1A8" w14:textId="510CD9E8" w:rsidR="00993B59" w:rsidRPr="00C91212" w:rsidRDefault="00FF4DB1" w:rsidP="00CE68DD">
      <w:pPr>
        <w:spacing w:line="480" w:lineRule="auto"/>
        <w:jc w:val="both"/>
        <w:rPr>
          <w:rFonts w:ascii="Helvetica" w:eastAsia="Helvetica Neue" w:hAnsi="Helvetica" w:cs="Gill Sans"/>
        </w:rPr>
      </w:pPr>
      <w:r w:rsidRPr="00C91212">
        <w:rPr>
          <w:rFonts w:ascii="Helvetica" w:eastAsia="Helvetica Neue" w:hAnsi="Helvetica" w:cs="Gill Sans"/>
        </w:rPr>
        <w:t>The</w:t>
      </w:r>
      <w:r w:rsidR="00794C83" w:rsidRPr="00C91212">
        <w:rPr>
          <w:rFonts w:ascii="Helvetica" w:eastAsia="Helvetica Neue" w:hAnsi="Helvetica" w:cs="Gill Sans"/>
        </w:rPr>
        <w:t xml:space="preserve"> earliest</w:t>
      </w:r>
      <w:r w:rsidRPr="00C91212">
        <w:rPr>
          <w:rFonts w:ascii="Helvetica" w:eastAsia="Helvetica Neue" w:hAnsi="Helvetica" w:cs="Gill Sans"/>
        </w:rPr>
        <w:t xml:space="preserve"> glia</w:t>
      </w:r>
      <w:r w:rsidR="00794C83" w:rsidRPr="00C91212">
        <w:rPr>
          <w:rFonts w:ascii="Helvetica" w:eastAsia="Helvetica Neue" w:hAnsi="Helvetica" w:cs="Gill Sans"/>
        </w:rPr>
        <w:t>l cells in the vertebrate brain are radial glia,</w:t>
      </w:r>
      <w:r w:rsidR="001F4FF0" w:rsidRPr="00C91212">
        <w:rPr>
          <w:rFonts w:ascii="Helvetica" w:eastAsia="Helvetica Neue" w:hAnsi="Helvetica" w:cs="Gill Sans"/>
        </w:rPr>
        <w:t xml:space="preserve"> which </w:t>
      </w:r>
      <w:r w:rsidR="0019366D" w:rsidRPr="00C91212">
        <w:rPr>
          <w:rFonts w:ascii="Helvetica" w:eastAsia="Helvetica Neue" w:hAnsi="Helvetica" w:cs="Gill Sans"/>
        </w:rPr>
        <w:t>send processes from</w:t>
      </w:r>
      <w:r w:rsidR="00192422" w:rsidRPr="00C91212">
        <w:rPr>
          <w:rFonts w:ascii="Helvetica" w:eastAsia="Helvetica Neue" w:hAnsi="Helvetica" w:cs="Gill Sans"/>
        </w:rPr>
        <w:t xml:space="preserve"> the apical</w:t>
      </w:r>
      <w:r w:rsidR="0019366D" w:rsidRPr="00C91212">
        <w:rPr>
          <w:rFonts w:ascii="Helvetica" w:eastAsia="Helvetica Neue" w:hAnsi="Helvetica" w:cs="Gill Sans"/>
        </w:rPr>
        <w:t xml:space="preserve"> (ventricular)</w:t>
      </w:r>
      <w:r w:rsidR="00192422" w:rsidRPr="00C91212">
        <w:rPr>
          <w:rFonts w:ascii="Helvetica" w:eastAsia="Helvetica Neue" w:hAnsi="Helvetica" w:cs="Gill Sans"/>
        </w:rPr>
        <w:t xml:space="preserve"> </w:t>
      </w:r>
      <w:r w:rsidR="0019366D" w:rsidRPr="00C91212">
        <w:rPr>
          <w:rFonts w:ascii="Helvetica" w:eastAsia="Helvetica Neue" w:hAnsi="Helvetica" w:cs="Gill Sans"/>
        </w:rPr>
        <w:t>surface to the basal (</w:t>
      </w:r>
      <w:proofErr w:type="spellStart"/>
      <w:r w:rsidR="0019366D" w:rsidRPr="00C91212">
        <w:rPr>
          <w:rFonts w:ascii="Helvetica" w:eastAsia="Helvetica Neue" w:hAnsi="Helvetica" w:cs="Gill Sans"/>
        </w:rPr>
        <w:t>pial</w:t>
      </w:r>
      <w:proofErr w:type="spellEnd"/>
      <w:r w:rsidR="0019366D" w:rsidRPr="00C91212">
        <w:rPr>
          <w:rFonts w:ascii="Helvetica" w:eastAsia="Helvetica Neue" w:hAnsi="Helvetica" w:cs="Gill Sans"/>
        </w:rPr>
        <w:t>) surface</w:t>
      </w:r>
      <w:r w:rsidR="00192422" w:rsidRPr="00C91212">
        <w:rPr>
          <w:rFonts w:ascii="Helvetica" w:eastAsia="Helvetica Neue" w:hAnsi="Helvetica" w:cs="Gill Sans"/>
        </w:rPr>
        <w:t xml:space="preserve"> of the developing </w:t>
      </w:r>
      <w:r w:rsidR="005821C1" w:rsidRPr="00C91212">
        <w:rPr>
          <w:rFonts w:ascii="Helvetica" w:eastAsia="Helvetica Neue" w:hAnsi="Helvetica" w:cs="Gill Sans"/>
        </w:rPr>
        <w:lastRenderedPageBreak/>
        <w:t>neuroepithelium</w:t>
      </w:r>
      <w:r w:rsidR="002D56E1" w:rsidRPr="00C91212">
        <w:rPr>
          <w:rFonts w:ascii="Helvetica" w:eastAsia="Helvetica Neue" w:hAnsi="Helvetica" w:cs="Gill Sans"/>
        </w:rPr>
        <w:t xml:space="preserve">, where they form a lamellar process called an </w:t>
      </w:r>
      <w:proofErr w:type="spellStart"/>
      <w:r w:rsidR="002D56E1" w:rsidRPr="00C91212">
        <w:rPr>
          <w:rFonts w:ascii="Helvetica" w:eastAsia="Helvetica Neue" w:hAnsi="Helvetica" w:cs="Gill Sans"/>
        </w:rPr>
        <w:t>endfoot</w:t>
      </w:r>
      <w:proofErr w:type="spellEnd"/>
      <w:r w:rsidR="002D56E1" w:rsidRPr="00C91212">
        <w:rPr>
          <w:rFonts w:ascii="Helvetica" w:eastAsia="Helvetica Neue" w:hAnsi="Helvetica" w:cs="Gill Sans"/>
        </w:rPr>
        <w:t xml:space="preserve"> that </w:t>
      </w:r>
      <w:r w:rsidR="00A31A9D" w:rsidRPr="00C91212">
        <w:rPr>
          <w:rFonts w:ascii="Helvetica" w:eastAsia="Helvetica Neue" w:hAnsi="Helvetica" w:cs="Gill Sans"/>
        </w:rPr>
        <w:t xml:space="preserve">defines the </w:t>
      </w:r>
      <w:r w:rsidR="00AD4359" w:rsidRPr="00C91212">
        <w:rPr>
          <w:rFonts w:ascii="Helvetica" w:eastAsia="Helvetica Neue" w:hAnsi="Helvetica" w:cs="Gill Sans"/>
        </w:rPr>
        <w:t>basal extent of the neuroepithelium</w:t>
      </w:r>
      <w:r w:rsidR="00C26C3A" w:rsidRPr="00C91212">
        <w:rPr>
          <w:rFonts w:ascii="Helvetica" w:eastAsia="Helvetica Neue" w:hAnsi="Helvetica" w:cs="Gill Sans"/>
        </w:rPr>
        <w:t xml:space="preserve"> (Figure 1A)</w:t>
      </w:r>
      <w:r w:rsidR="005821C1" w:rsidRPr="00C91212">
        <w:rPr>
          <w:rFonts w:ascii="Helvetica" w:eastAsia="Helvetica Neue" w:hAnsi="Helvetica" w:cs="Gill Sans"/>
        </w:rPr>
        <w:t>.</w:t>
      </w:r>
      <w:r w:rsidR="00B461A8" w:rsidRPr="00C91212">
        <w:rPr>
          <w:rFonts w:ascii="Helvetica" w:eastAsia="Helvetica Neue" w:hAnsi="Helvetica" w:cs="Gill Sans"/>
        </w:rPr>
        <w:t xml:space="preserve"> Radial glia are proliferative, giving rise to many neurons and glia during development</w:t>
      </w:r>
      <w:r w:rsidR="00A03EFE" w:rsidRPr="00C91212">
        <w:rPr>
          <w:rFonts w:ascii="Helvetica" w:eastAsia="Helvetica Neue" w:hAnsi="Helvetica" w:cs="Gill Sans"/>
        </w:rPr>
        <w:t xml:space="preserve"> of the nervous system</w:t>
      </w:r>
      <w:r w:rsidR="001D13CF" w:rsidRPr="00C91212">
        <w:rPr>
          <w:rFonts w:ascii="Helvetica" w:eastAsia="Helvetica Neue" w:hAnsi="Helvetica" w:cs="Gill Sans"/>
        </w:rPr>
        <w:t xml:space="preserve"> </w:t>
      </w:r>
      <w:r w:rsidR="001D13CF" w:rsidRPr="00C91212">
        <w:rPr>
          <w:rFonts w:ascii="Helvetica" w:eastAsia="Helvetica Neue" w:hAnsi="Helvetica" w:cs="Gill Sans"/>
        </w:rPr>
        <w:fldChar w:fldCharType="begin" w:fldLock="1"/>
      </w:r>
      <w:r w:rsidR="009D417A" w:rsidRPr="00C91212">
        <w:rPr>
          <w:rFonts w:ascii="Helvetica" w:eastAsia="Helvetica Neue" w:hAnsi="Helvetica" w:cs="Gill Sans"/>
        </w:rPr>
        <w:instrText>ADDIN CSL_CITATION {"citationItems":[{"id":"ITEM-1","itemData":{"ISBN":"0950-1991","ISSN":"0950-1991","PMID":"11076748","abstract":"The developing central nervous system of vertebrates contains an abundant cell type designated radial glial cells. These cells are known as guiding cables for migrating neurons, while their role as precursor cells is less clear. Since radial glial cells express a variety of astroglial characteristics and differentiate as astrocytes after completing their guidance function, they have been considered as part of the glial lineage. Using fluorescence-activated cell sorting, we show here that radial glial cells also are neuronal precursors and only later, after neurogenesis, do they shift towards an exclusive generation of astrocytes. These results thus demonstrate a novel function for radial glial cells, namely their ability to generate two major cell types found in the nervous system, neurons and astrocytes.","author":[{"dropping-particle":"","family":"Malatesta","given":"P","non-dropping-particle":"","parse-names":false,"suffix":""},{"dropping-particle":"","family":"Hartfuss","given":"E","non-dropping-particle":"","parse-names":false,"suffix":""},{"dropping-particle":"","family":"Götz","given":"M","non-dropping-particle":"","parse-names":false,"suffix":""}],"container-title":"Development","id":"ITEM-1","issued":{"date-parts":[["2000"]]},"title":"Isolation of radial glial cells by fluorescent-activated cell sorting reveals a neuronal lineage.","type":"article-journal"},"uris":["http://www.mendeley.com/documents/?uuid=a5aa2299-017a-45c0-a60c-19d83506747f"]},{"id":"ITEM-2","itemData":{"DOI":"10.1002/glia.22990","ISBN":"0894-1491","ISSN":"10981136","PMID":"27100776","abstract":"Radial glial cells are presumptive neural stem cells (NSCs) in the developing nervous system. The direct requirement of radial glia for the generation of a diverse array of neuronal and glial subtypes, however, has not been tested. We employed two novel transgenic zebrafish lines and endogenous markers of NSCs and radial glia to show for the first time that radial glia are essential for neurogenesis during development. By using the gfap promoter to drive expression of nuclear localized mCherry we discerned two distinct radial glial-derived cell types: a major nestin+/Sox2+ subtype with strong gfap promoter activity and a minor Sox2+ subtype lacking this activity. Fate mapping studies in this line indicate that gfap+ radial glia generate later-born CoSA interneurons, secondary motorneurons, and oligodendroglia. In another transgenic line using the gfap promoter-driven expression of the nitroreductase enzyme, we induced cell autonomous ablation of gfap+ radial glia and observed a reduction in their specific derived lineages, but not Blbp+ and Sox2+/gfap-negative NSCs, which were retained and expanded at later larval stages. Moreover, we provide evidence supporting classical roles of radial glial in axon patterning, blood-brain barrier formation, and locomotion. Our results suggest that gfap+ radial glia represent the major NSC during late neurogenesis for specific lineages, and possess diverse roles to sustain the structure and function of the spinal cord. These new tools will both corroborate the predicted roles of astroglia and reveal novel roles related to development, physiology, and regeneration in the vertebrate nervous system. GLIA 2016;64:1170-1189.","author":[{"dropping-particle":"","family":"Johnson","given":"Kimberly","non-dropping-particle":"","parse-names":false,"suffix":""},{"dropping-particle":"","family":"Barragan","given":"Jessica","non-dropping-particle":"","parse-names":false,"suffix":""},{"dropping-particle":"","family":"Bashiruddin","given":"Sarah","non-dropping-particle":"","parse-names":false,"suffix":""},{"dropping-particle":"","family":"Smith","given":"Cody J.","non-dropping-particle":"","parse-names":false,"suffix":""},{"dropping-particle":"","family":"Tyrrell","given":"Chelsea","non-dropping-particle":"","parse-names":false,"suffix":""},{"dropping-particle":"","family":"Parsons","given":"Michael J.","non-dropping-particle":"","parse-names":false,"suffix":""},{"dropping-particle":"","family":"Doris","given":"Rosemarie","non-dropping-particle":"","parse-names":false,"suffix":""},{"dropping-particle":"","family":"Kucenas","given":"Sarah","non-dropping-particle":"","parse-names":false,"suffix":""},{"dropping-particle":"","family":"Downes","given":"Gerald B.","non-dropping-particle":"","parse-names":false,"suffix":""},{"dropping-particle":"","family":"Velez","given":"Carla M.","non-dropping-particle":"","parse-names":false,"suffix":""},{"dropping-particle":"","family":"Schneider","given":"Caitlin","non-dropping-particle":"","parse-names":false,"suffix":""},{"dropping-particle":"","family":"Sakai","given":"Catalina","non-dropping-particle":"","parse-names":false,"suffix":""},{"dropping-particle":"","family":"Pathak","given":"Narendra","non-dropping-particle":"","parse-names":false,"suffix":""},{"dropping-particle":"","family":"Anderson","given":"Katrina","non-dropping-particle":"","parse-names":false,"suffix":""},{"dropping-particle":"","family":"Stein","given":"Rachael","non-dropping-particle":"","parse-names":false,"suffix":""},{"dropping-particle":"","family":"Devoto","given":"Stephen H.","non-dropping-particle":"","parse-names":false,"suffix":""},{"dropping-particle":"","family":"Mumm","given":"Jeff S.","non-dropping-particle":"","parse-names":false,"suffix":""},{"dropping-particle":"","family":"Barresi","given":"Michael J.F.","non-dropping-particle":"","parse-names":false,"suffix":""}],"container-title":"Glia","id":"ITEM-2","issue":"7","issued":{"date-parts":[["2016"]]},"page":"1170-1189","title":"Gfap-positive radial glial cells are an essential progenitor population for later-born neurons and glia in the zebrafish spinal cord","type":"article-journal","volume":"64"},"uris":["http://www.mendeley.com/documents/?uuid=767f79ef-b47b-4fd2-b640-98bed91c365b"]}],"mendeley":{"formattedCitation":"(Malatesta et al. 2000; Johnson et al. 2016)","plainTextFormattedCitation":"(Malatesta et al. 2000; Johnson et al. 2016)","previouslyFormattedCitation":"(Malatesta et al. 2000; Johnson et al. 2016)"},"properties":{"noteIndex":0},"schema":"https://github.com/citation-style-language/schema/raw/master/csl-citation.json"}</w:instrText>
      </w:r>
      <w:r w:rsidR="001D13CF" w:rsidRPr="00C91212">
        <w:rPr>
          <w:rFonts w:ascii="Helvetica" w:eastAsia="Helvetica Neue" w:hAnsi="Helvetica" w:cs="Gill Sans"/>
        </w:rPr>
        <w:fldChar w:fldCharType="separate"/>
      </w:r>
      <w:r w:rsidR="00491DC5" w:rsidRPr="00C91212">
        <w:rPr>
          <w:rFonts w:ascii="Helvetica" w:eastAsia="Helvetica Neue" w:hAnsi="Helvetica" w:cs="Gill Sans"/>
          <w:noProof/>
        </w:rPr>
        <w:t>(Malatesta et al. 2000; Johnson et al. 2016)</w:t>
      </w:r>
      <w:r w:rsidR="001D13CF" w:rsidRPr="00C91212">
        <w:rPr>
          <w:rFonts w:ascii="Helvetica" w:eastAsia="Helvetica Neue" w:hAnsi="Helvetica" w:cs="Gill Sans"/>
        </w:rPr>
        <w:fldChar w:fldCharType="end"/>
      </w:r>
      <w:r w:rsidR="00B461A8" w:rsidRPr="00C91212">
        <w:rPr>
          <w:rFonts w:ascii="Helvetica" w:eastAsia="Helvetica Neue" w:hAnsi="Helvetica" w:cs="Gill Sans"/>
        </w:rPr>
        <w:t>.</w:t>
      </w:r>
      <w:r w:rsidR="0019366D" w:rsidRPr="00C91212">
        <w:rPr>
          <w:rFonts w:ascii="Helvetica" w:eastAsia="Helvetica Neue" w:hAnsi="Helvetica" w:cs="Gill Sans"/>
        </w:rPr>
        <w:t xml:space="preserve"> </w:t>
      </w:r>
      <w:r w:rsidR="00831B6D" w:rsidRPr="00C91212">
        <w:rPr>
          <w:rFonts w:ascii="Helvetica" w:eastAsia="Helvetica Neue" w:hAnsi="Helvetica" w:cs="Gill Sans"/>
        </w:rPr>
        <w:t>N</w:t>
      </w:r>
      <w:r w:rsidR="001D30E6" w:rsidRPr="00C91212">
        <w:rPr>
          <w:rFonts w:ascii="Helvetica" w:eastAsia="Helvetica Neue" w:hAnsi="Helvetica" w:cs="Gill Sans"/>
        </w:rPr>
        <w:t>eurons</w:t>
      </w:r>
      <w:r w:rsidR="00831B6D" w:rsidRPr="00C91212">
        <w:rPr>
          <w:rFonts w:ascii="Helvetica" w:eastAsia="Helvetica Neue" w:hAnsi="Helvetica" w:cs="Gill Sans"/>
        </w:rPr>
        <w:t xml:space="preserve"> born from radial glia</w:t>
      </w:r>
      <w:r w:rsidR="00D66BAC" w:rsidRPr="00C91212">
        <w:rPr>
          <w:rFonts w:ascii="Helvetica" w:eastAsia="Helvetica Neue" w:hAnsi="Helvetica" w:cs="Gill Sans"/>
        </w:rPr>
        <w:t xml:space="preserve"> </w:t>
      </w:r>
      <w:r w:rsidR="00831B6D" w:rsidRPr="00C91212">
        <w:rPr>
          <w:rFonts w:ascii="Helvetica" w:eastAsia="Helvetica Neue" w:hAnsi="Helvetica" w:cs="Gill Sans"/>
        </w:rPr>
        <w:t xml:space="preserve">migrate from the </w:t>
      </w:r>
      <w:r w:rsidR="00D66BAC" w:rsidRPr="00C91212">
        <w:rPr>
          <w:rFonts w:ascii="Helvetica" w:eastAsia="Helvetica Neue" w:hAnsi="Helvetica" w:cs="Gill Sans"/>
        </w:rPr>
        <w:t>ventricular</w:t>
      </w:r>
      <w:r w:rsidR="000D04B7" w:rsidRPr="00C91212">
        <w:rPr>
          <w:rFonts w:ascii="Helvetica" w:eastAsia="Helvetica Neue" w:hAnsi="Helvetica" w:cs="Gill Sans"/>
        </w:rPr>
        <w:t xml:space="preserve"> zone</w:t>
      </w:r>
      <w:r w:rsidR="00D66BAC" w:rsidRPr="00C91212">
        <w:rPr>
          <w:rFonts w:ascii="Helvetica" w:eastAsia="Helvetica Neue" w:hAnsi="Helvetica" w:cs="Gill Sans"/>
        </w:rPr>
        <w:t xml:space="preserve"> </w:t>
      </w:r>
      <w:r w:rsidR="00831B6D" w:rsidRPr="00C91212">
        <w:rPr>
          <w:rFonts w:ascii="Helvetica" w:eastAsia="Helvetica Neue" w:hAnsi="Helvetica" w:cs="Gill Sans"/>
        </w:rPr>
        <w:t>by</w:t>
      </w:r>
      <w:r w:rsidR="00D66BAC" w:rsidRPr="00C91212">
        <w:rPr>
          <w:rFonts w:ascii="Helvetica" w:eastAsia="Helvetica Neue" w:hAnsi="Helvetica" w:cs="Gill Sans"/>
        </w:rPr>
        <w:t xml:space="preserve"> climb</w:t>
      </w:r>
      <w:r w:rsidR="00831B6D" w:rsidRPr="00C91212">
        <w:rPr>
          <w:rFonts w:ascii="Helvetica" w:eastAsia="Helvetica Neue" w:hAnsi="Helvetica" w:cs="Gill Sans"/>
        </w:rPr>
        <w:t>ing</w:t>
      </w:r>
      <w:r w:rsidR="00D66BAC" w:rsidRPr="00C91212">
        <w:rPr>
          <w:rFonts w:ascii="Helvetica" w:eastAsia="Helvetica Neue" w:hAnsi="Helvetica" w:cs="Gill Sans"/>
        </w:rPr>
        <w:t xml:space="preserve"> radial glial fibers </w:t>
      </w:r>
      <w:r w:rsidR="00D34536" w:rsidRPr="00C91212">
        <w:rPr>
          <w:rFonts w:ascii="Helvetica" w:eastAsia="Helvetica Neue" w:hAnsi="Helvetica" w:cs="Gill Sans"/>
        </w:rPr>
        <w:t xml:space="preserve">toward to the </w:t>
      </w:r>
      <w:proofErr w:type="spellStart"/>
      <w:r w:rsidR="00D34536" w:rsidRPr="00C91212">
        <w:rPr>
          <w:rFonts w:ascii="Helvetica" w:eastAsia="Helvetica Neue" w:hAnsi="Helvetica" w:cs="Gill Sans"/>
        </w:rPr>
        <w:t>pial</w:t>
      </w:r>
      <w:proofErr w:type="spellEnd"/>
      <w:r w:rsidR="00D34536" w:rsidRPr="00C91212">
        <w:rPr>
          <w:rFonts w:ascii="Helvetica" w:eastAsia="Helvetica Neue" w:hAnsi="Helvetica" w:cs="Gill Sans"/>
        </w:rPr>
        <w:t xml:space="preserve"> surface</w:t>
      </w:r>
      <w:r w:rsidR="00000A65" w:rsidRPr="00C91212">
        <w:rPr>
          <w:rFonts w:ascii="Helvetica" w:eastAsia="Helvetica Neue" w:hAnsi="Helvetica" w:cs="Gill Sans"/>
        </w:rPr>
        <w:t xml:space="preserve">; at the appropriate distance from the ventricular zone, these neurons </w:t>
      </w:r>
      <w:r w:rsidR="00715B7F" w:rsidRPr="00C91212">
        <w:rPr>
          <w:rFonts w:ascii="Helvetica" w:eastAsia="Helvetica Neue" w:hAnsi="Helvetica" w:cs="Gill Sans"/>
        </w:rPr>
        <w:t>detach</w:t>
      </w:r>
      <w:r w:rsidR="00566D02" w:rsidRPr="00C91212">
        <w:rPr>
          <w:rFonts w:ascii="Helvetica" w:eastAsia="Helvetica Neue" w:hAnsi="Helvetica" w:cs="Gill Sans"/>
        </w:rPr>
        <w:t xml:space="preserve"> from</w:t>
      </w:r>
      <w:r w:rsidR="00DB7197" w:rsidRPr="00C91212">
        <w:rPr>
          <w:rFonts w:ascii="Helvetica" w:eastAsia="Helvetica Neue" w:hAnsi="Helvetica" w:cs="Gill Sans"/>
        </w:rPr>
        <w:t xml:space="preserve"> </w:t>
      </w:r>
      <w:r w:rsidR="00000A65" w:rsidRPr="00C91212">
        <w:rPr>
          <w:rFonts w:ascii="Helvetica" w:eastAsia="Helvetica Neue" w:hAnsi="Helvetica" w:cs="Gill Sans"/>
        </w:rPr>
        <w:t xml:space="preserve">glial </w:t>
      </w:r>
      <w:r w:rsidR="00DB7197" w:rsidRPr="00C91212">
        <w:rPr>
          <w:rFonts w:ascii="Helvetica" w:eastAsia="Helvetica Neue" w:hAnsi="Helvetica" w:cs="Gill Sans"/>
        </w:rPr>
        <w:t>fiber</w:t>
      </w:r>
      <w:r w:rsidR="00566D02" w:rsidRPr="00C91212">
        <w:rPr>
          <w:rFonts w:ascii="Helvetica" w:eastAsia="Helvetica Neue" w:hAnsi="Helvetica" w:cs="Gill Sans"/>
        </w:rPr>
        <w:t>s</w:t>
      </w:r>
      <w:r w:rsidR="00000A65" w:rsidRPr="00C91212">
        <w:rPr>
          <w:rFonts w:ascii="Helvetica" w:eastAsia="Helvetica Neue" w:hAnsi="Helvetica" w:cs="Gill Sans"/>
        </w:rPr>
        <w:t xml:space="preserve"> and integrate into</w:t>
      </w:r>
      <w:r w:rsidR="000445BF" w:rsidRPr="00C91212">
        <w:rPr>
          <w:rFonts w:ascii="Helvetica" w:eastAsia="Helvetica Neue" w:hAnsi="Helvetica" w:cs="Gill Sans"/>
        </w:rPr>
        <w:t xml:space="preserve"> neural</w:t>
      </w:r>
      <w:r w:rsidR="00C66A9B" w:rsidRPr="00C91212">
        <w:rPr>
          <w:rFonts w:ascii="Helvetica" w:eastAsia="Helvetica Neue" w:hAnsi="Helvetica" w:cs="Gill Sans"/>
        </w:rPr>
        <w:t xml:space="preserve"> circuits</w:t>
      </w:r>
      <w:r w:rsidR="000D04B7" w:rsidRPr="00C91212">
        <w:rPr>
          <w:rFonts w:ascii="Helvetica" w:eastAsia="Helvetica Neue" w:hAnsi="Helvetica" w:cs="Gill Sans"/>
        </w:rPr>
        <w:t xml:space="preserve"> </w:t>
      </w:r>
      <w:r w:rsidR="000D04B7" w:rsidRPr="00C91212">
        <w:rPr>
          <w:rFonts w:ascii="Helvetica" w:eastAsia="Helvetica Neue" w:hAnsi="Helvetica" w:cs="Gill Sans"/>
        </w:rPr>
        <w:fldChar w:fldCharType="begin" w:fldLock="1"/>
      </w:r>
      <w:r w:rsidR="00095DBD" w:rsidRPr="00C91212">
        <w:rPr>
          <w:rFonts w:ascii="Helvetica" w:eastAsia="Helvetica Neue" w:hAnsi="Helvetica" w:cs="Gill Sans"/>
        </w:rPr>
        <w:instrText>ADDIN CSL_CITATION {"citationItems":[{"id":"ITEM-1","itemData":{"DOI":"10.1002/cne.901450105","ISBN":"0021-9967 (Print)\\r0021-9967 (Linking)","ISSN":"0021-9967","PMID":"4624784","abstract":"Golgi and electronmicroscopic methods were used to define the shapes and intercellular relationships of cells migrating from their sites of origin near the ventricular surface across the intermediate zone to the superficial neocortical layers of the parietooccipital region in the brains of 75- to 97-day monkey fetuses. After mitotic division in either ventricular or subventricular zones, the cells enter the intermediate zone and assume an elongated bipolar form oriented toward the cortical plate. The leading processes, 50 to 70 μ long, are irregular cytoplasmic cylinders containing prominent Golgi apparatus, mitochondria, microtubules, ribosomal rosettes, immature endoplasmic reticulum and occasional centrioles. They usually terminate in several attenuated expansions, the longest one oriented toward the cortical plate. The trailing processes are more slender, relatively uniform in caliber and display few organelles. Throughout the 3500 μ pathway across the intermediate zone the migrating cells are apposed to elongated, radially oriented, immature glial processes which span the full thickness of the cerebral wall. Most of the perikarya of these glial cells in the younger specimens lie in the ventricular or subventricular zones, but in older fetuses of this series many are found in the intermediate zone. The main characteristics of these fibers are: elongated cylindrical form contaiing numerous microtubules; electronlucent cytoplasmic matrix; short lamellate expansions protruding at right angles from the segment of the fiber which runs through the intermediate zone; and terminal endfeet joined at the pial surface to form a continuous sheet coated externally with basement membrane. It is suggested that glial radial fibers provide guidelines for cell migration through the complex mixture of closely packed cell processes and cell bodies that compose the developing cerebral wall. Strong surface affinity between radial fiber and migrating cell is suggested in regions where both follow precisely the same curving course from subventricular to intermediate zones and also in areas where large extracellular spaces separate other cells and processes but in which migrating cells and radial fibers remain closely paired nonetheless. Specific affinity between them is implied in the failure of migrating cells to follow any of the myriad differently-oriented processes they encounter. Several generations of postmitotic cells appear to migrate along the same radial fiber, a…","author":[{"dropping-particle":"","family":"Rakic","given":"P","non-dropping-particle":"","parse-names":false,"suffix":""}],"container-title":"The Journal of comparative neurology","id":"ITEM-1","issue":"1","issued":{"date-parts":[["1972"]]},"page":"61-83","title":"Mode of cell migration to the superficial layers of fetal monkey neocortex.","type":"article-journal","volume":"145"},"uris":["http://www.mendeley.com/documents/?uuid=d082ae1f-ebd5-4b86-9178-691a35269d0b"]}],"mendeley":{"formattedCitation":"(Rakic 1972)","manualFormatting":"(Figure 1B, Rakic 1972)","plainTextFormattedCitation":"(Rakic 1972)","previouslyFormattedCitation":"(Rakic 1972)"},"properties":{"noteIndex":0},"schema":"https://github.com/citation-style-language/schema/raw/master/csl-citation.json"}</w:instrText>
      </w:r>
      <w:r w:rsidR="000D04B7" w:rsidRPr="00C91212">
        <w:rPr>
          <w:rFonts w:ascii="Helvetica" w:eastAsia="Helvetica Neue" w:hAnsi="Helvetica" w:cs="Gill Sans"/>
        </w:rPr>
        <w:fldChar w:fldCharType="separate"/>
      </w:r>
      <w:r w:rsidR="000D04B7" w:rsidRPr="00C91212">
        <w:rPr>
          <w:rFonts w:ascii="Helvetica" w:eastAsia="Helvetica Neue" w:hAnsi="Helvetica" w:cs="Gill Sans"/>
          <w:noProof/>
        </w:rPr>
        <w:t>(</w:t>
      </w:r>
      <w:r w:rsidR="008E2B4F" w:rsidRPr="00C91212">
        <w:rPr>
          <w:rFonts w:ascii="Helvetica" w:eastAsia="Helvetica Neue" w:hAnsi="Helvetica" w:cs="Gill Sans"/>
          <w:noProof/>
        </w:rPr>
        <w:t xml:space="preserve">Figure 1B, </w:t>
      </w:r>
      <w:r w:rsidR="000D04B7" w:rsidRPr="00C91212">
        <w:rPr>
          <w:rFonts w:ascii="Helvetica" w:eastAsia="Helvetica Neue" w:hAnsi="Helvetica" w:cs="Gill Sans"/>
          <w:noProof/>
        </w:rPr>
        <w:t>Rakic 1972)</w:t>
      </w:r>
      <w:r w:rsidR="000D04B7" w:rsidRPr="00C91212">
        <w:rPr>
          <w:rFonts w:ascii="Helvetica" w:eastAsia="Helvetica Neue" w:hAnsi="Helvetica" w:cs="Gill Sans"/>
        </w:rPr>
        <w:fldChar w:fldCharType="end"/>
      </w:r>
      <w:r w:rsidR="000916AD" w:rsidRPr="00C91212">
        <w:rPr>
          <w:rFonts w:ascii="Helvetica" w:eastAsia="Helvetica Neue" w:hAnsi="Helvetica" w:cs="Gill Sans"/>
        </w:rPr>
        <w:t xml:space="preserve">. </w:t>
      </w:r>
      <w:r w:rsidR="000756DC" w:rsidRPr="00C91212">
        <w:rPr>
          <w:rFonts w:ascii="Helvetica" w:eastAsia="Helvetica Neue" w:hAnsi="Helvetica" w:cs="Gill Sans"/>
        </w:rPr>
        <w:t>C</w:t>
      </w:r>
      <w:r w:rsidR="00FF5917" w:rsidRPr="00C91212">
        <w:rPr>
          <w:rFonts w:ascii="Helvetica" w:eastAsia="Helvetica Neue" w:hAnsi="Helvetica" w:cs="Gill Sans"/>
        </w:rPr>
        <w:t>alcium imaging studies have revealed</w:t>
      </w:r>
      <w:r w:rsidR="00524EBD" w:rsidRPr="00C91212">
        <w:rPr>
          <w:rFonts w:ascii="Helvetica" w:eastAsia="Helvetica Neue" w:hAnsi="Helvetica" w:cs="Gill Sans"/>
        </w:rPr>
        <w:t xml:space="preserve"> that neuronal migration</w:t>
      </w:r>
      <w:r w:rsidR="000756DC" w:rsidRPr="00C91212">
        <w:rPr>
          <w:rFonts w:ascii="Helvetica" w:eastAsia="Helvetica Neue" w:hAnsi="Helvetica" w:cs="Gill Sans"/>
        </w:rPr>
        <w:t xml:space="preserve"> in mouse embryos</w:t>
      </w:r>
      <w:r w:rsidR="00524EBD" w:rsidRPr="00C91212">
        <w:rPr>
          <w:rFonts w:ascii="Helvetica" w:eastAsia="Helvetica Neue" w:hAnsi="Helvetica" w:cs="Gill Sans"/>
        </w:rPr>
        <w:t xml:space="preserve"> is modulated by</w:t>
      </w:r>
      <w:r w:rsidR="00FF5917" w:rsidRPr="00C91212">
        <w:rPr>
          <w:rFonts w:ascii="Helvetica" w:eastAsia="Helvetica Neue" w:hAnsi="Helvetica" w:cs="Gill Sans"/>
        </w:rPr>
        <w:t xml:space="preserve"> extensive Ca2+-mediated signaling within and between radial glia </w:t>
      </w:r>
      <w:r w:rsidR="00FF5917" w:rsidRPr="00C91212">
        <w:rPr>
          <w:rFonts w:ascii="Helvetica" w:eastAsia="Helvetica Neue" w:hAnsi="Helvetica" w:cs="Gill Sans"/>
        </w:rPr>
        <w:fldChar w:fldCharType="begin" w:fldLock="1"/>
      </w:r>
      <w:r w:rsidR="00B64A37" w:rsidRPr="00C91212">
        <w:rPr>
          <w:rFonts w:ascii="Helvetica" w:eastAsia="Helvetica Neue" w:hAnsi="Helvetica" w:cs="Gill Sans"/>
        </w:rPr>
        <w:instrText>ADDIN CSL_CITATION {"citationItems":[{"id":"ITEM-1","itemData":{"DOI":"10.1016/j.neuron.2004.08.015","ISBN":"0896-6273 (Print)\\n0896-6273 (Linking)","ISSN":"0896-6273","PMID":"15339647","abstract":"The majority of neurons in the adult neocortex are produced embryonically during a brief but intense period of neuronal proliferation. The radial glial cell, a transient embryonic cell type known for its crucial role in neuronal migration, has recently been shown to function as a neuronal progenitor cell and appears to produce most cortical pyramidal neurons. Radial glial cell modulation could thus affect neuron production, neuronal migration, and overall cortical architecture; however, signaling mechanisms among radial glia have not been studied directly. We demonstrate here that calcium waves propagate through radial glial cells in the proliferative cortical ventricular zone (VZ). Radial glial calcium waves occur spontaneously and require connexin hemichannels, P2Y1 ATP receptors, and intracellular IP3-mediated calcium release. Furthermore, we show that wave disruption decreases VZ proliferation during the peak of embryonic neurogenesis. Taken together, these results demonstrate a radial glial signaling mechanism that may regulate cortical neuronal production.","author":[{"dropping-particle":"","family":"Weissman","given":"Tamily A","non-dropping-particle":"","parse-names":false,"suffix":""},{"dropping-particle":"","family":"Riquelme","given":"Patricio A","non-dropping-particle":"","parse-names":false,"suffix":""},{"dropping-particle":"","family":"Ivic","given":"Lidija","non-dropping-particle":"","parse-names":false,"suffix":""},{"dropping-particle":"","family":"Flint","given":"Alexander C","non-dropping-particle":"","parse-names":false,"suffix":""},{"dropping-particle":"","family":"Kriegstein","given":"Arnold R","non-dropping-particle":"","parse-names":false,"suffix":""}],"container-title":"Neuron","id":"ITEM-1","issue":"5","issued":{"date-parts":[["2004"]]},"page":"647-61","title":"Calcium waves propagate through radial glial cells and modulate proliferation in the developing neocortex.","type":"article-journal","volume":"43"},"uris":["http://www.mendeley.com/documents/?uuid=c3e4e761-2611-426b-a5b9-33071c70e8c9"]},{"id":"ITEM-2","itemData":{"DOI":"10.1126/sciadv.1501733","ISBN":"2375-2548 (Linking)","ISSN":"23752548","PMID":"26933693","abstract":"Cortical columns are basic cellular and functional units of the cerebral cortex that are malformed in many brain disorders, but how they initially develop is not well understood. Using an optogenetic sensor in the mouse embryonic forebrain, we demonstrate that Ca(2+) fluxes propagate bidirectionally within the elongated fibers of radial glial cells (RGCs), providing a novel communication mechanism linking the proliferative and postmitotic zones before the onset of synaptogenesis. Our results indicate that Ca(2+) activity along RGC fibers provides feedback information along the radial migratory pathway, influencing neurogenesis and migration during early column development. Furthermore, we find that this columnar Ca(2+) propagation is induced by Notch and fibroblast growth factor activities classically implicated in cortical expansion and patterning. Thus, cortical morphogens and growth factors may influence cortical column assembly in part by regulating long-distance Ca(2+) communication along the radial axis of cortical development.","author":[{"dropping-particle":"","family":"Rash","given":"Brian G.","non-dropping-particle":"","parse-names":false,"suffix":""},{"dropping-particle":"","family":"Ackman","given":"James B.","non-dropping-particle":"","parse-names":false,"suffix":""},{"dropping-particle":"","family":"Rakic","given":"Pasko","non-dropping-particle":"","parse-names":false,"suffix":""}],"container-title":"Science Advances","id":"ITEM-2","issue":"2","issued":{"date-parts":[["2016"]]},"page":"1-11","title":"Bidirectional radial Ca2+activity regulates neurogenesis and migration during early cortical column formation","type":"article-journal","volume":"2"},"uris":["http://www.mendeley.com/documents/?uuid=8232ed17-7fc8-4ead-9c8a-0ed722d73f15"]}],"mendeley":{"formattedCitation":"(Weissman et al. 2004; Rash et al. 2016)","plainTextFormattedCitation":"(Weissman et al. 2004; Rash et al. 2016)","previouslyFormattedCitation":"(Weissman et al. 2004; Rash et al. 2016)"},"properties":{"noteIndex":0},"schema":"https://github.com/citation-style-language/schema/raw/master/csl-citation.json"}</w:instrText>
      </w:r>
      <w:r w:rsidR="00FF5917" w:rsidRPr="00C91212">
        <w:rPr>
          <w:rFonts w:ascii="Helvetica" w:eastAsia="Helvetica Neue" w:hAnsi="Helvetica" w:cs="Gill Sans"/>
        </w:rPr>
        <w:fldChar w:fldCharType="separate"/>
      </w:r>
      <w:r w:rsidR="00FF5917" w:rsidRPr="00C91212">
        <w:rPr>
          <w:rFonts w:ascii="Helvetica" w:eastAsia="Helvetica Neue" w:hAnsi="Helvetica" w:cs="Gill Sans"/>
          <w:noProof/>
        </w:rPr>
        <w:t>(Weissman et al. 2004; Rash et al. 2016)</w:t>
      </w:r>
      <w:r w:rsidR="00FF5917" w:rsidRPr="00C91212">
        <w:rPr>
          <w:rFonts w:ascii="Helvetica" w:eastAsia="Helvetica Neue" w:hAnsi="Helvetica" w:cs="Gill Sans"/>
        </w:rPr>
        <w:fldChar w:fldCharType="end"/>
      </w:r>
      <w:r w:rsidR="00566D02" w:rsidRPr="00C91212">
        <w:rPr>
          <w:rFonts w:ascii="Helvetica" w:eastAsia="Helvetica Neue" w:hAnsi="Helvetica" w:cs="Gill Sans"/>
        </w:rPr>
        <w:t xml:space="preserve">, which </w:t>
      </w:r>
      <w:r w:rsidR="006A56C4" w:rsidRPr="00C91212">
        <w:rPr>
          <w:rFonts w:ascii="Helvetica" w:eastAsia="Helvetica Neue" w:hAnsi="Helvetica" w:cs="Gill Sans"/>
        </w:rPr>
        <w:t>indicates</w:t>
      </w:r>
      <w:r w:rsidR="00566D02" w:rsidRPr="00C91212">
        <w:rPr>
          <w:rFonts w:ascii="Helvetica" w:eastAsia="Helvetica Neue" w:hAnsi="Helvetica" w:cs="Gill Sans"/>
        </w:rPr>
        <w:t xml:space="preserve"> that</w:t>
      </w:r>
      <w:r w:rsidR="006A56C4" w:rsidRPr="00C91212">
        <w:rPr>
          <w:rFonts w:ascii="Helvetica" w:eastAsia="Helvetica Neue" w:hAnsi="Helvetica" w:cs="Gill Sans"/>
        </w:rPr>
        <w:t xml:space="preserve"> the role of radial glia in neuronal migration goes beyond providing static scaffolding for migrating neurons.</w:t>
      </w:r>
      <w:r w:rsidR="00F376D3" w:rsidRPr="00C91212">
        <w:rPr>
          <w:rFonts w:ascii="Helvetica" w:eastAsia="Helvetica Neue" w:hAnsi="Helvetica" w:cs="Gill Sans"/>
        </w:rPr>
        <w:t xml:space="preserve"> </w:t>
      </w:r>
      <w:r w:rsidR="00993B59" w:rsidRPr="00C91212">
        <w:rPr>
          <w:rFonts w:ascii="Helvetica" w:eastAsia="Helvetica Neue" w:hAnsi="Helvetica" w:cs="Gill Sans"/>
        </w:rPr>
        <w:t>Radial glial fibers are a hallmark of th</w:t>
      </w:r>
      <w:r w:rsidR="007556D6">
        <w:rPr>
          <w:rFonts w:ascii="Helvetica" w:eastAsia="Helvetica Neue" w:hAnsi="Helvetica" w:cs="Gill Sans"/>
        </w:rPr>
        <w:t>e developing mammalian nervous system, but</w:t>
      </w:r>
      <w:r w:rsidR="00993B59" w:rsidRPr="00C91212">
        <w:rPr>
          <w:rFonts w:ascii="Helvetica" w:eastAsia="Helvetica Neue" w:hAnsi="Helvetica" w:cs="Gill Sans"/>
        </w:rPr>
        <w:t xml:space="preserve"> in many</w:t>
      </w:r>
      <w:r w:rsidR="007556D6">
        <w:rPr>
          <w:rFonts w:ascii="Helvetica" w:eastAsia="Helvetica Neue" w:hAnsi="Helvetica" w:cs="Gill Sans"/>
        </w:rPr>
        <w:t xml:space="preserve"> non-mammalian</w:t>
      </w:r>
      <w:r w:rsidR="00993B59" w:rsidRPr="00C91212">
        <w:rPr>
          <w:rFonts w:ascii="Helvetica" w:eastAsia="Helvetica Neue" w:hAnsi="Helvetica" w:cs="Gill Sans"/>
        </w:rPr>
        <w:t xml:space="preserve"> </w:t>
      </w:r>
      <w:r w:rsidR="007556D6">
        <w:rPr>
          <w:rFonts w:ascii="Helvetica" w:eastAsia="Helvetica Neue" w:hAnsi="Helvetica" w:cs="Gill Sans"/>
        </w:rPr>
        <w:t>taxa such as fish (</w:t>
      </w:r>
      <w:r w:rsidR="007556D6" w:rsidRPr="007556D6">
        <w:rPr>
          <w:rFonts w:ascii="Helvetica" w:eastAsia="Helvetica Neue" w:hAnsi="Helvetica" w:cs="Gill Sans"/>
          <w:b/>
        </w:rPr>
        <w:t>cite</w:t>
      </w:r>
      <w:r w:rsidR="007556D6">
        <w:rPr>
          <w:rFonts w:ascii="Helvetica" w:eastAsia="Helvetica Neue" w:hAnsi="Helvetica" w:cs="Gill Sans"/>
        </w:rPr>
        <w:t>), birds (</w:t>
      </w:r>
      <w:r w:rsidR="007556D6" w:rsidRPr="007556D6">
        <w:rPr>
          <w:rFonts w:ascii="Helvetica" w:eastAsia="Helvetica Neue" w:hAnsi="Helvetica" w:cs="Gill Sans"/>
          <w:b/>
        </w:rPr>
        <w:t>cite</w:t>
      </w:r>
      <w:r w:rsidR="007556D6">
        <w:rPr>
          <w:rFonts w:ascii="Helvetica" w:eastAsia="Helvetica Neue" w:hAnsi="Helvetica" w:cs="Gill Sans"/>
        </w:rPr>
        <w:t>), and reptiles (</w:t>
      </w:r>
      <w:r w:rsidR="007556D6" w:rsidRPr="007556D6">
        <w:rPr>
          <w:rFonts w:ascii="Helvetica" w:eastAsia="Helvetica Neue" w:hAnsi="Helvetica" w:cs="Gill Sans"/>
          <w:b/>
        </w:rPr>
        <w:t>cite</w:t>
      </w:r>
      <w:r w:rsidR="007556D6">
        <w:rPr>
          <w:rFonts w:ascii="Helvetica" w:eastAsia="Helvetica Neue" w:hAnsi="Helvetica" w:cs="Gill Sans"/>
        </w:rPr>
        <w:t>)</w:t>
      </w:r>
      <w:r w:rsidR="00AA3F2B" w:rsidRPr="00C91212">
        <w:rPr>
          <w:rFonts w:ascii="Helvetica" w:eastAsia="Helvetica Neue" w:hAnsi="Helvetica" w:cs="Gill Sans"/>
        </w:rPr>
        <w:t xml:space="preserve"> </w:t>
      </w:r>
      <w:r w:rsidR="00993B59" w:rsidRPr="00C91212">
        <w:rPr>
          <w:rFonts w:ascii="Helvetica" w:eastAsia="Helvetica Neue" w:hAnsi="Helvetica" w:cs="Gill Sans"/>
        </w:rPr>
        <w:t>neurogenic potential persists into adulthood</w:t>
      </w:r>
      <w:r w:rsidR="007556D6">
        <w:rPr>
          <w:rFonts w:ascii="Helvetica" w:eastAsia="Helvetica Neue" w:hAnsi="Helvetica" w:cs="Gill Sans"/>
        </w:rPr>
        <w:t>, and</w:t>
      </w:r>
      <w:r w:rsidR="00AA3F2B" w:rsidRPr="00C91212">
        <w:rPr>
          <w:rFonts w:ascii="Helvetica" w:eastAsia="Helvetica Neue" w:hAnsi="Helvetica" w:cs="Gill Sans"/>
        </w:rPr>
        <w:t xml:space="preserve"> </w:t>
      </w:r>
      <w:r w:rsidR="007556D6">
        <w:rPr>
          <w:rFonts w:ascii="Helvetica" w:eastAsia="Helvetica Neue" w:hAnsi="Helvetica" w:cs="Gill Sans"/>
        </w:rPr>
        <w:t xml:space="preserve">these animals also retain radial glia into adulthood. </w:t>
      </w:r>
      <w:r w:rsidR="00993B59" w:rsidRPr="00C91212">
        <w:rPr>
          <w:rFonts w:ascii="Helvetica" w:eastAsia="Helvetica Neue" w:hAnsi="Helvetica" w:cs="Gill Sans"/>
        </w:rPr>
        <w:t>by the presence of radial glial fibers</w:t>
      </w:r>
      <w:r w:rsidR="007556D6">
        <w:rPr>
          <w:rFonts w:ascii="Helvetica" w:eastAsia="Helvetica Neue" w:hAnsi="Helvetica" w:cs="Gill Sans"/>
        </w:rPr>
        <w:t>, suggesting that ne</w:t>
      </w:r>
    </w:p>
    <w:p w14:paraId="6C60674E" w14:textId="77777777" w:rsidR="00DC4836" w:rsidRPr="00C91212" w:rsidRDefault="00DC4836" w:rsidP="00CE68DD">
      <w:pPr>
        <w:spacing w:line="480" w:lineRule="auto"/>
        <w:jc w:val="both"/>
        <w:rPr>
          <w:rFonts w:ascii="Helvetica" w:eastAsia="Helvetica Neue" w:hAnsi="Helvetica" w:cs="Gill Sans"/>
        </w:rPr>
      </w:pPr>
    </w:p>
    <w:p w14:paraId="34EA6171" w14:textId="71ECDCF0" w:rsidR="00DC4836" w:rsidRPr="00C91212" w:rsidRDefault="00DC4836" w:rsidP="00CE68DD">
      <w:pPr>
        <w:pStyle w:val="Heading4"/>
      </w:pPr>
      <w:bookmarkStart w:id="9" w:name="_Toc536627075"/>
      <w:r w:rsidRPr="00C91212">
        <w:t>Morpholog</w:t>
      </w:r>
      <w:r w:rsidR="0056311A" w:rsidRPr="00C91212">
        <w:t>ies</w:t>
      </w:r>
      <w:r w:rsidRPr="00C91212">
        <w:t xml:space="preserve"> of radial glia: ramifications</w:t>
      </w:r>
      <w:bookmarkEnd w:id="9"/>
    </w:p>
    <w:p w14:paraId="7B352ACE" w14:textId="6CD1277A" w:rsidR="00E03B10" w:rsidRPr="00C91212" w:rsidRDefault="00450AD6" w:rsidP="00CE68DD">
      <w:pPr>
        <w:spacing w:line="480" w:lineRule="auto"/>
        <w:jc w:val="both"/>
        <w:rPr>
          <w:rFonts w:ascii="Helvetica" w:eastAsia="Helvetica Neue" w:hAnsi="Helvetica" w:cs="Gill Sans"/>
        </w:rPr>
      </w:pPr>
      <w:r w:rsidRPr="00C91212">
        <w:rPr>
          <w:rFonts w:ascii="Helvetica" w:eastAsia="Helvetica Neue" w:hAnsi="Helvetica" w:cs="Gill Sans"/>
        </w:rPr>
        <w:t>I</w:t>
      </w:r>
      <w:r w:rsidR="00E03B10" w:rsidRPr="00C91212">
        <w:rPr>
          <w:rFonts w:ascii="Helvetica" w:eastAsia="Helvetica Neue" w:hAnsi="Helvetica" w:cs="Gill Sans"/>
        </w:rPr>
        <w:t xml:space="preserve">n addition to their long fibers that </w:t>
      </w:r>
      <w:r w:rsidR="00C323D2" w:rsidRPr="00C91212">
        <w:rPr>
          <w:rFonts w:ascii="Helvetica" w:eastAsia="Helvetica Neue" w:hAnsi="Helvetica" w:cs="Gill Sans"/>
        </w:rPr>
        <w:t>guide neuronal migration</w:t>
      </w:r>
      <w:r w:rsidR="00E03B10" w:rsidRPr="00C91212">
        <w:rPr>
          <w:rFonts w:ascii="Helvetica" w:eastAsia="Helvetica Neue" w:hAnsi="Helvetica" w:cs="Gill Sans"/>
        </w:rPr>
        <w:t xml:space="preserve">, radial glia </w:t>
      </w:r>
      <w:r w:rsidR="005A7D5A" w:rsidRPr="00C91212">
        <w:rPr>
          <w:rFonts w:ascii="Helvetica" w:eastAsia="Helvetica Neue" w:hAnsi="Helvetica" w:cs="Gill Sans"/>
        </w:rPr>
        <w:t xml:space="preserve">can form </w:t>
      </w:r>
      <w:r w:rsidR="00B911B2" w:rsidRPr="00C91212">
        <w:rPr>
          <w:rFonts w:ascii="Helvetica" w:eastAsia="Helvetica Neue" w:hAnsi="Helvetica" w:cs="Gill Sans"/>
        </w:rPr>
        <w:t xml:space="preserve">ramifying processes that </w:t>
      </w:r>
      <w:r w:rsidR="00C323D2" w:rsidRPr="00C91212">
        <w:rPr>
          <w:rFonts w:ascii="Helvetica" w:eastAsia="Helvetica Neue" w:hAnsi="Helvetica" w:cs="Gill Sans"/>
        </w:rPr>
        <w:t>intermingle with neuronal processes</w:t>
      </w:r>
      <w:r w:rsidR="0048466F" w:rsidRPr="00C91212">
        <w:rPr>
          <w:rFonts w:ascii="Helvetica" w:eastAsia="Helvetica Neue" w:hAnsi="Helvetica" w:cs="Gill Sans"/>
        </w:rPr>
        <w:t xml:space="preserve"> (Figure 1</w:t>
      </w:r>
      <w:r w:rsidR="00C26C3A" w:rsidRPr="00C91212">
        <w:rPr>
          <w:rFonts w:ascii="Helvetica" w:eastAsia="Helvetica Neue" w:hAnsi="Helvetica" w:cs="Gill Sans"/>
        </w:rPr>
        <w:t>C</w:t>
      </w:r>
      <w:r w:rsidR="0048466F" w:rsidRPr="00C91212">
        <w:rPr>
          <w:rFonts w:ascii="Helvetica" w:eastAsia="Helvetica Neue" w:hAnsi="Helvetica" w:cs="Gill Sans"/>
        </w:rPr>
        <w:t>)</w:t>
      </w:r>
      <w:r w:rsidR="00904526" w:rsidRPr="00C91212">
        <w:rPr>
          <w:rFonts w:ascii="Helvetica" w:eastAsia="Helvetica Neue" w:hAnsi="Helvetica" w:cs="Gill Sans"/>
        </w:rPr>
        <w:t>. These glial processes extensively fill the space around neuronal processes and</w:t>
      </w:r>
      <w:r w:rsidR="00C323D2" w:rsidRPr="00C91212">
        <w:rPr>
          <w:rFonts w:ascii="Helvetica" w:eastAsia="Helvetica Neue" w:hAnsi="Helvetica" w:cs="Gill Sans"/>
        </w:rPr>
        <w:t xml:space="preserve"> thus give radial glia access to</w:t>
      </w:r>
      <w:r w:rsidR="00BF53AB" w:rsidRPr="00C91212">
        <w:rPr>
          <w:rFonts w:ascii="Helvetica" w:eastAsia="Helvetica Neue" w:hAnsi="Helvetica" w:cs="Gill Sans"/>
        </w:rPr>
        <w:t xml:space="preserve"> </w:t>
      </w:r>
      <w:r w:rsidR="00C323D2" w:rsidRPr="00C91212">
        <w:rPr>
          <w:rFonts w:ascii="Helvetica" w:eastAsia="Helvetica Neue" w:hAnsi="Helvetica" w:cs="Gill Sans"/>
        </w:rPr>
        <w:t>synapses</w:t>
      </w:r>
      <w:r w:rsidR="00255602" w:rsidRPr="00C91212">
        <w:rPr>
          <w:rFonts w:ascii="Helvetica" w:eastAsia="Helvetica Neue" w:hAnsi="Helvetica" w:cs="Gill Sans"/>
        </w:rPr>
        <w:t xml:space="preserve"> and the broader extracellular space</w:t>
      </w:r>
      <w:r w:rsidR="00C323D2" w:rsidRPr="00C91212">
        <w:rPr>
          <w:rFonts w:ascii="Helvetica" w:eastAsia="Helvetica Neue" w:hAnsi="Helvetica" w:cs="Gill Sans"/>
        </w:rPr>
        <w:t>.</w:t>
      </w:r>
      <w:r w:rsidR="00016A13" w:rsidRPr="00C91212">
        <w:rPr>
          <w:rFonts w:ascii="Helvetica" w:eastAsia="Helvetica Neue" w:hAnsi="Helvetica" w:cs="Gill Sans"/>
        </w:rPr>
        <w:t xml:space="preserve"> Because</w:t>
      </w:r>
      <w:r w:rsidR="00FC2EE7" w:rsidRPr="00C91212">
        <w:rPr>
          <w:rFonts w:ascii="Helvetica" w:eastAsia="Helvetica Neue" w:hAnsi="Helvetica" w:cs="Gill Sans"/>
        </w:rPr>
        <w:t xml:space="preserve"> </w:t>
      </w:r>
      <w:r w:rsidR="00016A13" w:rsidRPr="00C91212">
        <w:rPr>
          <w:rFonts w:ascii="Helvetica" w:eastAsia="Helvetica Neue" w:hAnsi="Helvetica" w:cs="Gill Sans"/>
        </w:rPr>
        <w:t>t</w:t>
      </w:r>
      <w:r w:rsidR="00FC2EE7" w:rsidRPr="00C91212">
        <w:rPr>
          <w:rFonts w:ascii="Helvetica" w:eastAsia="Helvetica Neue" w:hAnsi="Helvetica" w:cs="Gill Sans"/>
        </w:rPr>
        <w:t>his morphological trait is highly conserved across</w:t>
      </w:r>
      <w:r w:rsidR="00C03959" w:rsidRPr="00C91212">
        <w:rPr>
          <w:rFonts w:ascii="Helvetica" w:eastAsia="Helvetica Neue" w:hAnsi="Helvetica" w:cs="Gill Sans"/>
        </w:rPr>
        <w:t xml:space="preserve"> different animal</w:t>
      </w:r>
      <w:r w:rsidR="00FC2EE7" w:rsidRPr="00C91212">
        <w:rPr>
          <w:rFonts w:ascii="Helvetica" w:eastAsia="Helvetica Neue" w:hAnsi="Helvetica" w:cs="Gill Sans"/>
        </w:rPr>
        <w:t xml:space="preserve"> species and</w:t>
      </w:r>
      <w:r w:rsidR="009178D5" w:rsidRPr="00C91212">
        <w:rPr>
          <w:rFonts w:ascii="Helvetica" w:eastAsia="Helvetica Neue" w:hAnsi="Helvetica" w:cs="Gill Sans"/>
        </w:rPr>
        <w:t xml:space="preserve"> across</w:t>
      </w:r>
      <w:r w:rsidR="00FC2EE7" w:rsidRPr="00C91212">
        <w:rPr>
          <w:rFonts w:ascii="Helvetica" w:eastAsia="Helvetica Neue" w:hAnsi="Helvetica" w:cs="Gill Sans"/>
        </w:rPr>
        <w:t xml:space="preserve"> subtypes of glia </w:t>
      </w:r>
      <w:r w:rsidR="00FC2EE7" w:rsidRPr="00C91212">
        <w:rPr>
          <w:rFonts w:ascii="Helvetica" w:eastAsia="Helvetica Neue" w:hAnsi="Helvetica" w:cs="Gill Sans"/>
        </w:rPr>
        <w:lastRenderedPageBreak/>
        <w:t>within species</w:t>
      </w:r>
      <w:r w:rsidR="00016A13" w:rsidRPr="00C91212">
        <w:rPr>
          <w:rFonts w:ascii="Helvetica" w:eastAsia="Helvetica Neue" w:hAnsi="Helvetica" w:cs="Gill Sans"/>
        </w:rPr>
        <w:t>,</w:t>
      </w:r>
      <w:r w:rsidR="00FC2EE7" w:rsidRPr="00C91212">
        <w:rPr>
          <w:rFonts w:ascii="Helvetica" w:eastAsia="Helvetica Neue" w:hAnsi="Helvetica" w:cs="Gill Sans"/>
        </w:rPr>
        <w:t xml:space="preserve"> I will devote the next section to a discourse on why I believe</w:t>
      </w:r>
      <w:r w:rsidR="009178D5" w:rsidRPr="00C91212">
        <w:rPr>
          <w:rFonts w:ascii="Helvetica" w:eastAsia="Helvetica Neue" w:hAnsi="Helvetica" w:cs="Gill Sans"/>
        </w:rPr>
        <w:t xml:space="preserve"> </w:t>
      </w:r>
      <w:r w:rsidR="00FC2EE7" w:rsidRPr="00C91212">
        <w:rPr>
          <w:rFonts w:ascii="Helvetica" w:eastAsia="Helvetica Neue" w:hAnsi="Helvetica" w:cs="Gill Sans"/>
        </w:rPr>
        <w:t xml:space="preserve">ramifying </w:t>
      </w:r>
      <w:r w:rsidR="00627A53" w:rsidRPr="00C91212">
        <w:rPr>
          <w:rFonts w:ascii="Helvetica" w:eastAsia="Helvetica Neue" w:hAnsi="Helvetica" w:cs="Gill Sans"/>
        </w:rPr>
        <w:t>glia</w:t>
      </w:r>
      <w:r w:rsidR="003E4A30" w:rsidRPr="00C91212">
        <w:rPr>
          <w:rFonts w:ascii="Helvetica" w:eastAsia="Helvetica Neue" w:hAnsi="Helvetica" w:cs="Gill Sans"/>
        </w:rPr>
        <w:t xml:space="preserve"> (also known as astroglia)</w:t>
      </w:r>
      <w:r w:rsidR="009178D5" w:rsidRPr="00C91212">
        <w:rPr>
          <w:rFonts w:ascii="Helvetica" w:eastAsia="Helvetica Neue" w:hAnsi="Helvetica" w:cs="Gill Sans"/>
        </w:rPr>
        <w:t xml:space="preserve"> are essential to the nervous system</w:t>
      </w:r>
      <w:r w:rsidR="00FC2EE7" w:rsidRPr="00C91212">
        <w:rPr>
          <w:rFonts w:ascii="Helvetica" w:eastAsia="Helvetica Neue" w:hAnsi="Helvetica" w:cs="Gill Sans"/>
        </w:rPr>
        <w:t>.</w:t>
      </w:r>
      <w:r w:rsidR="007C6258" w:rsidRPr="00C91212">
        <w:rPr>
          <w:rFonts w:ascii="Helvetica" w:eastAsia="Helvetica Neue" w:hAnsi="Helvetica" w:cs="Gill Sans"/>
        </w:rPr>
        <w:t xml:space="preserve"> </w:t>
      </w:r>
    </w:p>
    <w:p w14:paraId="277C73AD" w14:textId="77777777" w:rsidR="00F6094F" w:rsidRPr="00C91212" w:rsidRDefault="00F6094F" w:rsidP="00CE68DD">
      <w:pPr>
        <w:spacing w:line="480" w:lineRule="auto"/>
        <w:jc w:val="both"/>
        <w:rPr>
          <w:rFonts w:ascii="Helvetica" w:eastAsia="Helvetica Neue" w:hAnsi="Helvetica" w:cs="Gill Sans"/>
          <w:b/>
        </w:rPr>
      </w:pPr>
    </w:p>
    <w:p w14:paraId="5191DB27" w14:textId="77777777" w:rsidR="00423F14" w:rsidRPr="00C91212" w:rsidRDefault="004255FE" w:rsidP="00CE68DD">
      <w:pPr>
        <w:pStyle w:val="Heading4"/>
      </w:pPr>
      <w:bookmarkStart w:id="10" w:name="_Toc536627076"/>
      <w:r w:rsidRPr="00C91212">
        <w:t>The importance of extracellular space</w:t>
      </w:r>
      <w:r w:rsidR="00733E25" w:rsidRPr="00C91212">
        <w:t xml:space="preserve"> in the nervous system</w:t>
      </w:r>
      <w:bookmarkEnd w:id="10"/>
    </w:p>
    <w:p w14:paraId="63FA6F2B" w14:textId="5897C40A" w:rsidR="00DD7690" w:rsidRPr="00C91212" w:rsidRDefault="00A250BB" w:rsidP="00CE68DD">
      <w:pPr>
        <w:spacing w:line="480" w:lineRule="auto"/>
        <w:jc w:val="both"/>
        <w:rPr>
          <w:rFonts w:ascii="Helvetica" w:eastAsia="Helvetica Neue" w:hAnsi="Helvetica" w:cs="Gill Sans"/>
        </w:rPr>
      </w:pPr>
      <w:r w:rsidRPr="00C91212">
        <w:rPr>
          <w:rFonts w:ascii="Helvetica" w:eastAsia="Helvetica Neue" w:hAnsi="Helvetica" w:cs="Gill Sans"/>
        </w:rPr>
        <w:t>Why might</w:t>
      </w:r>
      <w:r w:rsidR="00336200" w:rsidRPr="00C91212">
        <w:rPr>
          <w:rFonts w:ascii="Helvetica" w:eastAsia="Helvetica Neue" w:hAnsi="Helvetica" w:cs="Gill Sans"/>
        </w:rPr>
        <w:t xml:space="preserve"> it</w:t>
      </w:r>
      <w:r w:rsidRPr="00C91212">
        <w:rPr>
          <w:rFonts w:ascii="Helvetica" w:eastAsia="Helvetica Neue" w:hAnsi="Helvetica" w:cs="Gill Sans"/>
        </w:rPr>
        <w:t xml:space="preserve"> be</w:t>
      </w:r>
      <w:r w:rsidR="00336200" w:rsidRPr="00C91212">
        <w:rPr>
          <w:rFonts w:ascii="Helvetica" w:eastAsia="Helvetica Neue" w:hAnsi="Helvetica" w:cs="Gill Sans"/>
        </w:rPr>
        <w:t xml:space="preserve"> important for </w:t>
      </w:r>
      <w:r w:rsidR="00027A50" w:rsidRPr="00C91212">
        <w:rPr>
          <w:rFonts w:ascii="Helvetica" w:eastAsia="Helvetica Neue" w:hAnsi="Helvetica" w:cs="Gill Sans"/>
        </w:rPr>
        <w:t>glia to</w:t>
      </w:r>
      <w:r w:rsidR="00FA761D" w:rsidRPr="00C91212">
        <w:rPr>
          <w:rFonts w:ascii="Helvetica" w:eastAsia="Helvetica Neue" w:hAnsi="Helvetica" w:cs="Gill Sans"/>
        </w:rPr>
        <w:t xml:space="preserve"> </w:t>
      </w:r>
      <w:r w:rsidR="00336200" w:rsidRPr="00C91212">
        <w:rPr>
          <w:rFonts w:ascii="Helvetica" w:eastAsia="Helvetica Neue" w:hAnsi="Helvetica" w:cs="Gill Sans"/>
        </w:rPr>
        <w:t>have</w:t>
      </w:r>
      <w:r w:rsidR="00FA761D" w:rsidRPr="00C91212">
        <w:rPr>
          <w:rFonts w:ascii="Helvetica" w:eastAsia="Helvetica Neue" w:hAnsi="Helvetica" w:cs="Gill Sans"/>
        </w:rPr>
        <w:t xml:space="preserve"> access to synapses and the broader extracellular space?</w:t>
      </w:r>
      <w:r w:rsidR="007F38D0" w:rsidRPr="00C91212">
        <w:rPr>
          <w:rFonts w:ascii="Helvetica" w:eastAsia="Helvetica Neue" w:hAnsi="Helvetica" w:cs="Gill Sans"/>
        </w:rPr>
        <w:t xml:space="preserve"> To answer this </w:t>
      </w:r>
      <w:r w:rsidR="007D7F7A" w:rsidRPr="00C91212">
        <w:rPr>
          <w:rFonts w:ascii="Helvetica" w:eastAsia="Helvetica Neue" w:hAnsi="Helvetica" w:cs="Gill Sans"/>
        </w:rPr>
        <w:t>question</w:t>
      </w:r>
      <w:r w:rsidR="00FF36C4" w:rsidRPr="00C91212">
        <w:rPr>
          <w:rFonts w:ascii="Helvetica" w:eastAsia="Helvetica Neue" w:hAnsi="Helvetica" w:cs="Gill Sans"/>
        </w:rPr>
        <w:t>,</w:t>
      </w:r>
      <w:r w:rsidR="007D7F7A" w:rsidRPr="00C91212">
        <w:rPr>
          <w:rFonts w:ascii="Helvetica" w:eastAsia="Helvetica Neue" w:hAnsi="Helvetica" w:cs="Gill Sans"/>
        </w:rPr>
        <w:t xml:space="preserve"> we should consider how neurons work. A single</w:t>
      </w:r>
      <w:r w:rsidR="00BB24DD" w:rsidRPr="00C91212">
        <w:rPr>
          <w:rFonts w:ascii="Helvetica" w:eastAsia="Helvetica Neue" w:hAnsi="Helvetica" w:cs="Gill Sans"/>
        </w:rPr>
        <w:t xml:space="preserve"> spiking</w:t>
      </w:r>
      <w:r w:rsidR="007D7F7A" w:rsidRPr="00C91212">
        <w:rPr>
          <w:rFonts w:ascii="Helvetica" w:eastAsia="Helvetica Neue" w:hAnsi="Helvetica" w:cs="Gill Sans"/>
        </w:rPr>
        <w:t xml:space="preserve"> neuron propagates signals by leveraging an electrochemical gradient across its membrane; signal</w:t>
      </w:r>
      <w:r w:rsidR="00BB24DD" w:rsidRPr="00C91212">
        <w:rPr>
          <w:rFonts w:ascii="Helvetica" w:eastAsia="Helvetica Neue" w:hAnsi="Helvetica" w:cs="Gill Sans"/>
        </w:rPr>
        <w:t>s</w:t>
      </w:r>
      <w:r w:rsidR="007D7F7A" w:rsidRPr="00C91212">
        <w:rPr>
          <w:rFonts w:ascii="Helvetica" w:eastAsia="Helvetica Neue" w:hAnsi="Helvetica" w:cs="Gill Sans"/>
        </w:rPr>
        <w:t xml:space="preserve"> between neurons</w:t>
      </w:r>
      <w:r w:rsidR="00BB24DD" w:rsidRPr="00C91212">
        <w:rPr>
          <w:rFonts w:ascii="Helvetica" w:eastAsia="Helvetica Neue" w:hAnsi="Helvetica" w:cs="Gill Sans"/>
        </w:rPr>
        <w:t xml:space="preserve"> are</w:t>
      </w:r>
      <w:r w:rsidR="007D7F7A" w:rsidRPr="00C91212">
        <w:rPr>
          <w:rFonts w:ascii="Helvetica" w:eastAsia="Helvetica Neue" w:hAnsi="Helvetica" w:cs="Gill Sans"/>
        </w:rPr>
        <w:t xml:space="preserve"> </w:t>
      </w:r>
      <w:r w:rsidR="00BB24DD" w:rsidRPr="00C91212">
        <w:rPr>
          <w:rFonts w:ascii="Helvetica" w:eastAsia="Helvetica Neue" w:hAnsi="Helvetica" w:cs="Gill Sans"/>
        </w:rPr>
        <w:t>typically transmitted</w:t>
      </w:r>
      <w:r w:rsidR="007D7F7A" w:rsidRPr="00C91212">
        <w:rPr>
          <w:rFonts w:ascii="Helvetica" w:eastAsia="Helvetica Neue" w:hAnsi="Helvetica" w:cs="Gill Sans"/>
        </w:rPr>
        <w:t xml:space="preserve"> by release and capture of </w:t>
      </w:r>
      <w:r w:rsidR="009178D5" w:rsidRPr="00C91212">
        <w:rPr>
          <w:rFonts w:ascii="Helvetica" w:eastAsia="Helvetica Neue" w:hAnsi="Helvetica" w:cs="Gill Sans"/>
        </w:rPr>
        <w:t xml:space="preserve">neurotransmitters </w:t>
      </w:r>
      <w:r w:rsidR="007D7F7A" w:rsidRPr="00C91212">
        <w:rPr>
          <w:rFonts w:ascii="Helvetica" w:eastAsia="Helvetica Neue" w:hAnsi="Helvetica" w:cs="Gill Sans"/>
        </w:rPr>
        <w:t>in the extracellular space</w:t>
      </w:r>
      <w:r w:rsidR="00587334" w:rsidRPr="00C91212">
        <w:rPr>
          <w:rFonts w:ascii="Helvetica" w:eastAsia="Helvetica Neue" w:hAnsi="Helvetica" w:cs="Gill Sans"/>
        </w:rPr>
        <w:t xml:space="preserve"> (a</w:t>
      </w:r>
      <w:r w:rsidR="00BB24DD" w:rsidRPr="00C91212">
        <w:rPr>
          <w:rFonts w:ascii="Helvetica" w:eastAsia="Helvetica Neue" w:hAnsi="Helvetica" w:cs="Gill Sans"/>
        </w:rPr>
        <w:t>nd</w:t>
      </w:r>
      <w:r w:rsidR="007D7F7A" w:rsidRPr="00C91212">
        <w:rPr>
          <w:rFonts w:ascii="Helvetica" w:eastAsia="Helvetica Neue" w:hAnsi="Helvetica" w:cs="Gill Sans"/>
        </w:rPr>
        <w:t xml:space="preserve"> </w:t>
      </w:r>
      <w:r w:rsidR="00BB24DD" w:rsidRPr="00C91212">
        <w:rPr>
          <w:rFonts w:ascii="Helvetica" w:eastAsia="Helvetica Neue" w:hAnsi="Helvetica" w:cs="Gill Sans"/>
        </w:rPr>
        <w:t>n</w:t>
      </w:r>
      <w:r w:rsidR="009178D5" w:rsidRPr="00C91212">
        <w:rPr>
          <w:rFonts w:ascii="Helvetica" w:eastAsia="Helvetica Neue" w:hAnsi="Helvetica" w:cs="Gill Sans"/>
        </w:rPr>
        <w:t xml:space="preserve">either action potential generation nor synaptic release are </w:t>
      </w:r>
      <w:r w:rsidR="00BB24DD" w:rsidRPr="00C91212">
        <w:rPr>
          <w:rFonts w:ascii="Helvetica" w:eastAsia="Helvetica Neue" w:hAnsi="Helvetica" w:cs="Gill Sans"/>
        </w:rPr>
        <w:t>sustainable</w:t>
      </w:r>
      <w:r w:rsidR="00587334" w:rsidRPr="00C91212">
        <w:rPr>
          <w:rFonts w:ascii="Helvetica" w:eastAsia="Helvetica Neue" w:hAnsi="Helvetica" w:cs="Gill Sans"/>
        </w:rPr>
        <w:t xml:space="preserve"> long-term</w:t>
      </w:r>
      <w:r w:rsidR="00BB24DD" w:rsidRPr="00C91212">
        <w:rPr>
          <w:rFonts w:ascii="Helvetica" w:eastAsia="Helvetica Neue" w:hAnsi="Helvetica" w:cs="Gill Sans"/>
        </w:rPr>
        <w:t xml:space="preserve"> without</w:t>
      </w:r>
      <w:r w:rsidR="000865D3" w:rsidRPr="00C91212">
        <w:rPr>
          <w:rFonts w:ascii="Helvetica" w:eastAsia="Helvetica Neue" w:hAnsi="Helvetica" w:cs="Gill Sans"/>
        </w:rPr>
        <w:t xml:space="preserve"> dynamical</w:t>
      </w:r>
      <w:r w:rsidR="00BB24DD" w:rsidRPr="00C91212">
        <w:rPr>
          <w:rFonts w:ascii="Helvetica" w:eastAsia="Helvetica Neue" w:hAnsi="Helvetica" w:cs="Gill Sans"/>
        </w:rPr>
        <w:t xml:space="preserve"> </w:t>
      </w:r>
      <w:r w:rsidR="000865D3" w:rsidRPr="00C91212">
        <w:rPr>
          <w:rFonts w:ascii="Helvetica" w:eastAsia="Helvetica Neue" w:hAnsi="Helvetica" w:cs="Gill Sans"/>
        </w:rPr>
        <w:t>processes that maintain</w:t>
      </w:r>
      <w:r w:rsidR="00034E30" w:rsidRPr="00C91212">
        <w:rPr>
          <w:rFonts w:ascii="Helvetica" w:eastAsia="Helvetica Neue" w:hAnsi="Helvetica" w:cs="Gill Sans"/>
        </w:rPr>
        <w:t xml:space="preserve"> </w:t>
      </w:r>
      <w:r w:rsidR="000865D3" w:rsidRPr="00C91212">
        <w:rPr>
          <w:rFonts w:ascii="Helvetica" w:eastAsia="Helvetica Neue" w:hAnsi="Helvetica" w:cs="Gill Sans"/>
        </w:rPr>
        <w:t>homeostasis</w:t>
      </w:r>
      <w:r w:rsidR="00587334" w:rsidRPr="00C91212">
        <w:rPr>
          <w:rFonts w:ascii="Helvetica" w:eastAsia="Helvetica Neue" w:hAnsi="Helvetica" w:cs="Gill Sans"/>
        </w:rPr>
        <w:t>)</w:t>
      </w:r>
      <w:r w:rsidR="000865D3" w:rsidRPr="00C91212">
        <w:rPr>
          <w:rFonts w:ascii="Helvetica" w:eastAsia="Helvetica Neue" w:hAnsi="Helvetica" w:cs="Gill Sans"/>
        </w:rPr>
        <w:t>.</w:t>
      </w:r>
      <w:r w:rsidR="00034E30" w:rsidRPr="00C91212">
        <w:rPr>
          <w:rFonts w:ascii="Helvetica" w:eastAsia="Helvetica Neue" w:hAnsi="Helvetica" w:cs="Gill Sans"/>
        </w:rPr>
        <w:t xml:space="preserve"> De</w:t>
      </w:r>
      <w:r w:rsidR="00963FA1" w:rsidRPr="00C91212">
        <w:rPr>
          <w:rFonts w:ascii="Helvetica" w:eastAsia="Helvetica Neue" w:hAnsi="Helvetica" w:cs="Gill Sans"/>
        </w:rPr>
        <w:t>sp</w:t>
      </w:r>
      <w:r w:rsidR="00034E30" w:rsidRPr="00C91212">
        <w:rPr>
          <w:rFonts w:ascii="Helvetica" w:eastAsia="Helvetica Neue" w:hAnsi="Helvetica" w:cs="Gill Sans"/>
        </w:rPr>
        <w:t xml:space="preserve">ite their </w:t>
      </w:r>
      <w:r w:rsidR="00963FA1" w:rsidRPr="00C91212">
        <w:rPr>
          <w:rFonts w:ascii="Helvetica" w:eastAsia="Helvetica Neue" w:hAnsi="Helvetica" w:cs="Gill Sans"/>
        </w:rPr>
        <w:t xml:space="preserve">utter reliance on </w:t>
      </w:r>
      <w:r w:rsidR="007D7F7A" w:rsidRPr="00C91212">
        <w:rPr>
          <w:rFonts w:ascii="Helvetica" w:eastAsia="Helvetica Neue" w:hAnsi="Helvetica" w:cs="Gill Sans"/>
        </w:rPr>
        <w:t>the</w:t>
      </w:r>
      <w:r w:rsidR="000865D3" w:rsidRPr="00C91212">
        <w:rPr>
          <w:rFonts w:ascii="Helvetica" w:eastAsia="Helvetica Neue" w:hAnsi="Helvetica" w:cs="Gill Sans"/>
        </w:rPr>
        <w:t xml:space="preserve"> state of the</w:t>
      </w:r>
      <w:r w:rsidR="007D7F7A" w:rsidRPr="00C91212">
        <w:rPr>
          <w:rFonts w:ascii="Helvetica" w:eastAsia="Helvetica Neue" w:hAnsi="Helvetica" w:cs="Gill Sans"/>
        </w:rPr>
        <w:t xml:space="preserve"> extracellular space</w:t>
      </w:r>
      <w:r w:rsidR="00587334" w:rsidRPr="00C91212">
        <w:rPr>
          <w:rFonts w:ascii="Helvetica" w:eastAsia="Helvetica Neue" w:hAnsi="Helvetica" w:cs="Gill Sans"/>
        </w:rPr>
        <w:t xml:space="preserve"> for signaling,</w:t>
      </w:r>
      <w:r w:rsidR="000865D3" w:rsidRPr="00C91212">
        <w:rPr>
          <w:rFonts w:ascii="Helvetica" w:eastAsia="Helvetica Neue" w:hAnsi="Helvetica" w:cs="Gill Sans"/>
        </w:rPr>
        <w:t xml:space="preserve"> neurons cannot effectively regulate this domain.</w:t>
      </w:r>
      <w:r w:rsidR="00513E7A" w:rsidRPr="00C91212">
        <w:rPr>
          <w:rFonts w:ascii="Helvetica" w:eastAsia="Helvetica Neue" w:hAnsi="Helvetica" w:cs="Gill Sans"/>
        </w:rPr>
        <w:t xml:space="preserve"> Accordingly,</w:t>
      </w:r>
      <w:r w:rsidR="000865D3" w:rsidRPr="00C91212">
        <w:rPr>
          <w:rFonts w:ascii="Helvetica" w:eastAsia="Helvetica Neue" w:hAnsi="Helvetica" w:cs="Gill Sans"/>
        </w:rPr>
        <w:t xml:space="preserve"> </w:t>
      </w:r>
      <w:r w:rsidR="00FE1077" w:rsidRPr="00C91212">
        <w:rPr>
          <w:rFonts w:ascii="Helvetica" w:eastAsia="Helvetica Neue" w:hAnsi="Helvetica" w:cs="Gill Sans"/>
        </w:rPr>
        <w:t>I suggest that any complex nervous system composed</w:t>
      </w:r>
      <w:r w:rsidR="009050A1" w:rsidRPr="00C91212">
        <w:rPr>
          <w:rFonts w:ascii="Helvetica" w:eastAsia="Helvetica Neue" w:hAnsi="Helvetica" w:cs="Gill Sans"/>
        </w:rPr>
        <w:t xml:space="preserve"> of spiking neurons need</w:t>
      </w:r>
      <w:r w:rsidR="00423F14" w:rsidRPr="00C91212">
        <w:rPr>
          <w:rFonts w:ascii="Helvetica" w:eastAsia="Helvetica Neue" w:hAnsi="Helvetica" w:cs="Gill Sans"/>
        </w:rPr>
        <w:t>s</w:t>
      </w:r>
      <w:r w:rsidR="009050A1" w:rsidRPr="00C91212">
        <w:rPr>
          <w:rFonts w:ascii="Helvetica" w:eastAsia="Helvetica Neue" w:hAnsi="Helvetica" w:cs="Gill Sans"/>
        </w:rPr>
        <w:t xml:space="preserve"> regulation of the</w:t>
      </w:r>
      <w:r w:rsidR="001D7FE3" w:rsidRPr="00C91212">
        <w:rPr>
          <w:rFonts w:ascii="Helvetica" w:eastAsia="Helvetica Neue" w:hAnsi="Helvetica" w:cs="Gill Sans"/>
        </w:rPr>
        <w:t xml:space="preserve"> extracellular space to obtain optimal signal processing by neurons</w:t>
      </w:r>
      <w:r w:rsidR="009050A1" w:rsidRPr="00C91212">
        <w:rPr>
          <w:rFonts w:ascii="Helvetica" w:eastAsia="Helvetica Neue" w:hAnsi="Helvetica" w:cs="Gill Sans"/>
        </w:rPr>
        <w:t>, and that glia provide this regulation in vertebrates. My argument for</w:t>
      </w:r>
      <w:r w:rsidR="00035433" w:rsidRPr="00C91212">
        <w:rPr>
          <w:rFonts w:ascii="Helvetica" w:eastAsia="Helvetica Neue" w:hAnsi="Helvetica" w:cs="Gill Sans"/>
        </w:rPr>
        <w:t xml:space="preserve"> this claim</w:t>
      </w:r>
      <w:r w:rsidR="009050A1" w:rsidRPr="00C91212">
        <w:rPr>
          <w:rFonts w:ascii="Helvetica" w:eastAsia="Helvetica Neue" w:hAnsi="Helvetica" w:cs="Gill Sans"/>
        </w:rPr>
        <w:t xml:space="preserve"> requires the following thought experiment:</w:t>
      </w:r>
      <w:r w:rsidR="00035433" w:rsidRPr="00C91212">
        <w:rPr>
          <w:rFonts w:ascii="Helvetica" w:eastAsia="Helvetica Neue" w:hAnsi="Helvetica" w:cs="Gill Sans"/>
        </w:rPr>
        <w:t xml:space="preserve"> consider a</w:t>
      </w:r>
      <w:r w:rsidR="003030AB" w:rsidRPr="00C91212">
        <w:rPr>
          <w:rFonts w:ascii="Helvetica" w:eastAsia="Helvetica Neue" w:hAnsi="Helvetica" w:cs="Gill Sans"/>
        </w:rPr>
        <w:t xml:space="preserve"> hypothetical</w:t>
      </w:r>
      <w:r w:rsidR="00035433" w:rsidRPr="00C91212">
        <w:rPr>
          <w:rFonts w:ascii="Helvetica" w:eastAsia="Helvetica Neue" w:hAnsi="Helvetica" w:cs="Gill Sans"/>
        </w:rPr>
        <w:t xml:space="preserve"> “nervous system” of two neurons in close apposition inside a compartment</w:t>
      </w:r>
      <w:r w:rsidR="004213DB" w:rsidRPr="00C91212">
        <w:rPr>
          <w:rFonts w:ascii="Helvetica" w:eastAsia="Helvetica Neue" w:hAnsi="Helvetica" w:cs="Gill Sans"/>
        </w:rPr>
        <w:t>.</w:t>
      </w:r>
      <w:r w:rsidR="00035433" w:rsidRPr="00C91212">
        <w:rPr>
          <w:rFonts w:ascii="Helvetica" w:eastAsia="Helvetica Neue" w:hAnsi="Helvetica" w:cs="Gill Sans"/>
        </w:rPr>
        <w:t xml:space="preserve"> if the first neuron fires a barrage of spikes, the electrochemical state of the extracellular space will be altered (e.g., the extracellular potassium concentration increases</w:t>
      </w:r>
      <w:r w:rsidR="00F14BBD" w:rsidRPr="00C91212">
        <w:rPr>
          <w:rFonts w:ascii="Helvetica" w:eastAsia="Helvetica Neue" w:hAnsi="Helvetica" w:cs="Gill Sans"/>
        </w:rPr>
        <w:t>, extracellular calcium decreases, etc</w:t>
      </w:r>
      <w:r w:rsidR="00200A62" w:rsidRPr="00C91212">
        <w:rPr>
          <w:rFonts w:ascii="Helvetica" w:eastAsia="Helvetica Neue" w:hAnsi="Helvetica" w:cs="Gill Sans"/>
        </w:rPr>
        <w:t>.</w:t>
      </w:r>
      <w:r w:rsidR="00035433" w:rsidRPr="00C91212">
        <w:rPr>
          <w:rFonts w:ascii="Helvetica" w:eastAsia="Helvetica Neue" w:hAnsi="Helvetica" w:cs="Gill Sans"/>
        </w:rPr>
        <w:t xml:space="preserve">), which in turn affects the excitability of the second neuron, and thus its ability to engage in signal processing. </w:t>
      </w:r>
      <w:r w:rsidR="00F14BBD" w:rsidRPr="00C91212">
        <w:rPr>
          <w:rFonts w:ascii="Helvetica" w:eastAsia="Helvetica Neue" w:hAnsi="Helvetica" w:cs="Gill Sans"/>
        </w:rPr>
        <w:t>By sharing the extracellular space, the two neurons cannot signal independently</w:t>
      </w:r>
      <w:r w:rsidR="006C7D34" w:rsidRPr="00C91212">
        <w:rPr>
          <w:rFonts w:ascii="Helvetica" w:eastAsia="Helvetica Neue" w:hAnsi="Helvetica" w:cs="Gill Sans"/>
        </w:rPr>
        <w:t xml:space="preserve">, and this problem would only become more severe </w:t>
      </w:r>
      <w:r w:rsidR="00B261BB" w:rsidRPr="00C91212">
        <w:rPr>
          <w:rFonts w:ascii="Helvetica" w:eastAsia="Helvetica Neue" w:hAnsi="Helvetica" w:cs="Gill Sans"/>
        </w:rPr>
        <w:t>if more</w:t>
      </w:r>
      <w:r w:rsidR="00027BAD" w:rsidRPr="00C91212">
        <w:rPr>
          <w:rFonts w:ascii="Helvetica" w:eastAsia="Helvetica Neue" w:hAnsi="Helvetica" w:cs="Gill Sans"/>
        </w:rPr>
        <w:t xml:space="preserve"> neurons</w:t>
      </w:r>
      <w:r w:rsidR="00B261BB" w:rsidRPr="00C91212">
        <w:rPr>
          <w:rFonts w:ascii="Helvetica" w:eastAsia="Helvetica Neue" w:hAnsi="Helvetica" w:cs="Gill Sans"/>
        </w:rPr>
        <w:t xml:space="preserve"> were </w:t>
      </w:r>
      <w:r w:rsidR="00B261BB" w:rsidRPr="00C91212">
        <w:rPr>
          <w:rFonts w:ascii="Helvetica" w:eastAsia="Helvetica Neue" w:hAnsi="Helvetica" w:cs="Gill Sans"/>
        </w:rPr>
        <w:lastRenderedPageBreak/>
        <w:t>added to the compartment</w:t>
      </w:r>
      <w:r w:rsidR="00027BAD" w:rsidRPr="00C91212">
        <w:rPr>
          <w:rFonts w:ascii="Helvetica" w:eastAsia="Helvetica Neue" w:hAnsi="Helvetica" w:cs="Gill Sans"/>
        </w:rPr>
        <w:t>.</w:t>
      </w:r>
      <w:r w:rsidR="006C7D34" w:rsidRPr="00C91212">
        <w:rPr>
          <w:rFonts w:ascii="Helvetica" w:eastAsia="Helvetica Neue" w:hAnsi="Helvetica" w:cs="Gill Sans"/>
        </w:rPr>
        <w:t xml:space="preserve"> </w:t>
      </w:r>
      <w:r w:rsidR="00B261BB" w:rsidRPr="00C91212">
        <w:rPr>
          <w:rFonts w:ascii="Helvetica" w:eastAsia="Helvetica Neue" w:hAnsi="Helvetica" w:cs="Gill Sans"/>
        </w:rPr>
        <w:t>B</w:t>
      </w:r>
      <w:r w:rsidR="00035433" w:rsidRPr="00C91212">
        <w:rPr>
          <w:rFonts w:ascii="Helvetica" w:eastAsia="Helvetica Neue" w:hAnsi="Helvetica" w:cs="Gill Sans"/>
        </w:rPr>
        <w:t xml:space="preserve">ut if the neurons are </w:t>
      </w:r>
      <w:r w:rsidR="00DC471D" w:rsidRPr="00C91212">
        <w:rPr>
          <w:rFonts w:ascii="Helvetica" w:eastAsia="Helvetica Neue" w:hAnsi="Helvetica" w:cs="Gill Sans"/>
        </w:rPr>
        <w:t>isolated from each other</w:t>
      </w:r>
      <w:r w:rsidR="00035433" w:rsidRPr="00C91212">
        <w:rPr>
          <w:rFonts w:ascii="Helvetica" w:eastAsia="Helvetica Neue" w:hAnsi="Helvetica" w:cs="Gill Sans"/>
        </w:rPr>
        <w:t xml:space="preserve"> by a non-spiking cell that can sense and regulate the extracellular space, i.e. a</w:t>
      </w:r>
      <w:r w:rsidR="00DC471D" w:rsidRPr="00C91212">
        <w:rPr>
          <w:rFonts w:ascii="Helvetica" w:eastAsia="Helvetica Neue" w:hAnsi="Helvetica" w:cs="Gill Sans"/>
        </w:rPr>
        <w:t xml:space="preserve"> paradigmatic</w:t>
      </w:r>
      <w:r w:rsidR="00035433" w:rsidRPr="00C91212">
        <w:rPr>
          <w:rFonts w:ascii="Helvetica" w:eastAsia="Helvetica Neue" w:hAnsi="Helvetica" w:cs="Gill Sans"/>
        </w:rPr>
        <w:t xml:space="preserve"> glial cell, then the second neuron </w:t>
      </w:r>
      <w:r w:rsidR="00C650DA" w:rsidRPr="00C91212">
        <w:rPr>
          <w:rFonts w:ascii="Helvetica" w:eastAsia="Helvetica Neue" w:hAnsi="Helvetica" w:cs="Gill Sans"/>
        </w:rPr>
        <w:t>is</w:t>
      </w:r>
      <w:r w:rsidR="00035433" w:rsidRPr="00C91212">
        <w:rPr>
          <w:rFonts w:ascii="Helvetica" w:eastAsia="Helvetica Neue" w:hAnsi="Helvetica" w:cs="Gill Sans"/>
        </w:rPr>
        <w:t xml:space="preserve"> isolated from the </w:t>
      </w:r>
      <w:r w:rsidR="00C650DA" w:rsidRPr="00C91212">
        <w:rPr>
          <w:rFonts w:ascii="Helvetica" w:eastAsia="Helvetica Neue" w:hAnsi="Helvetica" w:cs="Gill Sans"/>
        </w:rPr>
        <w:t>externalities</w:t>
      </w:r>
      <w:r w:rsidR="00035433" w:rsidRPr="00C91212">
        <w:rPr>
          <w:rFonts w:ascii="Helvetica" w:eastAsia="Helvetica Neue" w:hAnsi="Helvetica" w:cs="Gill Sans"/>
        </w:rPr>
        <w:t xml:space="preserve"> of the first neuron’s spiking, and the two neurons can engage in signal processing independently and efficiently, albeit at the expense of a more complicated nervous system</w:t>
      </w:r>
      <w:r w:rsidR="001F3329" w:rsidRPr="00C91212">
        <w:rPr>
          <w:rFonts w:ascii="Helvetica" w:eastAsia="Helvetica Neue" w:hAnsi="Helvetica" w:cs="Gill Sans"/>
        </w:rPr>
        <w:t>. The</w:t>
      </w:r>
      <w:r w:rsidR="00D609AA" w:rsidRPr="00C91212">
        <w:rPr>
          <w:rFonts w:ascii="Helvetica" w:eastAsia="Helvetica Neue" w:hAnsi="Helvetica" w:cs="Gill Sans"/>
        </w:rPr>
        <w:t xml:space="preserve"> same</w:t>
      </w:r>
      <w:r w:rsidR="001F3329" w:rsidRPr="00C91212">
        <w:rPr>
          <w:rFonts w:ascii="Helvetica" w:eastAsia="Helvetica Neue" w:hAnsi="Helvetica" w:cs="Gill Sans"/>
        </w:rPr>
        <w:t xml:space="preserve"> lesson from this thought experiment applies at synapses: the independence of nearby synapses is compromised if neurotransmitter leaks from one synapse to another</w:t>
      </w:r>
      <w:r w:rsidR="008B183D" w:rsidRPr="00C91212">
        <w:rPr>
          <w:rFonts w:ascii="Helvetica" w:eastAsia="Helvetica Neue" w:hAnsi="Helvetica" w:cs="Gill Sans"/>
        </w:rPr>
        <w:t>. This problem is</w:t>
      </w:r>
      <w:r w:rsidR="00B722F9" w:rsidRPr="00C91212">
        <w:rPr>
          <w:rFonts w:ascii="Helvetica" w:eastAsia="Helvetica Neue" w:hAnsi="Helvetica" w:cs="Gill Sans"/>
        </w:rPr>
        <w:t xml:space="preserve"> solved if synapses are surrounded by glial processes that scavenge neurotransmitter.</w:t>
      </w:r>
    </w:p>
    <w:p w14:paraId="4FB573DA" w14:textId="3F1B185E" w:rsidR="00C56518" w:rsidRPr="00C91212" w:rsidRDefault="00CD22AA" w:rsidP="00CE68DD">
      <w:pPr>
        <w:spacing w:line="480" w:lineRule="auto"/>
        <w:jc w:val="both"/>
        <w:rPr>
          <w:rFonts w:ascii="Helvetica" w:eastAsia="Helvetica Neue" w:hAnsi="Helvetica" w:cs="Gill Sans"/>
        </w:rPr>
      </w:pPr>
      <w:r w:rsidRPr="00C91212">
        <w:rPr>
          <w:rFonts w:ascii="Helvetica" w:eastAsia="Helvetica Neue" w:hAnsi="Helvetica" w:cs="Gill Sans"/>
        </w:rPr>
        <w:t>The paradigmatic g</w:t>
      </w:r>
      <w:r w:rsidR="004A330A" w:rsidRPr="00C91212">
        <w:rPr>
          <w:rFonts w:ascii="Helvetica" w:eastAsia="Helvetica Neue" w:hAnsi="Helvetica" w:cs="Gill Sans"/>
        </w:rPr>
        <w:t xml:space="preserve">lia </w:t>
      </w:r>
      <w:r w:rsidRPr="00C91212">
        <w:rPr>
          <w:rFonts w:ascii="Helvetica" w:eastAsia="Helvetica Neue" w:hAnsi="Helvetica" w:cs="Gill Sans"/>
        </w:rPr>
        <w:t>circumscribed</w:t>
      </w:r>
      <w:r w:rsidR="004A330A" w:rsidRPr="00C91212">
        <w:rPr>
          <w:rFonts w:ascii="Helvetica" w:eastAsia="Helvetica Neue" w:hAnsi="Helvetica" w:cs="Gill Sans"/>
        </w:rPr>
        <w:t xml:space="preserve"> </w:t>
      </w:r>
      <w:r w:rsidRPr="00C91212">
        <w:rPr>
          <w:rFonts w:ascii="Helvetica" w:eastAsia="Helvetica Neue" w:hAnsi="Helvetica" w:cs="Gill Sans"/>
        </w:rPr>
        <w:t>in the above thought experiment</w:t>
      </w:r>
      <w:r w:rsidR="009B438D" w:rsidRPr="00C91212">
        <w:rPr>
          <w:rFonts w:ascii="Helvetica" w:eastAsia="Helvetica Neue" w:hAnsi="Helvetica" w:cs="Gill Sans"/>
        </w:rPr>
        <w:t>s</w:t>
      </w:r>
      <w:r w:rsidR="004A330A" w:rsidRPr="00C91212">
        <w:rPr>
          <w:rFonts w:ascii="Helvetica" w:eastAsia="Helvetica Neue" w:hAnsi="Helvetica" w:cs="Gill Sans"/>
        </w:rPr>
        <w:t xml:space="preserve"> could be characterized as “support</w:t>
      </w:r>
      <w:r w:rsidR="00AC0425" w:rsidRPr="00C91212">
        <w:rPr>
          <w:rFonts w:ascii="Helvetica" w:eastAsia="Helvetica Neue" w:hAnsi="Helvetica" w:cs="Gill Sans"/>
        </w:rPr>
        <w:t>ing</w:t>
      </w:r>
      <w:r w:rsidR="004A330A" w:rsidRPr="00C91212">
        <w:rPr>
          <w:rFonts w:ascii="Helvetica" w:eastAsia="Helvetica Neue" w:hAnsi="Helvetica" w:cs="Gill Sans"/>
        </w:rPr>
        <w:t>” neurons</w:t>
      </w:r>
      <w:r w:rsidRPr="00C91212">
        <w:rPr>
          <w:rFonts w:ascii="Helvetica" w:eastAsia="Helvetica Neue" w:hAnsi="Helvetica" w:cs="Gill Sans"/>
        </w:rPr>
        <w:t>; this is how</w:t>
      </w:r>
      <w:r w:rsidR="00AC0425" w:rsidRPr="00C91212">
        <w:rPr>
          <w:rFonts w:ascii="Helvetica" w:eastAsia="Helvetica Neue" w:hAnsi="Helvetica" w:cs="Gill Sans"/>
        </w:rPr>
        <w:t xml:space="preserve"> </w:t>
      </w:r>
      <w:r w:rsidRPr="00C91212">
        <w:rPr>
          <w:rFonts w:ascii="Helvetica" w:eastAsia="Helvetica Neue" w:hAnsi="Helvetica" w:cs="Gill Sans"/>
        </w:rPr>
        <w:t>g</w:t>
      </w:r>
      <w:r w:rsidR="00AC0425" w:rsidRPr="00C91212">
        <w:rPr>
          <w:rFonts w:ascii="Helvetica" w:eastAsia="Helvetica Neue" w:hAnsi="Helvetica" w:cs="Gill Sans"/>
        </w:rPr>
        <w:t>lia are typically summarized in the</w:t>
      </w:r>
      <w:r w:rsidRPr="00C91212">
        <w:rPr>
          <w:rFonts w:ascii="Helvetica" w:eastAsia="Helvetica Neue" w:hAnsi="Helvetica" w:cs="Gill Sans"/>
        </w:rPr>
        <w:t xml:space="preserve"> broader neuroscience</w:t>
      </w:r>
      <w:r w:rsidR="00AC0425" w:rsidRPr="00C91212">
        <w:rPr>
          <w:rFonts w:ascii="Helvetica" w:eastAsia="Helvetica Neue" w:hAnsi="Helvetica" w:cs="Gill Sans"/>
        </w:rPr>
        <w:t xml:space="preserve"> literature</w:t>
      </w:r>
      <w:r w:rsidR="005A02A5" w:rsidRPr="00C91212">
        <w:rPr>
          <w:rFonts w:ascii="Helvetica" w:eastAsia="Helvetica Neue" w:hAnsi="Helvetica" w:cs="Gill Sans"/>
        </w:rPr>
        <w:t>. But does</w:t>
      </w:r>
      <w:r w:rsidR="00AD626D" w:rsidRPr="00C91212">
        <w:rPr>
          <w:rFonts w:ascii="Helvetica" w:eastAsia="Helvetica Neue" w:hAnsi="Helvetica" w:cs="Gill Sans"/>
        </w:rPr>
        <w:t xml:space="preserve"> electrochemically</w:t>
      </w:r>
      <w:r w:rsidR="005A02A5" w:rsidRPr="00C91212">
        <w:rPr>
          <w:rFonts w:ascii="Helvetica" w:eastAsia="Helvetica Neue" w:hAnsi="Helvetica" w:cs="Gill Sans"/>
        </w:rPr>
        <w:t xml:space="preserve"> isolating a neuron from its neighbors</w:t>
      </w:r>
      <w:r w:rsidR="00510223" w:rsidRPr="00C91212">
        <w:rPr>
          <w:rFonts w:ascii="Helvetica" w:eastAsia="Helvetica Neue" w:hAnsi="Helvetica" w:cs="Gill Sans"/>
        </w:rPr>
        <w:t xml:space="preserve"> really</w:t>
      </w:r>
      <w:r w:rsidR="005A02A5" w:rsidRPr="00C91212">
        <w:rPr>
          <w:rFonts w:ascii="Helvetica" w:eastAsia="Helvetica Neue" w:hAnsi="Helvetica" w:cs="Gill Sans"/>
        </w:rPr>
        <w:t xml:space="preserve"> “support” that</w:t>
      </w:r>
      <w:r w:rsidR="00510223" w:rsidRPr="00C91212">
        <w:rPr>
          <w:rFonts w:ascii="Helvetica" w:eastAsia="Helvetica Neue" w:hAnsi="Helvetica" w:cs="Gill Sans"/>
        </w:rPr>
        <w:t xml:space="preserve"> specific</w:t>
      </w:r>
      <w:r w:rsidR="005A02A5" w:rsidRPr="00C91212">
        <w:rPr>
          <w:rFonts w:ascii="Helvetica" w:eastAsia="Helvetica Neue" w:hAnsi="Helvetica" w:cs="Gill Sans"/>
        </w:rPr>
        <w:t xml:space="preserve"> neuron</w:t>
      </w:r>
      <w:r w:rsidR="00D3143F" w:rsidRPr="00C91212">
        <w:rPr>
          <w:rFonts w:ascii="Helvetica" w:eastAsia="Helvetica Neue" w:hAnsi="Helvetica" w:cs="Gill Sans"/>
        </w:rPr>
        <w:t>?</w:t>
      </w:r>
      <w:r w:rsidR="001777A6" w:rsidRPr="00C91212">
        <w:rPr>
          <w:rFonts w:ascii="Helvetica" w:eastAsia="Helvetica Neue" w:hAnsi="Helvetica" w:cs="Gill Sans"/>
        </w:rPr>
        <w:t xml:space="preserve"> </w:t>
      </w:r>
      <w:r w:rsidR="00C41B8E" w:rsidRPr="00C91212">
        <w:rPr>
          <w:rFonts w:ascii="Helvetica" w:eastAsia="Helvetica Neue" w:hAnsi="Helvetica" w:cs="Gill Sans"/>
        </w:rPr>
        <w:t>Does facilitating synaptic transmission “</w:t>
      </w:r>
      <w:proofErr w:type="gramStart"/>
      <w:r w:rsidR="00C41B8E" w:rsidRPr="00C91212">
        <w:rPr>
          <w:rFonts w:ascii="Helvetica" w:eastAsia="Helvetica Neue" w:hAnsi="Helvetica" w:cs="Gill Sans"/>
        </w:rPr>
        <w:t>support“ a</w:t>
      </w:r>
      <w:proofErr w:type="gramEnd"/>
      <w:r w:rsidR="00C41B8E" w:rsidRPr="00C91212">
        <w:rPr>
          <w:rFonts w:ascii="Helvetica" w:eastAsia="Helvetica Neue" w:hAnsi="Helvetica" w:cs="Gill Sans"/>
        </w:rPr>
        <w:t xml:space="preserve"> neuron?</w:t>
      </w:r>
      <w:r w:rsidR="009B438D" w:rsidRPr="00C91212">
        <w:rPr>
          <w:rFonts w:ascii="Helvetica" w:eastAsia="Helvetica Neue" w:hAnsi="Helvetica" w:cs="Gill Sans"/>
        </w:rPr>
        <w:t xml:space="preserve"> Maybe, but</w:t>
      </w:r>
      <w:r w:rsidR="00D3143F" w:rsidRPr="00C91212">
        <w:rPr>
          <w:rFonts w:ascii="Helvetica" w:eastAsia="Helvetica Neue" w:hAnsi="Helvetica" w:cs="Gill Sans"/>
        </w:rPr>
        <w:t xml:space="preserve"> It seems more apt to say that </w:t>
      </w:r>
      <w:r w:rsidR="009B438D" w:rsidRPr="00C91212">
        <w:rPr>
          <w:rFonts w:ascii="Helvetica" w:eastAsia="Helvetica Neue" w:hAnsi="Helvetica" w:cs="Gill Sans"/>
        </w:rPr>
        <w:t>glial regulation of extracellular space</w:t>
      </w:r>
      <w:r w:rsidR="00F01B79" w:rsidRPr="00C91212">
        <w:rPr>
          <w:rFonts w:ascii="Helvetica" w:eastAsia="Helvetica Neue" w:hAnsi="Helvetica" w:cs="Gill Sans"/>
        </w:rPr>
        <w:t xml:space="preserve"> chiefly</w:t>
      </w:r>
      <w:r w:rsidR="00D3143F" w:rsidRPr="00C91212">
        <w:rPr>
          <w:rFonts w:ascii="Helvetica" w:eastAsia="Helvetica Neue" w:hAnsi="Helvetica" w:cs="Gill Sans"/>
        </w:rPr>
        <w:t xml:space="preserve"> support</w:t>
      </w:r>
      <w:r w:rsidR="009B438D" w:rsidRPr="00C91212">
        <w:rPr>
          <w:rFonts w:ascii="Helvetica" w:eastAsia="Helvetica Neue" w:hAnsi="Helvetica" w:cs="Gill Sans"/>
        </w:rPr>
        <w:t>s</w:t>
      </w:r>
      <w:r w:rsidR="00D3143F" w:rsidRPr="00C91212">
        <w:rPr>
          <w:rFonts w:ascii="Helvetica" w:eastAsia="Helvetica Neue" w:hAnsi="Helvetica" w:cs="Gill Sans"/>
        </w:rPr>
        <w:t xml:space="preserve"> </w:t>
      </w:r>
      <w:r w:rsidR="00D3143F" w:rsidRPr="00C91212">
        <w:rPr>
          <w:rFonts w:ascii="Helvetica" w:eastAsia="Helvetica Neue" w:hAnsi="Helvetica" w:cs="Gill Sans"/>
          <w:i/>
        </w:rPr>
        <w:t>neuronal signaling</w:t>
      </w:r>
      <w:r w:rsidR="00D3143F" w:rsidRPr="00C91212">
        <w:rPr>
          <w:rFonts w:ascii="Helvetica" w:eastAsia="Helvetica Neue" w:hAnsi="Helvetica" w:cs="Gill Sans"/>
        </w:rPr>
        <w:t>, or nervous system function as a whole.</w:t>
      </w:r>
      <w:r w:rsidR="00C22FC1" w:rsidRPr="00C91212">
        <w:rPr>
          <w:rFonts w:ascii="Helvetica" w:eastAsia="Helvetica Neue" w:hAnsi="Helvetica" w:cs="Gill Sans"/>
        </w:rPr>
        <w:t xml:space="preserve"> I believe this is more than a semantic quibble </w:t>
      </w:r>
      <w:r w:rsidR="00F313A2" w:rsidRPr="00C91212">
        <w:rPr>
          <w:rFonts w:ascii="Helvetica" w:eastAsia="Helvetica Neue" w:hAnsi="Helvetica" w:cs="Gill Sans"/>
        </w:rPr>
        <w:t>–</w:t>
      </w:r>
      <w:r w:rsidR="00C22FC1" w:rsidRPr="00C91212">
        <w:rPr>
          <w:rFonts w:ascii="Helvetica" w:eastAsia="Helvetica Neue" w:hAnsi="Helvetica" w:cs="Gill Sans"/>
        </w:rPr>
        <w:t xml:space="preserve"> </w:t>
      </w:r>
      <w:r w:rsidR="00F313A2" w:rsidRPr="00C91212">
        <w:rPr>
          <w:rFonts w:ascii="Helvetica" w:eastAsia="Helvetica Neue" w:hAnsi="Helvetica" w:cs="Gill Sans"/>
        </w:rPr>
        <w:t>glia have been observed directly modulating neuronal activity, either by altering the extracellular space</w:t>
      </w:r>
      <w:r w:rsidR="008C5333" w:rsidRPr="00C91212">
        <w:rPr>
          <w:rFonts w:ascii="Helvetica" w:eastAsia="Helvetica Neue" w:hAnsi="Helvetica" w:cs="Gill Sans"/>
        </w:rPr>
        <w:t xml:space="preserve"> to push neuronal dynamics into a different state,</w:t>
      </w:r>
      <w:r w:rsidR="00F313A2" w:rsidRPr="00C91212">
        <w:rPr>
          <w:rFonts w:ascii="Helvetica" w:eastAsia="Helvetica Neue" w:hAnsi="Helvetica" w:cs="Gill Sans"/>
        </w:rPr>
        <w:t xml:space="preserve"> or by releasing a ligand for neuron-bound receptors</w:t>
      </w:r>
      <w:r w:rsidR="007127E2" w:rsidRPr="00C91212">
        <w:rPr>
          <w:rFonts w:ascii="Helvetica" w:eastAsia="Helvetica Neue" w:hAnsi="Helvetica" w:cs="Gill Sans"/>
        </w:rPr>
        <w:t xml:space="preserve"> </w:t>
      </w:r>
      <w:r w:rsidR="00095DBD" w:rsidRPr="00C91212">
        <w:rPr>
          <w:rFonts w:ascii="Helvetica" w:eastAsia="Helvetica Neue" w:hAnsi="Helvetica" w:cs="Gill Sans"/>
        </w:rPr>
        <w:fldChar w:fldCharType="begin" w:fldLock="1"/>
      </w:r>
      <w:r w:rsidR="002C61D9" w:rsidRPr="00C91212">
        <w:rPr>
          <w:rFonts w:ascii="Helvetica" w:eastAsia="Helvetica Neue" w:hAnsi="Helvetica" w:cs="Gill Sans"/>
        </w:rPr>
        <w:instrText>ADDIN CSL_CITATION {"citationItems":[{"id":"ITEM-1","itemData":{"DOI":"10.1038/nn.4013","ISBN":"1546-1726 (Electronic)\r1097-6256 (Linking)","ISSN":"1546-1726","PMID":"25938883","abstract":"Communication between neurons rests on their capacity to change their firing pattern to encode different messages. For several vital functions, such as respiration and mastication, neurons need to generate a rhythmic firing pattern. Here we show in the rat trigeminal sensori-motor circuit for mastication that this ability depends on regulation of the extracellular Ca(2+) concentration ([Ca(2+)]e) by astrocytes. In this circuit, astrocytes respond to sensory stimuli that induce neuronal rhythmic activity, and their blockade with a Ca(2+) chelator prevents neurons from generating a rhythmic bursting pattern. This ability is restored by adding S100β, an astrocytic Ca(2+)-binding protein, to the extracellular space, while application of an anti-S100β antibody prevents generation of rhythmic activity. These results indicate that astrocytes regulate a fundamental neuronal property: the capacity to change firing pattern. These findings may have broad implications for many other neural networks whose functions depend on the generation of rhythmic activity.","author":[{"dropping-particle":"","family":"Morquette","given":"Philippe","non-dropping-particle":"","parse-names":false,"suffix":""},{"dropping-particle":"","family":"Verdier","given":"Dorly","non-dropping-particle":"","parse-names":false,"suffix":""},{"dropping-particle":"","family":"Kadala","given":"Aklesso","non-dropping-particle":"","parse-names":false,"suffix":""},{"dropping-particle":"","family":"Féthière","given":"James","non-dropping-particle":"","parse-names":false,"suffix":""},{"dropping-particle":"","family":"Philippe","given":"Antony G","non-dropping-particle":"","parse-names":false,"suffix":""},{"dropping-particle":"","family":"Robitaille","given":"Richard","non-dropping-particle":"","parse-names":false,"suffix":""},{"dropping-particle":"","family":"Kolta","given":"Arlette","non-dropping-particle":"","parse-names":false,"suffix":""}],"container-title":"Nature neuroscience","id":"ITEM-1","issue":"6","issued":{"date-parts":[["2015"]]},"page":"844-854","title":"An astrocyte-dependent mechanism for neuronal rhythmogenesis.","type":"article-journal","volume":"18"},"uris":["http://www.mendeley.com/documents/?uuid=2785dc6d-24b5-4bfc-8908-3d17ccd8d0d6"]},{"id":"ITEM-2","itemData":{"DOI":"10.1038/nature20145","ISSN":"0028-0836","author":[{"dropping-particle":"","family":"Ma","given":"Zhiguo","non-dropping-particle":"","parse-names":false,"suffix":""},{"dropping-particle":"","family":"Stork","given":"Tobias","non-dropping-particle":"","parse-names":false,"suffix":""},{"dropping-particle":"","family":"Bergles","given":"Dwight E","non-dropping-particle":"","parse-names":false,"suffix":""},{"dropping-particle":"","family":"Freeman","given":"Marc R","non-dropping-particle":"","parse-names":false,"suffix":""}],"container-title":"Nature Publishing Group","id":"ITEM-2","issued":{"date-parts":[["2016"]]},"publisher":"Nature Publishing Group","title":"Neuromodulators signal through astrocytes to alter neural circuit activity and behaviour","type":"article-journal"},"uris":["http://www.mendeley.com/documents/?uuid=77a90f3c-e4b4-4b3a-900a-e9ee0f270c61"]}],"mendeley":{"formattedCitation":"(Morquette et al. 2015; Ma et al. 2016)","plainTextFormattedCitation":"(Morquette et al. 2015; Ma et al. 2016)","previouslyFormattedCitation":"(Morquette et al. 2015; Ma et al. 2016)"},"properties":{"noteIndex":0},"schema":"https://github.com/citation-style-language/schema/raw/master/csl-citation.json"}</w:instrText>
      </w:r>
      <w:r w:rsidR="00095DBD" w:rsidRPr="00C91212">
        <w:rPr>
          <w:rFonts w:ascii="Helvetica" w:eastAsia="Helvetica Neue" w:hAnsi="Helvetica" w:cs="Gill Sans"/>
        </w:rPr>
        <w:fldChar w:fldCharType="separate"/>
      </w:r>
      <w:r w:rsidR="00095DBD" w:rsidRPr="00C91212">
        <w:rPr>
          <w:rFonts w:ascii="Helvetica" w:eastAsia="Helvetica Neue" w:hAnsi="Helvetica" w:cs="Gill Sans"/>
          <w:noProof/>
        </w:rPr>
        <w:t>(Morquette et al. 2015; Ma et al. 2016)</w:t>
      </w:r>
      <w:r w:rsidR="00095DBD" w:rsidRPr="00C91212">
        <w:rPr>
          <w:rFonts w:ascii="Helvetica" w:eastAsia="Helvetica Neue" w:hAnsi="Helvetica" w:cs="Gill Sans"/>
        </w:rPr>
        <w:fldChar w:fldCharType="end"/>
      </w:r>
      <w:r w:rsidR="00F313A2" w:rsidRPr="00C91212">
        <w:rPr>
          <w:rFonts w:ascii="Helvetica" w:eastAsia="Helvetica Neue" w:hAnsi="Helvetica" w:cs="Gill Sans"/>
        </w:rPr>
        <w:t>.</w:t>
      </w:r>
      <w:r w:rsidR="001C0554" w:rsidRPr="00C91212">
        <w:rPr>
          <w:rFonts w:ascii="Helvetica" w:eastAsia="Helvetica Neue" w:hAnsi="Helvetica" w:cs="Gill Sans"/>
        </w:rPr>
        <w:t xml:space="preserve"> If we believe that glia</w:t>
      </w:r>
      <w:r w:rsidR="003647C7" w:rsidRPr="00C91212">
        <w:rPr>
          <w:rFonts w:ascii="Helvetica" w:eastAsia="Helvetica Neue" w:hAnsi="Helvetica" w:cs="Gill Sans"/>
        </w:rPr>
        <w:t xml:space="preserve"> </w:t>
      </w:r>
      <w:proofErr w:type="gramStart"/>
      <w:r w:rsidR="003647C7" w:rsidRPr="00C91212">
        <w:rPr>
          <w:rFonts w:ascii="Helvetica" w:eastAsia="Helvetica Neue" w:hAnsi="Helvetica" w:cs="Gill Sans"/>
        </w:rPr>
        <w:t>exist</w:t>
      </w:r>
      <w:proofErr w:type="gramEnd"/>
      <w:r w:rsidR="003647C7" w:rsidRPr="00C91212">
        <w:rPr>
          <w:rFonts w:ascii="Helvetica" w:eastAsia="Helvetica Neue" w:hAnsi="Helvetica" w:cs="Gill Sans"/>
        </w:rPr>
        <w:t xml:space="preserve"> to</w:t>
      </w:r>
      <w:r w:rsidR="001C0554" w:rsidRPr="00C91212">
        <w:rPr>
          <w:rFonts w:ascii="Helvetica" w:eastAsia="Helvetica Neue" w:hAnsi="Helvetica" w:cs="Gill Sans"/>
        </w:rPr>
        <w:t xml:space="preserve"> support neurons, then these results are </w:t>
      </w:r>
      <w:r w:rsidR="003647C7" w:rsidRPr="00C91212">
        <w:rPr>
          <w:rFonts w:ascii="Helvetica" w:eastAsia="Helvetica Neue" w:hAnsi="Helvetica" w:cs="Gill Sans"/>
        </w:rPr>
        <w:t>difficult to understand</w:t>
      </w:r>
      <w:r w:rsidR="001C0554" w:rsidRPr="00C91212">
        <w:rPr>
          <w:rFonts w:ascii="Helvetica" w:eastAsia="Helvetica Neue" w:hAnsi="Helvetica" w:cs="Gill Sans"/>
        </w:rPr>
        <w:t>. But if we believe that</w:t>
      </w:r>
      <w:r w:rsidR="00F313A2" w:rsidRPr="00C91212">
        <w:rPr>
          <w:rFonts w:ascii="Helvetica" w:eastAsia="Helvetica Neue" w:hAnsi="Helvetica" w:cs="Gill Sans"/>
        </w:rPr>
        <w:t xml:space="preserve"> </w:t>
      </w:r>
      <w:r w:rsidR="001C0554" w:rsidRPr="00C91212">
        <w:rPr>
          <w:rFonts w:ascii="Helvetica" w:eastAsia="Helvetica Neue" w:hAnsi="Helvetica" w:cs="Gill Sans"/>
        </w:rPr>
        <w:t>g</w:t>
      </w:r>
      <w:r w:rsidR="00A32A97" w:rsidRPr="00C91212">
        <w:rPr>
          <w:rFonts w:ascii="Helvetica" w:eastAsia="Helvetica Neue" w:hAnsi="Helvetica" w:cs="Gill Sans"/>
        </w:rPr>
        <w:t>lia</w:t>
      </w:r>
      <w:r w:rsidR="001C0554" w:rsidRPr="00C91212">
        <w:rPr>
          <w:rFonts w:ascii="Helvetica" w:eastAsia="Helvetica Neue" w:hAnsi="Helvetica" w:cs="Gill Sans"/>
        </w:rPr>
        <w:t xml:space="preserve"> support </w:t>
      </w:r>
      <w:r w:rsidR="001C0554" w:rsidRPr="00C91212">
        <w:rPr>
          <w:rFonts w:ascii="Helvetica" w:eastAsia="Helvetica Neue" w:hAnsi="Helvetica" w:cs="Gill Sans"/>
          <w:i/>
        </w:rPr>
        <w:t>nervous system function</w:t>
      </w:r>
      <w:r w:rsidR="001C0554" w:rsidRPr="00C91212">
        <w:rPr>
          <w:rFonts w:ascii="Helvetica" w:eastAsia="Helvetica Neue" w:hAnsi="Helvetica" w:cs="Gill Sans"/>
        </w:rPr>
        <w:t>, then</w:t>
      </w:r>
      <w:r w:rsidR="00A32A97" w:rsidRPr="00C91212">
        <w:rPr>
          <w:rFonts w:ascii="Helvetica" w:eastAsia="Helvetica Neue" w:hAnsi="Helvetica" w:cs="Gill Sans"/>
        </w:rPr>
        <w:t xml:space="preserve"> </w:t>
      </w:r>
      <w:r w:rsidR="00BC4AF7" w:rsidRPr="00C91212">
        <w:rPr>
          <w:rFonts w:ascii="Helvetica" w:eastAsia="Helvetica Neue" w:hAnsi="Helvetica" w:cs="Gill Sans"/>
        </w:rPr>
        <w:t xml:space="preserve">dynamically </w:t>
      </w:r>
      <w:r w:rsidR="00A32A97" w:rsidRPr="00C91212">
        <w:rPr>
          <w:rFonts w:ascii="Helvetica" w:eastAsia="Helvetica Neue" w:hAnsi="Helvetica" w:cs="Gill Sans"/>
        </w:rPr>
        <w:t xml:space="preserve">altering neuronal activity </w:t>
      </w:r>
      <w:r w:rsidR="00D2649A" w:rsidRPr="00C91212">
        <w:rPr>
          <w:rFonts w:ascii="Helvetica" w:eastAsia="Helvetica Neue" w:hAnsi="Helvetica" w:cs="Gill Sans"/>
        </w:rPr>
        <w:t>i</w:t>
      </w:r>
      <w:r w:rsidR="001C0554" w:rsidRPr="00C91212">
        <w:rPr>
          <w:rFonts w:ascii="Helvetica" w:eastAsia="Helvetica Neue" w:hAnsi="Helvetica" w:cs="Gill Sans"/>
        </w:rPr>
        <w:t xml:space="preserve">s entirely consistent with that mandate. </w:t>
      </w:r>
      <w:r w:rsidR="00A32A97" w:rsidRPr="00C91212">
        <w:rPr>
          <w:rFonts w:ascii="Helvetica" w:eastAsia="Helvetica Neue" w:hAnsi="Helvetica" w:cs="Gill Sans"/>
        </w:rPr>
        <w:t xml:space="preserve"> </w:t>
      </w:r>
    </w:p>
    <w:p w14:paraId="3F67D632" w14:textId="77777777" w:rsidR="00BC4AF7" w:rsidRPr="00C91212" w:rsidRDefault="00BC4AF7" w:rsidP="00CE68DD">
      <w:pPr>
        <w:spacing w:line="480" w:lineRule="auto"/>
        <w:jc w:val="both"/>
        <w:rPr>
          <w:rFonts w:ascii="Helvetica" w:eastAsia="Helvetica Neue" w:hAnsi="Helvetica" w:cs="Gill Sans"/>
          <w:b/>
        </w:rPr>
      </w:pPr>
    </w:p>
    <w:p w14:paraId="37AEC7DE" w14:textId="09226CAF" w:rsidR="0045649F" w:rsidRPr="00C91212" w:rsidRDefault="0045649F" w:rsidP="00CE68DD">
      <w:pPr>
        <w:pStyle w:val="Heading3"/>
      </w:pPr>
      <w:bookmarkStart w:id="11" w:name="_Toc536627077"/>
      <w:r w:rsidRPr="00C91212">
        <w:t>Muller glia</w:t>
      </w:r>
      <w:bookmarkEnd w:id="11"/>
    </w:p>
    <w:p w14:paraId="5D8AD7B6" w14:textId="77777777" w:rsidR="0045649F" w:rsidRPr="00C91212" w:rsidRDefault="00271206" w:rsidP="00CE68DD">
      <w:pPr>
        <w:spacing w:line="480" w:lineRule="auto"/>
        <w:jc w:val="both"/>
        <w:rPr>
          <w:rFonts w:ascii="Helvetica" w:eastAsia="Helvetica Neue" w:hAnsi="Helvetica" w:cs="Gill Sans"/>
        </w:rPr>
      </w:pPr>
      <w:r w:rsidRPr="00C91212">
        <w:rPr>
          <w:rFonts w:ascii="Helvetica" w:eastAsia="Helvetica Neue" w:hAnsi="Helvetica" w:cs="Gill Sans"/>
        </w:rPr>
        <w:t>In the retina</w:t>
      </w:r>
      <w:r w:rsidR="00603496" w:rsidRPr="00C91212">
        <w:rPr>
          <w:rFonts w:ascii="Helvetica" w:eastAsia="Helvetica Neue" w:hAnsi="Helvetica" w:cs="Gill Sans"/>
        </w:rPr>
        <w:t>,</w:t>
      </w:r>
      <w:r w:rsidRPr="00C91212">
        <w:rPr>
          <w:rFonts w:ascii="Helvetica" w:eastAsia="Helvetica Neue" w:hAnsi="Helvetica" w:cs="Gill Sans"/>
        </w:rPr>
        <w:t xml:space="preserve"> </w:t>
      </w:r>
      <w:r w:rsidR="00323802" w:rsidRPr="00C91212">
        <w:rPr>
          <w:rFonts w:ascii="Helvetica" w:eastAsia="Helvetica Neue" w:hAnsi="Helvetica" w:cs="Gill Sans"/>
        </w:rPr>
        <w:t>specialized glia</w:t>
      </w:r>
      <w:r w:rsidR="00603496" w:rsidRPr="00C91212">
        <w:rPr>
          <w:rFonts w:ascii="Helvetica" w:eastAsia="Helvetica Neue" w:hAnsi="Helvetica" w:cs="Gill Sans"/>
        </w:rPr>
        <w:t xml:space="preserve"> with radial morphology</w:t>
      </w:r>
      <w:r w:rsidR="00323802" w:rsidRPr="00C91212">
        <w:rPr>
          <w:rFonts w:ascii="Helvetica" w:eastAsia="Helvetica Neue" w:hAnsi="Helvetica" w:cs="Gill Sans"/>
        </w:rPr>
        <w:t xml:space="preserve"> </w:t>
      </w:r>
      <w:r w:rsidR="00993B59" w:rsidRPr="00C91212">
        <w:rPr>
          <w:rFonts w:ascii="Helvetica" w:eastAsia="Helvetica Neue" w:hAnsi="Helvetica" w:cs="Gill Sans"/>
        </w:rPr>
        <w:t xml:space="preserve">called Muller glia ramify </w:t>
      </w:r>
      <w:r w:rsidR="000D42A8" w:rsidRPr="00C91212">
        <w:rPr>
          <w:rFonts w:ascii="Helvetica" w:eastAsia="Helvetica Neue" w:hAnsi="Helvetica" w:cs="Gill Sans"/>
        </w:rPr>
        <w:t>around neuronal processes in the in</w:t>
      </w:r>
      <w:r w:rsidR="00EE6EB1" w:rsidRPr="00C91212">
        <w:rPr>
          <w:rFonts w:ascii="Helvetica" w:eastAsia="Helvetica Neue" w:hAnsi="Helvetica" w:cs="Gill Sans"/>
        </w:rPr>
        <w:t xml:space="preserve">ner and outer plexiform layers. </w:t>
      </w:r>
    </w:p>
    <w:p w14:paraId="712C1D3A" w14:textId="06DD1352" w:rsidR="0045649F" w:rsidRPr="00C91212" w:rsidRDefault="0045649F" w:rsidP="00CE68DD">
      <w:pPr>
        <w:pStyle w:val="Heading3"/>
      </w:pPr>
      <w:bookmarkStart w:id="12" w:name="_Toc536627078"/>
      <w:r w:rsidRPr="00C91212">
        <w:t>Bergmann glia</w:t>
      </w:r>
      <w:bookmarkEnd w:id="12"/>
    </w:p>
    <w:p w14:paraId="7612418A" w14:textId="77777777" w:rsidR="0045649F" w:rsidRPr="00C91212" w:rsidRDefault="00EE6EB1" w:rsidP="00CE68DD">
      <w:pPr>
        <w:spacing w:line="480" w:lineRule="auto"/>
        <w:jc w:val="both"/>
        <w:rPr>
          <w:rFonts w:ascii="Helvetica" w:eastAsia="Helvetica Neue" w:hAnsi="Helvetica" w:cs="Gill Sans"/>
        </w:rPr>
      </w:pPr>
      <w:r w:rsidRPr="00C91212">
        <w:rPr>
          <w:rFonts w:ascii="Helvetica" w:eastAsia="Helvetica Neue" w:hAnsi="Helvetica" w:cs="Gill Sans"/>
        </w:rPr>
        <w:t>In the</w:t>
      </w:r>
      <w:r w:rsidR="00E15588" w:rsidRPr="00C91212">
        <w:rPr>
          <w:rFonts w:ascii="Helvetica" w:eastAsia="Helvetica Neue" w:hAnsi="Helvetica" w:cs="Gill Sans"/>
        </w:rPr>
        <w:t xml:space="preserve"> molecular layer of the</w:t>
      </w:r>
      <w:r w:rsidRPr="00C91212">
        <w:rPr>
          <w:rFonts w:ascii="Helvetica" w:eastAsia="Helvetica Neue" w:hAnsi="Helvetica" w:cs="Gill Sans"/>
        </w:rPr>
        <w:t xml:space="preserve"> cerebellum,</w:t>
      </w:r>
      <w:r w:rsidR="00E15588" w:rsidRPr="00C91212">
        <w:rPr>
          <w:rFonts w:ascii="Helvetica" w:eastAsia="Helvetica Neue" w:hAnsi="Helvetica" w:cs="Gill Sans"/>
        </w:rPr>
        <w:t xml:space="preserve"> Bergma</w:t>
      </w:r>
      <w:r w:rsidR="007C6258" w:rsidRPr="00C91212">
        <w:rPr>
          <w:rFonts w:ascii="Helvetica" w:eastAsia="Helvetica Neue" w:hAnsi="Helvetica" w:cs="Gill Sans"/>
        </w:rPr>
        <w:t>n</w:t>
      </w:r>
      <w:r w:rsidR="00E15588" w:rsidRPr="00C91212">
        <w:rPr>
          <w:rFonts w:ascii="Helvetica" w:eastAsia="Helvetica Neue" w:hAnsi="Helvetica" w:cs="Gill Sans"/>
        </w:rPr>
        <w:t xml:space="preserve">n glia ramify around </w:t>
      </w:r>
      <w:proofErr w:type="spellStart"/>
      <w:r w:rsidR="00E15588" w:rsidRPr="00C91212">
        <w:rPr>
          <w:rFonts w:ascii="Helvetica" w:eastAsia="Helvetica Neue" w:hAnsi="Helvetica" w:cs="Gill Sans"/>
        </w:rPr>
        <w:t>purkinje</w:t>
      </w:r>
      <w:proofErr w:type="spellEnd"/>
      <w:r w:rsidR="00E15588" w:rsidRPr="00C91212">
        <w:rPr>
          <w:rFonts w:ascii="Helvetica" w:eastAsia="Helvetica Neue" w:hAnsi="Helvetica" w:cs="Gill Sans"/>
        </w:rPr>
        <w:t xml:space="preserve"> cell arbors</w:t>
      </w:r>
      <w:r w:rsidR="00611D29" w:rsidRPr="00C91212">
        <w:rPr>
          <w:rFonts w:ascii="Helvetica" w:eastAsia="Helvetica Neue" w:hAnsi="Helvetica" w:cs="Gill Sans"/>
        </w:rPr>
        <w:t xml:space="preserve">, surrounding </w:t>
      </w:r>
      <w:proofErr w:type="spellStart"/>
      <w:r w:rsidR="00611D29" w:rsidRPr="00C91212">
        <w:rPr>
          <w:rFonts w:ascii="Helvetica" w:eastAsia="Helvetica Neue" w:hAnsi="Helvetica" w:cs="Gill Sans"/>
        </w:rPr>
        <w:t>purkinje</w:t>
      </w:r>
      <w:proofErr w:type="spellEnd"/>
      <w:r w:rsidR="00611D29" w:rsidRPr="00C91212">
        <w:rPr>
          <w:rFonts w:ascii="Helvetica" w:eastAsia="Helvetica Neue" w:hAnsi="Helvetica" w:cs="Gill Sans"/>
        </w:rPr>
        <w:t>-parallel fiber synapses</w:t>
      </w:r>
      <w:r w:rsidR="007C6258" w:rsidRPr="00C91212">
        <w:rPr>
          <w:rFonts w:ascii="Helvetica" w:eastAsia="Helvetica Neue" w:hAnsi="Helvetica" w:cs="Gill Sans"/>
        </w:rPr>
        <w:t xml:space="preserve">. </w:t>
      </w:r>
    </w:p>
    <w:p w14:paraId="40EC599F" w14:textId="71DAE068" w:rsidR="0045649F" w:rsidRPr="00C91212" w:rsidRDefault="0045649F" w:rsidP="00CE68DD">
      <w:pPr>
        <w:pStyle w:val="Heading3"/>
      </w:pPr>
      <w:bookmarkStart w:id="13" w:name="_Toc536627079"/>
      <w:r w:rsidRPr="00C91212">
        <w:t>Astrocytes</w:t>
      </w:r>
      <w:bookmarkEnd w:id="13"/>
    </w:p>
    <w:p w14:paraId="5F83918F" w14:textId="5A76AAA2" w:rsidR="00561F1D" w:rsidRPr="00C91212" w:rsidRDefault="00EE4EC9" w:rsidP="00CE68DD">
      <w:pPr>
        <w:spacing w:line="480" w:lineRule="auto"/>
        <w:jc w:val="both"/>
        <w:rPr>
          <w:rFonts w:ascii="Helvetica" w:eastAsia="Helvetica Neue" w:hAnsi="Helvetica" w:cs="Gill Sans"/>
        </w:rPr>
      </w:pPr>
      <w:r w:rsidRPr="00C91212">
        <w:rPr>
          <w:rFonts w:ascii="Helvetica" w:eastAsia="Helvetica Neue" w:hAnsi="Helvetica" w:cs="Gill Sans"/>
        </w:rPr>
        <w:t>In</w:t>
      </w:r>
      <w:r w:rsidR="00FF0CCB" w:rsidRPr="00C91212">
        <w:rPr>
          <w:rFonts w:ascii="Helvetica" w:eastAsia="Helvetica Neue" w:hAnsi="Helvetica" w:cs="Gill Sans"/>
        </w:rPr>
        <w:t xml:space="preserve"> many brain areas in</w:t>
      </w:r>
      <w:r w:rsidRPr="00C91212">
        <w:rPr>
          <w:rFonts w:ascii="Helvetica" w:eastAsia="Helvetica Neue" w:hAnsi="Helvetica" w:cs="Gill Sans"/>
        </w:rPr>
        <w:t xml:space="preserve"> mammals, radial glia </w:t>
      </w:r>
      <w:proofErr w:type="gramStart"/>
      <w:r w:rsidRPr="00C91212">
        <w:rPr>
          <w:rFonts w:ascii="Helvetica" w:eastAsia="Helvetica Neue" w:hAnsi="Helvetica" w:cs="Gill Sans"/>
        </w:rPr>
        <w:t>lose</w:t>
      </w:r>
      <w:proofErr w:type="gramEnd"/>
      <w:r w:rsidRPr="00C91212">
        <w:rPr>
          <w:rFonts w:ascii="Helvetica" w:eastAsia="Helvetica Neue" w:hAnsi="Helvetica" w:cs="Gill Sans"/>
        </w:rPr>
        <w:t xml:space="preserve"> their apical-basal polarity</w:t>
      </w:r>
      <w:r w:rsidR="00CA5911" w:rsidRPr="00C91212">
        <w:rPr>
          <w:rFonts w:ascii="Helvetica" w:eastAsia="Helvetica Neue" w:hAnsi="Helvetica" w:cs="Gill Sans"/>
        </w:rPr>
        <w:t xml:space="preserve"> during brain maturation.</w:t>
      </w:r>
      <w:r w:rsidRPr="00C91212">
        <w:rPr>
          <w:rFonts w:ascii="Helvetica" w:eastAsia="Helvetica Neue" w:hAnsi="Helvetica" w:cs="Gill Sans"/>
        </w:rPr>
        <w:t xml:space="preserve"> </w:t>
      </w:r>
      <w:r w:rsidR="00CA5911" w:rsidRPr="00C91212">
        <w:rPr>
          <w:rFonts w:ascii="Helvetica" w:eastAsia="Helvetica Neue" w:hAnsi="Helvetica" w:cs="Gill Sans"/>
        </w:rPr>
        <w:t>These cells</w:t>
      </w:r>
      <w:r w:rsidR="00FF0CCB" w:rsidRPr="00C91212">
        <w:rPr>
          <w:rFonts w:ascii="Helvetica" w:eastAsia="Helvetica Neue" w:hAnsi="Helvetica" w:cs="Gill Sans"/>
        </w:rPr>
        <w:t xml:space="preserve"> become astrocytes, star-s</w:t>
      </w:r>
      <w:r w:rsidR="00CA5911" w:rsidRPr="00C91212">
        <w:rPr>
          <w:rFonts w:ascii="Helvetica" w:eastAsia="Helvetica Neue" w:hAnsi="Helvetica" w:cs="Gill Sans"/>
        </w:rPr>
        <w:t>haped cells that ramify heavily in neuropil. Astrocytes</w:t>
      </w:r>
      <w:r w:rsidR="00B77849">
        <w:rPr>
          <w:rFonts w:ascii="Helvetica" w:eastAsia="Helvetica Neue" w:hAnsi="Helvetica" w:cs="Gill Sans"/>
        </w:rPr>
        <w:t xml:space="preserve"> can</w:t>
      </w:r>
      <w:r w:rsidR="00FF0CCB" w:rsidRPr="00C91212">
        <w:rPr>
          <w:rFonts w:ascii="Helvetica" w:eastAsia="Helvetica Neue" w:hAnsi="Helvetica" w:cs="Gill Sans"/>
        </w:rPr>
        <w:t xml:space="preserve"> form endfeet on blood vessels, which gives them an opportunity to bridge the </w:t>
      </w:r>
      <w:proofErr w:type="spellStart"/>
      <w:r w:rsidR="00FF0CCB" w:rsidRPr="00C91212">
        <w:rPr>
          <w:rFonts w:ascii="Helvetica" w:eastAsia="Helvetica Neue" w:hAnsi="Helvetica" w:cs="Gill Sans"/>
        </w:rPr>
        <w:t>peri</w:t>
      </w:r>
      <w:proofErr w:type="spellEnd"/>
      <w:r w:rsidR="00FF0CCB" w:rsidRPr="00C91212">
        <w:rPr>
          <w:rFonts w:ascii="Helvetica" w:eastAsia="Helvetica Neue" w:hAnsi="Helvetica" w:cs="Gill Sans"/>
        </w:rPr>
        <w:t>-neuronal extracellular space and the vascular system.</w:t>
      </w:r>
      <w:r w:rsidR="00B77849">
        <w:rPr>
          <w:rFonts w:ascii="Helvetica" w:eastAsia="Helvetica Neue" w:hAnsi="Helvetica" w:cs="Gill Sans"/>
        </w:rPr>
        <w:t xml:space="preserve"> Astrocytes are primarily studied in adult mice  </w:t>
      </w:r>
    </w:p>
    <w:p w14:paraId="4A3213C9" w14:textId="73549D1A" w:rsidR="00341692" w:rsidRPr="00C91212" w:rsidRDefault="00614616" w:rsidP="00CE68DD">
      <w:pPr>
        <w:spacing w:line="480" w:lineRule="auto"/>
        <w:jc w:val="both"/>
        <w:rPr>
          <w:rFonts w:ascii="Helvetica" w:eastAsia="Helvetica Neue" w:hAnsi="Helvetica" w:cs="Gill Sans"/>
          <w:b/>
        </w:rPr>
      </w:pPr>
      <w:r w:rsidRPr="00C91212">
        <w:rPr>
          <w:rFonts w:ascii="Helvetica" w:eastAsia="Helvetica Neue" w:hAnsi="Helvetica" w:cs="Gill Sans"/>
          <w:b/>
        </w:rPr>
        <w:t>Oligodendrocytes</w:t>
      </w:r>
    </w:p>
    <w:p w14:paraId="5706B7A4" w14:textId="64E6A53D" w:rsidR="00B2165A" w:rsidRPr="00C91212" w:rsidRDefault="003A2AF4" w:rsidP="00CE68DD">
      <w:pPr>
        <w:spacing w:line="480" w:lineRule="auto"/>
        <w:jc w:val="both"/>
        <w:rPr>
          <w:rFonts w:ascii="Helvetica" w:eastAsia="Helvetica Neue" w:hAnsi="Helvetica" w:cs="Gill Sans"/>
        </w:rPr>
      </w:pPr>
      <w:r w:rsidRPr="00C91212">
        <w:rPr>
          <w:rFonts w:ascii="Helvetica" w:eastAsia="Helvetica Neue" w:hAnsi="Helvetica" w:cs="Gill Sans"/>
        </w:rPr>
        <w:t>In many species</w:t>
      </w:r>
      <w:r w:rsidR="00672DF8" w:rsidRPr="00C91212">
        <w:rPr>
          <w:rFonts w:ascii="Helvetica" w:eastAsia="Helvetica Neue" w:hAnsi="Helvetica" w:cs="Gill Sans"/>
        </w:rPr>
        <w:t>,</w:t>
      </w:r>
      <w:r w:rsidR="00A17341" w:rsidRPr="00C91212">
        <w:rPr>
          <w:rFonts w:ascii="Helvetica" w:eastAsia="Helvetica Neue" w:hAnsi="Helvetica" w:cs="Gill Sans"/>
        </w:rPr>
        <w:t xml:space="preserve"> </w:t>
      </w:r>
      <w:r w:rsidR="00672DF8" w:rsidRPr="00C91212">
        <w:rPr>
          <w:rFonts w:ascii="Helvetica" w:eastAsia="Helvetica Neue" w:hAnsi="Helvetica" w:cs="Gill Sans"/>
        </w:rPr>
        <w:t>a subset of</w:t>
      </w:r>
      <w:r w:rsidR="008A6F1A" w:rsidRPr="00C91212">
        <w:rPr>
          <w:rFonts w:ascii="Helvetica" w:eastAsia="Helvetica Neue" w:hAnsi="Helvetica" w:cs="Gill Sans"/>
        </w:rPr>
        <w:t xml:space="preserve"> axons </w:t>
      </w:r>
      <w:proofErr w:type="gramStart"/>
      <w:r w:rsidR="008A6F1A" w:rsidRPr="00C91212">
        <w:rPr>
          <w:rFonts w:ascii="Helvetica" w:eastAsia="Helvetica Neue" w:hAnsi="Helvetica" w:cs="Gill Sans"/>
        </w:rPr>
        <w:t>are</w:t>
      </w:r>
      <w:proofErr w:type="gramEnd"/>
      <w:r w:rsidR="008A6F1A" w:rsidRPr="00C91212">
        <w:rPr>
          <w:rFonts w:ascii="Helvetica" w:eastAsia="Helvetica Neue" w:hAnsi="Helvetica" w:cs="Gill Sans"/>
        </w:rPr>
        <w:t xml:space="preserve"> </w:t>
      </w:r>
      <w:r w:rsidRPr="00C91212">
        <w:rPr>
          <w:rFonts w:ascii="Helvetica" w:eastAsia="Helvetica Neue" w:hAnsi="Helvetica" w:cs="Gill Sans"/>
        </w:rPr>
        <w:t xml:space="preserve">wrapped by glial processes that facilitate rapid conduction of action potentials. </w:t>
      </w:r>
    </w:p>
    <w:p w14:paraId="385E8EA7" w14:textId="77777777" w:rsidR="009561F0" w:rsidRPr="00C91212" w:rsidRDefault="009561F0" w:rsidP="00CE68DD">
      <w:pPr>
        <w:spacing w:line="480" w:lineRule="auto"/>
        <w:jc w:val="both"/>
        <w:rPr>
          <w:rFonts w:ascii="Helvetica" w:eastAsia="Helvetica Neue" w:hAnsi="Helvetica" w:cs="Gill Sans"/>
        </w:rPr>
      </w:pPr>
    </w:p>
    <w:p w14:paraId="265862D6" w14:textId="514A5BE0" w:rsidR="00F03EC0" w:rsidRPr="00C91212" w:rsidRDefault="00F03EC0" w:rsidP="00CE68DD">
      <w:pPr>
        <w:pStyle w:val="Heading2"/>
      </w:pPr>
      <w:bookmarkStart w:id="14" w:name="_Toc536627080"/>
      <w:r w:rsidRPr="00C91212">
        <w:t>The category “Astroglia”</w:t>
      </w:r>
      <w:bookmarkEnd w:id="14"/>
    </w:p>
    <w:p w14:paraId="3AB447EC" w14:textId="77777777" w:rsidR="00F03EC0" w:rsidRPr="00C91212" w:rsidRDefault="00F03EC0" w:rsidP="00CE68DD">
      <w:pPr>
        <w:spacing w:line="480" w:lineRule="auto"/>
        <w:jc w:val="both"/>
        <w:rPr>
          <w:rFonts w:ascii="Helvetica" w:eastAsia="Helvetica Neue" w:hAnsi="Helvetica" w:cs="Gill Sans"/>
        </w:rPr>
      </w:pPr>
    </w:p>
    <w:p w14:paraId="26FC2DEF" w14:textId="35D9D0A9" w:rsidR="00E03B10" w:rsidRPr="00C91212" w:rsidRDefault="007A326A" w:rsidP="00CE68DD">
      <w:pPr>
        <w:pStyle w:val="Heading3"/>
      </w:pPr>
      <w:bookmarkStart w:id="15" w:name="_Toc536627081"/>
      <w:r w:rsidRPr="00C91212">
        <w:t>Astrog</w:t>
      </w:r>
      <w:r w:rsidR="00341692" w:rsidRPr="00C91212">
        <w:t>lial marker</w:t>
      </w:r>
      <w:r w:rsidR="00706B28" w:rsidRPr="00C91212">
        <w:t xml:space="preserve"> genes</w:t>
      </w:r>
      <w:bookmarkEnd w:id="15"/>
    </w:p>
    <w:p w14:paraId="41811445" w14:textId="248F7B6F" w:rsidR="00A5027A" w:rsidRPr="00C91212" w:rsidRDefault="0089745B" w:rsidP="00CE68DD">
      <w:pPr>
        <w:spacing w:line="480" w:lineRule="auto"/>
        <w:jc w:val="both"/>
        <w:rPr>
          <w:rFonts w:ascii="Helvetica" w:eastAsia="Helvetica Neue" w:hAnsi="Helvetica" w:cs="Gill Sans"/>
        </w:rPr>
      </w:pPr>
      <w:r w:rsidRPr="00C91212">
        <w:rPr>
          <w:rFonts w:ascii="Helvetica" w:eastAsia="Helvetica Neue" w:hAnsi="Helvetica" w:cs="Gill Sans"/>
        </w:rPr>
        <w:lastRenderedPageBreak/>
        <w:t xml:space="preserve">A cell’s specific functions can be illuminated </w:t>
      </w:r>
      <w:r w:rsidR="00647B2E" w:rsidRPr="00C91212">
        <w:rPr>
          <w:rFonts w:ascii="Helvetica" w:eastAsia="Helvetica Neue" w:hAnsi="Helvetica" w:cs="Gill Sans"/>
        </w:rPr>
        <w:t>by</w:t>
      </w:r>
      <w:r w:rsidRPr="00C91212">
        <w:rPr>
          <w:rFonts w:ascii="Helvetica" w:eastAsia="Helvetica Neue" w:hAnsi="Helvetica" w:cs="Gill Sans"/>
        </w:rPr>
        <w:t xml:space="preserve"> the genes it expresses. </w:t>
      </w:r>
      <w:r w:rsidR="00647B2E" w:rsidRPr="00C91212">
        <w:rPr>
          <w:rFonts w:ascii="Helvetica" w:eastAsia="Helvetica Neue" w:hAnsi="Helvetica" w:cs="Gill Sans"/>
        </w:rPr>
        <w:t>R</w:t>
      </w:r>
      <w:r w:rsidR="00A36F9D" w:rsidRPr="00C91212">
        <w:rPr>
          <w:rFonts w:ascii="Helvetica" w:eastAsia="Helvetica Neue" w:hAnsi="Helvetica" w:cs="Gill Sans"/>
        </w:rPr>
        <w:t xml:space="preserve">adial glia </w:t>
      </w:r>
      <w:proofErr w:type="gramStart"/>
      <w:r w:rsidR="00BC7B48" w:rsidRPr="00C91212">
        <w:rPr>
          <w:rFonts w:ascii="Helvetica" w:eastAsia="Helvetica Neue" w:hAnsi="Helvetica" w:cs="Gill Sans"/>
        </w:rPr>
        <w:t>expre</w:t>
      </w:r>
      <w:r w:rsidR="00BF7778" w:rsidRPr="00C91212">
        <w:rPr>
          <w:rFonts w:ascii="Helvetica" w:eastAsia="Helvetica Neue" w:hAnsi="Helvetica" w:cs="Gill Sans"/>
        </w:rPr>
        <w:t>ss</w:t>
      </w:r>
      <w:proofErr w:type="gramEnd"/>
      <w:r w:rsidR="00BF7778" w:rsidRPr="00C91212">
        <w:rPr>
          <w:rFonts w:ascii="Helvetica" w:eastAsia="Helvetica Neue" w:hAnsi="Helvetica" w:cs="Gill Sans"/>
        </w:rPr>
        <w:t xml:space="preserve"> a set of glial-specific genes </w:t>
      </w:r>
      <w:r w:rsidR="001862D9" w:rsidRPr="00C91212">
        <w:rPr>
          <w:rFonts w:ascii="Helvetica" w:eastAsia="Helvetica Neue" w:hAnsi="Helvetica" w:cs="Gill Sans"/>
        </w:rPr>
        <w:t xml:space="preserve">(i.e. genes </w:t>
      </w:r>
      <w:r w:rsidR="00BF7778" w:rsidRPr="00C91212">
        <w:rPr>
          <w:rFonts w:ascii="Helvetica" w:eastAsia="Helvetica Neue" w:hAnsi="Helvetica" w:cs="Gill Sans"/>
        </w:rPr>
        <w:t>that distinguish them from</w:t>
      </w:r>
      <w:r w:rsidR="00BC7B48" w:rsidRPr="00C91212">
        <w:rPr>
          <w:rFonts w:ascii="Helvetica" w:eastAsia="Helvetica Neue" w:hAnsi="Helvetica" w:cs="Gill Sans"/>
        </w:rPr>
        <w:t xml:space="preserve"> neurons or </w:t>
      </w:r>
      <w:proofErr w:type="spellStart"/>
      <w:r w:rsidR="00BC7B48" w:rsidRPr="00C91212">
        <w:rPr>
          <w:rFonts w:ascii="Helvetica" w:eastAsia="Helvetica Neue" w:hAnsi="Helvetica" w:cs="Gill Sans"/>
        </w:rPr>
        <w:t>neuroepithelial</w:t>
      </w:r>
      <w:proofErr w:type="spellEnd"/>
      <w:r w:rsidR="00BC7B48" w:rsidRPr="00C91212">
        <w:rPr>
          <w:rFonts w:ascii="Helvetica" w:eastAsia="Helvetica Neue" w:hAnsi="Helvetica" w:cs="Gill Sans"/>
        </w:rPr>
        <w:t xml:space="preserve"> cells</w:t>
      </w:r>
      <w:r w:rsidR="001862D9" w:rsidRPr="00C91212">
        <w:rPr>
          <w:rFonts w:ascii="Helvetica" w:eastAsia="Helvetica Neue" w:hAnsi="Helvetica" w:cs="Gill Sans"/>
        </w:rPr>
        <w:t>)</w:t>
      </w:r>
      <w:r w:rsidRPr="00C91212">
        <w:rPr>
          <w:rFonts w:ascii="Helvetica" w:eastAsia="Helvetica Neue" w:hAnsi="Helvetica" w:cs="Gill Sans"/>
        </w:rPr>
        <w:t xml:space="preserve">, which </w:t>
      </w:r>
      <w:r w:rsidR="00CE59B2" w:rsidRPr="00C91212">
        <w:rPr>
          <w:rFonts w:ascii="Helvetica" w:eastAsia="Helvetica Neue" w:hAnsi="Helvetica" w:cs="Gill Sans"/>
        </w:rPr>
        <w:t>encode</w:t>
      </w:r>
      <w:r w:rsidRPr="00C91212">
        <w:rPr>
          <w:rFonts w:ascii="Helvetica" w:eastAsia="Helvetica Neue" w:hAnsi="Helvetica" w:cs="Gill Sans"/>
        </w:rPr>
        <w:t xml:space="preserve"> the following</w:t>
      </w:r>
      <w:r w:rsidR="00CE59B2" w:rsidRPr="00C91212">
        <w:rPr>
          <w:rFonts w:ascii="Helvetica" w:eastAsia="Helvetica Neue" w:hAnsi="Helvetica" w:cs="Gill Sans"/>
        </w:rPr>
        <w:t xml:space="preserve"> proteins</w:t>
      </w:r>
      <w:r w:rsidRPr="00C91212">
        <w:rPr>
          <w:rFonts w:ascii="Helvetica" w:eastAsia="Helvetica Neue" w:hAnsi="Helvetica" w:cs="Gill Sans"/>
        </w:rPr>
        <w:t>:</w:t>
      </w:r>
    </w:p>
    <w:p w14:paraId="56D00F48" w14:textId="77777777" w:rsidR="00CB184A" w:rsidRPr="00C91212" w:rsidRDefault="00CB184A" w:rsidP="00CE68DD">
      <w:pPr>
        <w:spacing w:line="480" w:lineRule="auto"/>
        <w:jc w:val="both"/>
        <w:rPr>
          <w:rFonts w:ascii="Helvetica" w:eastAsia="Helvetica Neue" w:hAnsi="Helvetica" w:cs="Gill Sans"/>
        </w:rPr>
      </w:pPr>
    </w:p>
    <w:p w14:paraId="111EBCDB" w14:textId="2507EEDD" w:rsidR="00832523" w:rsidRPr="00C91212" w:rsidRDefault="00832523" w:rsidP="00CE68DD">
      <w:pPr>
        <w:spacing w:line="480" w:lineRule="auto"/>
        <w:jc w:val="both"/>
        <w:rPr>
          <w:rFonts w:ascii="Helvetica" w:eastAsia="Helvetica Neue" w:hAnsi="Helvetica" w:cs="Gill Sans"/>
        </w:rPr>
      </w:pPr>
      <w:r w:rsidRPr="00C91212">
        <w:rPr>
          <w:rFonts w:ascii="Helvetica" w:eastAsia="Helvetica Neue" w:hAnsi="Helvetica" w:cs="Gill Sans"/>
        </w:rPr>
        <w:t>The intermediate filament</w:t>
      </w:r>
      <w:r w:rsidR="00B90B18" w:rsidRPr="00C91212">
        <w:rPr>
          <w:rFonts w:ascii="Helvetica" w:eastAsia="Helvetica Neue" w:hAnsi="Helvetica" w:cs="Gill Sans"/>
        </w:rPr>
        <w:t>s</w:t>
      </w:r>
      <w:r w:rsidRPr="00C91212">
        <w:rPr>
          <w:rFonts w:ascii="Helvetica" w:eastAsia="Helvetica Neue" w:hAnsi="Helvetica" w:cs="Gill Sans"/>
        </w:rPr>
        <w:t xml:space="preserve"> glial fibrillary</w:t>
      </w:r>
      <w:r w:rsidR="00B90B18" w:rsidRPr="00C91212">
        <w:rPr>
          <w:rFonts w:ascii="Helvetica" w:eastAsia="Helvetica Neue" w:hAnsi="Helvetica" w:cs="Gill Sans"/>
        </w:rPr>
        <w:t xml:space="preserve"> acid</w:t>
      </w:r>
      <w:r w:rsidRPr="00C91212">
        <w:rPr>
          <w:rFonts w:ascii="Helvetica" w:eastAsia="Helvetica Neue" w:hAnsi="Helvetica" w:cs="Gill Sans"/>
        </w:rPr>
        <w:t xml:space="preserve"> protein </w:t>
      </w:r>
      <w:r w:rsidR="00B90B18" w:rsidRPr="00C91212">
        <w:rPr>
          <w:rFonts w:ascii="Helvetica" w:eastAsia="Helvetica Neue" w:hAnsi="Helvetica" w:cs="Gill Sans"/>
        </w:rPr>
        <w:t>(GFAP) and vimentin</w:t>
      </w:r>
      <w:r w:rsidR="008B37B8" w:rsidRPr="00C91212">
        <w:rPr>
          <w:rFonts w:ascii="Helvetica" w:eastAsia="Helvetica Neue" w:hAnsi="Helvetica" w:cs="Gill Sans"/>
        </w:rPr>
        <w:t xml:space="preserve">, which are </w:t>
      </w:r>
      <w:r w:rsidR="00A335FA" w:rsidRPr="00C91212">
        <w:rPr>
          <w:rFonts w:ascii="Helvetica" w:eastAsia="Helvetica Neue" w:hAnsi="Helvetica" w:cs="Gill Sans"/>
        </w:rPr>
        <w:t>believed to give glia increased</w:t>
      </w:r>
      <w:r w:rsidR="00762AFC" w:rsidRPr="00C91212">
        <w:rPr>
          <w:rFonts w:ascii="Helvetica" w:eastAsia="Helvetica Neue" w:hAnsi="Helvetica" w:cs="Gill Sans"/>
        </w:rPr>
        <w:t xml:space="preserve"> resistance to mechanical stress</w:t>
      </w:r>
      <w:r w:rsidR="00D73325" w:rsidRPr="00C91212">
        <w:rPr>
          <w:rFonts w:ascii="Helvetica" w:eastAsia="Helvetica Neue" w:hAnsi="Helvetica" w:cs="Gill Sans"/>
        </w:rPr>
        <w:t xml:space="preserve"> </w:t>
      </w:r>
      <w:r w:rsidR="00D73325" w:rsidRPr="00C91212">
        <w:rPr>
          <w:rFonts w:ascii="Helvetica" w:eastAsia="Helvetica Neue" w:hAnsi="Helvetica" w:cs="Gill Sans"/>
        </w:rPr>
        <w:fldChar w:fldCharType="begin" w:fldLock="1"/>
      </w:r>
      <w:r w:rsidR="00095DBD" w:rsidRPr="00C91212">
        <w:rPr>
          <w:rFonts w:ascii="Helvetica" w:eastAsia="Helvetica Neue" w:hAnsi="Helvetica" w:cs="Gill Sans"/>
        </w:rPr>
        <w:instrText>ADDIN CSL_CITATION {"citationItems":[{"id":"ITEM-1","itemData":{"DOI":"10.1016/0006-8993(71)90668-8","ISBN":"9780874216561","ISSN":"00068993","PMID":"5113526","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Eng","given":"L. F.","non-dropping-particle":"","parse-names":false,"suffix":""},{"dropping-particle":"","family":"Vanderhaeghen","given":"J. J.","non-dropping-particle":"","parse-names":false,"suffix":""},{"dropping-particle":"","family":"Bignami","given":"A.","non-dropping-particle":"","parse-names":false,"suffix":""},{"dropping-particle":"","family":"Gerstl","given":"B.","non-dropping-particle":"","parse-names":false,"suffix":""}],"container-title":"Brain Research","id":"ITEM-1","issued":{"date-parts":[["1971"]]},"title":"An acidic protein isolated from fibrous astrocytes","type":"article-journal"},"uris":["http://www.mendeley.com/documents/?uuid=5d2c7730-2bb9-4a90-9394-76c3441ac04a"]},{"id":"ITEM-2","itemData":{"ISBN":"0171-9335 (Print)\\r0171-9335 (Linking)","ISSN":"0171-9335","PMID":"7285936","abstract":"Comparison of cytoskeletal preparations obtained from newborn and adult rat brain showed similar patterns on SDS-PAGE. However, coelectrophoresis of the newborn and adult preparations revealed distinct differences in the mobility of 2 major bands in the molecular weight range of 50--70 000. In adult brain cytoskeletons, the main band in the 50 000 range co-migrated with purified rat GFA protein (apparent molecular weight 53 000). No major band co-migrated with purified rat vimentin (apparent molecular weight 57 000). The reverse was true for newborn brain cytoskeleton. In adult and newborn brain cytoskeleton a major band co-migrated with the 150 000 neurofilament polypeptide isolated from rat spinal cord by immunoaffinity chromatography. Another neurofilament polypeptide (apparent molecular weight 72 000) was prominent in adult but not in newborn brain cytoskeleton. Conversely, newborn brain cytoskeleton comprised a band trailing behind the 72 000 neurofilament polypeptide. This band was not present in adult brain cytoskeleton. The distribution of vimentin in newborn rat brain was studied by immunofluorescence microscopy and compared to the distribution of GFA protein. As previously reported, a relatively limited number of GFA positive cells are present in the brain at this stage compared to later in development. Conversely, the large number of vimentin positive cells in newborn brain was well in keeping with the presence of a prominent vimentin band in cytoskeletal preparations obtained from this tissue. With the exception of meninges and blood vessels, vimentin appeared to be mainly localized in immature glia: periventricular glia; glia in non-myelinated white matter; radial glia in cerebral cortex and basal ganglia; Bergmann glia in cerebellum (Bergmann glia are still GFA negative in newborn rat). The neuroblastic germinal layers in hippocampus and cerebellum did not stain with vimentin antisera.","author":[{"dropping-particle":"","family":"Dahl","given":"D","non-dropping-particle":"","parse-names":false,"suffix":""},{"dropping-particle":"","family":"Rueger","given":"D C","non-dropping-particle":"","parse-names":false,"suffix":""},{"dropping-particle":"","family":"Bignami","given":"A","non-dropping-particle":"","parse-names":false,"suffix":""},{"dropping-particle":"","family":"Weber","given":"K","non-dropping-particle":"","parse-names":false,"suffix":""},{"dropping-particle":"","family":"Osborn","given":"M","non-dropping-particle":"","parse-names":false,"suffix":""}],"container-title":"European Journal of Cell Biology","id":"ITEM-2","issued":{"date-parts":[["1981"]]},"title":"Vimentin, the 57 000 molecular weight protein of fibroblast filaments, is the major cytoskeletal component in immature glia","type":"article-journal"},"uris":["http://www.mendeley.com/documents/?uuid=4d8deba6-e262-4783-94dd-597b28fd39f2"]}],"mendeley":{"formattedCitation":"(Eng et al. 1971; Dahl et al. 1981)","plainTextFormattedCitation":"(Eng et al. 1971; Dahl et al. 1981)","previouslyFormattedCitation":"(Eng et al. 1971; Dahl et al. 1981)"},"properties":{"noteIndex":0},"schema":"https://github.com/citation-style-language/schema/raw/master/csl-citation.json"}</w:instrText>
      </w:r>
      <w:r w:rsidR="00D73325" w:rsidRPr="00C91212">
        <w:rPr>
          <w:rFonts w:ascii="Helvetica" w:eastAsia="Helvetica Neue" w:hAnsi="Helvetica" w:cs="Gill Sans"/>
        </w:rPr>
        <w:fldChar w:fldCharType="separate"/>
      </w:r>
      <w:r w:rsidR="00706591" w:rsidRPr="00C91212">
        <w:rPr>
          <w:rFonts w:ascii="Helvetica" w:eastAsia="Helvetica Neue" w:hAnsi="Helvetica" w:cs="Gill Sans"/>
          <w:noProof/>
        </w:rPr>
        <w:t>(Eng et al. 1971; Dahl et al. 1981)</w:t>
      </w:r>
      <w:r w:rsidR="00D73325" w:rsidRPr="00C91212">
        <w:rPr>
          <w:rFonts w:ascii="Helvetica" w:eastAsia="Helvetica Neue" w:hAnsi="Helvetica" w:cs="Gill Sans"/>
        </w:rPr>
        <w:fldChar w:fldCharType="end"/>
      </w:r>
      <w:r w:rsidR="00762AFC" w:rsidRPr="00C91212">
        <w:rPr>
          <w:rFonts w:ascii="Helvetica" w:eastAsia="Helvetica Neue" w:hAnsi="Helvetica" w:cs="Gill Sans"/>
        </w:rPr>
        <w:t>.</w:t>
      </w:r>
      <w:r w:rsidR="00B21994" w:rsidRPr="00C91212">
        <w:rPr>
          <w:rFonts w:ascii="Helvetica" w:eastAsia="Helvetica Neue" w:hAnsi="Helvetica" w:cs="Gill Sans"/>
        </w:rPr>
        <w:t xml:space="preserve"> </w:t>
      </w:r>
      <w:r w:rsidR="00803DB2" w:rsidRPr="00C91212">
        <w:rPr>
          <w:rFonts w:ascii="Helvetica" w:eastAsia="Helvetica Neue" w:hAnsi="Helvetica" w:cs="Gill Sans"/>
        </w:rPr>
        <w:t xml:space="preserve"> </w:t>
      </w:r>
      <w:r w:rsidR="00B90B18" w:rsidRPr="00C91212">
        <w:rPr>
          <w:rFonts w:ascii="Helvetica" w:eastAsia="Helvetica Neue" w:hAnsi="Helvetica" w:cs="Gill Sans"/>
        </w:rPr>
        <w:t xml:space="preserve"> </w:t>
      </w:r>
    </w:p>
    <w:p w14:paraId="74399FA7" w14:textId="0E3D89C3" w:rsidR="00DC6DA1" w:rsidRPr="00C91212" w:rsidRDefault="00AB4136" w:rsidP="00CE68DD">
      <w:pPr>
        <w:spacing w:line="480" w:lineRule="auto"/>
        <w:jc w:val="both"/>
        <w:rPr>
          <w:rFonts w:ascii="Helvetica" w:eastAsia="Helvetica Neue" w:hAnsi="Helvetica" w:cs="Gill Sans"/>
        </w:rPr>
      </w:pPr>
      <w:r w:rsidRPr="00C91212">
        <w:rPr>
          <w:rFonts w:ascii="Helvetica" w:eastAsia="Helvetica Neue" w:hAnsi="Helvetica" w:cs="Gill Sans"/>
        </w:rPr>
        <w:t>The g</w:t>
      </w:r>
      <w:r w:rsidR="009D417A" w:rsidRPr="00C91212">
        <w:rPr>
          <w:rFonts w:ascii="Helvetica" w:eastAsia="Helvetica Neue" w:hAnsi="Helvetica" w:cs="Gill Sans"/>
        </w:rPr>
        <w:t>lutamate</w:t>
      </w:r>
      <w:r w:rsidR="001424E7" w:rsidRPr="00C91212">
        <w:rPr>
          <w:rFonts w:ascii="Helvetica" w:eastAsia="Helvetica Neue" w:hAnsi="Helvetica" w:cs="Gill Sans"/>
        </w:rPr>
        <w:t>-aspartate</w:t>
      </w:r>
      <w:r w:rsidR="009D417A" w:rsidRPr="00C91212">
        <w:rPr>
          <w:rFonts w:ascii="Helvetica" w:eastAsia="Helvetica Neue" w:hAnsi="Helvetica" w:cs="Gill Sans"/>
        </w:rPr>
        <w:t xml:space="preserve"> transporter </w:t>
      </w:r>
      <w:r w:rsidRPr="00C91212">
        <w:rPr>
          <w:rFonts w:ascii="Helvetica" w:eastAsia="Helvetica Neue" w:hAnsi="Helvetica" w:cs="Gill Sans"/>
        </w:rPr>
        <w:t>(</w:t>
      </w:r>
      <w:r w:rsidR="0007125A" w:rsidRPr="00C91212">
        <w:rPr>
          <w:rFonts w:ascii="Helvetica" w:eastAsia="Helvetica Neue" w:hAnsi="Helvetica" w:cs="Gill Sans"/>
        </w:rPr>
        <w:t>GLAST), a high affin</w:t>
      </w:r>
      <w:r w:rsidR="000C44C1" w:rsidRPr="00C91212">
        <w:rPr>
          <w:rFonts w:ascii="Helvetica" w:eastAsia="Helvetica Neue" w:hAnsi="Helvetica" w:cs="Gill Sans"/>
        </w:rPr>
        <w:t>ity sodium-dependent glutamate transporter</w:t>
      </w:r>
      <w:r w:rsidR="0007125A" w:rsidRPr="00C91212">
        <w:rPr>
          <w:rFonts w:ascii="Helvetica" w:eastAsia="Helvetica Neue" w:hAnsi="Helvetica" w:cs="Gill Sans"/>
        </w:rPr>
        <w:t xml:space="preserve"> </w:t>
      </w:r>
      <w:r w:rsidR="0007125A" w:rsidRPr="00C91212">
        <w:rPr>
          <w:rFonts w:ascii="Helvetica" w:eastAsia="Helvetica Neue" w:hAnsi="Helvetica" w:cs="Gill Sans"/>
        </w:rPr>
        <w:fldChar w:fldCharType="begin" w:fldLock="1"/>
      </w:r>
      <w:r w:rsidR="00392AE0" w:rsidRPr="00C91212">
        <w:rPr>
          <w:rFonts w:ascii="Helvetica" w:eastAsia="Helvetica Neue" w:hAnsi="Helvetica" w:cs="Gill Sans"/>
        </w:rPr>
        <w:instrText>ADDIN CSL_CITATION {"citationItems":[{"id":"ITEM-1","itemData":{"DOI":"10.1073/pnas.89.22.10955","ISBN":"1095510959","ISSN":"0027-8424","PMID":"1279699","abstract":"Transport systems specific for L-glutamate and L-aspartate play an important role in the termination of neurotransmitter signals at excitatory synapses. We describe here the structure and function of a 66-kDa glycoprotein that was purified from rat brain and identified as an L-glutamate/L-aspartate transporter (GLAST). A GLAST-specific cDNA clone was isolated from a rat brain cDNA library. The cDNA insert encodes a polypeptide with 543 amino acid residues (59,697 Da). The amino acid sequence of GLAST suggests a distinctive structure and membrane topology, with some conserved motifs also present in prokaryotic glutamate transporters. The transporter function has been verified by amino acid uptake studies in the Xenopus laevis oocyte system. GLAST is specific for L-glutamate and L-aspartate, shows strict dependence on Na+ ions, and is inhibited by DL-threo-3-hydroxy-aspartate. In situ hybridization reveals a strikingly high density of GLAST mRNA in the Purkinje cell layer of cerebellum, presumably in the Bergmann glia cells, and a less dense distribution throughout the cerebrum. These data suggest that GLAST may be involved in the regulation of neurotransmitter concentration in central nervous system.","author":[{"dropping-particle":"","family":"Storck","given":"T","non-dropping-particle":"","parse-names":false,"suffix":""},{"dropping-particle":"","family":"Schulte","given":"S","non-dropping-particle":"","parse-names":false,"suffix":""},{"dropping-particle":"","family":"Hofmann","given":"K","non-dropping-particle":"","parse-names":false,"suffix":""},{"dropping-particle":"","family":"Stoffel","given":"W","non-dropping-particle":"","parse-names":false,"suffix":""}],"container-title":"Proceedings of the National Academy of Sciences of the United States of America","id":"ITEM-1","issued":{"date-parts":[["1992"]]},"title":"Structure, expression, and functional analysis of a Na(+)-dependent glutamate/aspartate transporter from rat brain.","type":"article-journal"},"uris":["http://www.mendeley.com/documents/?uuid=4fd67313-71df-4c5c-b762-3c8fc0649c60"]},{"id":"ITEM-2","itemData":{"ISBN":"0950-1991","ISSN":"0950-1991","PMID":"11076748","abstract":"The developing central nervous system of vertebrates contains an abundant cell type designated radial glial cells. These cells are known as guiding cables for migrating neurons, while their role as precursor cells is less clear. Since radial glial cells express a variety of astroglial characteristics and differentiate as astrocytes after completing their guidance function, they have been considered as part of the glial lineage. Using fluorescence-activated cell sorting, we show here that radial glial cells also are neuronal precursors and only later, after neurogenesis, do they shift towards an exclusive generation of astrocytes. These results thus demonstrate a novel function for radial glial cells, namely their ability to generate two major cell types found in the nervous system, neurons and astrocytes.","author":[{"dropping-particle":"","family":"Malatesta","given":"P","non-dropping-particle":"","parse-names":false,"suffix":""},{"dropping-particle":"","family":"Hartfuss","given":"E","non-dropping-particle":"","parse-names":false,"suffix":""},{"dropping-particle":"","family":"Götz","given":"M","non-dropping-particle":"","parse-names":false,"suffix":""}],"container-title":"Development","id":"ITEM-2","issued":{"date-parts":[["2000"]]},"title":"Isolation of radial glial cells by fluorescent-activated cell sorting reveals a neuronal lineage.","type":"article-journal"},"uris":["http://www.mendeley.com/documents/?uuid=a5aa2299-017a-45c0-a60c-19d83506747f"]}],"mendeley":{"formattedCitation":"(Storck et al. 1992; Malatesta et al. 2000)","plainTextFormattedCitation":"(Storck et al. 1992; Malatesta et al. 2000)","previouslyFormattedCitation":"(Storck et al. 1992; Malatesta et al. 2000)"},"properties":{"noteIndex":0},"schema":"https://github.com/citation-style-language/schema/raw/master/csl-citation.json"}</w:instrText>
      </w:r>
      <w:r w:rsidR="0007125A" w:rsidRPr="00C91212">
        <w:rPr>
          <w:rFonts w:ascii="Helvetica" w:eastAsia="Helvetica Neue" w:hAnsi="Helvetica" w:cs="Gill Sans"/>
        </w:rPr>
        <w:fldChar w:fldCharType="separate"/>
      </w:r>
      <w:r w:rsidR="0007125A" w:rsidRPr="00C91212">
        <w:rPr>
          <w:rFonts w:ascii="Helvetica" w:eastAsia="Helvetica Neue" w:hAnsi="Helvetica" w:cs="Gill Sans"/>
          <w:noProof/>
        </w:rPr>
        <w:t>(Storck et al. 1992; Malatesta et al. 2000)</w:t>
      </w:r>
      <w:r w:rsidR="0007125A" w:rsidRPr="00C91212">
        <w:rPr>
          <w:rFonts w:ascii="Helvetica" w:eastAsia="Helvetica Neue" w:hAnsi="Helvetica" w:cs="Gill Sans"/>
        </w:rPr>
        <w:fldChar w:fldCharType="end"/>
      </w:r>
      <w:r w:rsidR="0007125A" w:rsidRPr="00C91212">
        <w:rPr>
          <w:rFonts w:ascii="Helvetica" w:eastAsia="Helvetica Neue" w:hAnsi="Helvetica" w:cs="Gill Sans"/>
        </w:rPr>
        <w:t>.</w:t>
      </w:r>
      <w:r w:rsidR="007F4BC6" w:rsidRPr="00C91212">
        <w:rPr>
          <w:rFonts w:ascii="Helvetica" w:eastAsia="Helvetica Neue" w:hAnsi="Helvetica" w:cs="Gill Sans"/>
        </w:rPr>
        <w:t xml:space="preserve"> This protein </w:t>
      </w:r>
      <w:r w:rsidR="00C61DD5" w:rsidRPr="00C91212">
        <w:rPr>
          <w:rFonts w:ascii="Helvetica" w:eastAsia="Helvetica Neue" w:hAnsi="Helvetica" w:cs="Gill Sans"/>
        </w:rPr>
        <w:t>allow</w:t>
      </w:r>
      <w:r w:rsidR="00341692" w:rsidRPr="00C91212">
        <w:rPr>
          <w:rFonts w:ascii="Helvetica" w:eastAsia="Helvetica Neue" w:hAnsi="Helvetica" w:cs="Gill Sans"/>
        </w:rPr>
        <w:t>s</w:t>
      </w:r>
      <w:r w:rsidR="00C61DD5" w:rsidRPr="00C91212">
        <w:rPr>
          <w:rFonts w:ascii="Helvetica" w:eastAsia="Helvetica Neue" w:hAnsi="Helvetica" w:cs="Gill Sans"/>
        </w:rPr>
        <w:t xml:space="preserve"> glia to</w:t>
      </w:r>
      <w:r w:rsidR="000145DF" w:rsidRPr="00C91212">
        <w:rPr>
          <w:rFonts w:ascii="Helvetica" w:eastAsia="Helvetica Neue" w:hAnsi="Helvetica" w:cs="Gill Sans"/>
        </w:rPr>
        <w:t xml:space="preserve"> rapid</w:t>
      </w:r>
      <w:r w:rsidR="00C61DD5" w:rsidRPr="00C91212">
        <w:rPr>
          <w:rFonts w:ascii="Helvetica" w:eastAsia="Helvetica Neue" w:hAnsi="Helvetica" w:cs="Gill Sans"/>
        </w:rPr>
        <w:t>ly clear</w:t>
      </w:r>
      <w:r w:rsidR="000145DF" w:rsidRPr="00C91212">
        <w:rPr>
          <w:rFonts w:ascii="Helvetica" w:eastAsia="Helvetica Neue" w:hAnsi="Helvetica" w:cs="Gill Sans"/>
        </w:rPr>
        <w:t xml:space="preserve"> of </w:t>
      </w:r>
      <w:proofErr w:type="spellStart"/>
      <w:r w:rsidR="000145DF" w:rsidRPr="00C91212">
        <w:rPr>
          <w:rFonts w:ascii="Helvetica" w:eastAsia="Helvetica Neue" w:hAnsi="Helvetica" w:cs="Gill Sans"/>
        </w:rPr>
        <w:t>perisynaptic</w:t>
      </w:r>
      <w:proofErr w:type="spellEnd"/>
      <w:r w:rsidR="000145DF" w:rsidRPr="00C91212">
        <w:rPr>
          <w:rFonts w:ascii="Helvetica" w:eastAsia="Helvetica Neue" w:hAnsi="Helvetica" w:cs="Gill Sans"/>
        </w:rPr>
        <w:t xml:space="preserve"> extracellular glutamate</w:t>
      </w:r>
      <w:r w:rsidR="008662B3" w:rsidRPr="00C91212">
        <w:rPr>
          <w:rFonts w:ascii="Helvetica" w:eastAsia="Helvetica Neue" w:hAnsi="Helvetica" w:cs="Gill Sans"/>
        </w:rPr>
        <w:t>, which</w:t>
      </w:r>
      <w:r w:rsidR="00183E84" w:rsidRPr="00C91212">
        <w:rPr>
          <w:rFonts w:ascii="Helvetica" w:eastAsia="Helvetica Neue" w:hAnsi="Helvetica" w:cs="Gill Sans"/>
        </w:rPr>
        <w:t xml:space="preserve"> facilitates glutamatergic synaptic transmission and</w:t>
      </w:r>
      <w:r w:rsidR="008662B3" w:rsidRPr="00C91212">
        <w:rPr>
          <w:rFonts w:ascii="Helvetica" w:eastAsia="Helvetica Neue" w:hAnsi="Helvetica" w:cs="Gill Sans"/>
        </w:rPr>
        <w:t xml:space="preserve"> </w:t>
      </w:r>
      <w:r w:rsidR="000145DF" w:rsidRPr="00C91212">
        <w:rPr>
          <w:rFonts w:ascii="Helvetica" w:eastAsia="Helvetica Neue" w:hAnsi="Helvetica" w:cs="Gill Sans"/>
        </w:rPr>
        <w:t>prevents</w:t>
      </w:r>
      <w:r w:rsidR="000C44C1" w:rsidRPr="00C91212">
        <w:rPr>
          <w:rFonts w:ascii="Helvetica" w:eastAsia="Helvetica Neue" w:hAnsi="Helvetica" w:cs="Gill Sans"/>
        </w:rPr>
        <w:t xml:space="preserve"> neuronal death from</w:t>
      </w:r>
      <w:r w:rsidR="000145DF" w:rsidRPr="00C91212">
        <w:rPr>
          <w:rFonts w:ascii="Helvetica" w:eastAsia="Helvetica Neue" w:hAnsi="Helvetica" w:cs="Gill Sans"/>
        </w:rPr>
        <w:t xml:space="preserve"> glutamate excitotoxicity.</w:t>
      </w:r>
    </w:p>
    <w:p w14:paraId="062B2A57" w14:textId="61EA40D1" w:rsidR="00183E84" w:rsidRPr="00C91212" w:rsidRDefault="004F76EC"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The enzyme glutamine </w:t>
      </w:r>
      <w:proofErr w:type="spellStart"/>
      <w:r w:rsidRPr="00C91212">
        <w:rPr>
          <w:rFonts w:ascii="Helvetica" w:eastAsia="Helvetica Neue" w:hAnsi="Helvetica" w:cs="Gill Sans"/>
        </w:rPr>
        <w:t>synthetase</w:t>
      </w:r>
      <w:proofErr w:type="spellEnd"/>
      <w:r w:rsidRPr="00C91212">
        <w:rPr>
          <w:rFonts w:ascii="Helvetica" w:eastAsia="Helvetica Neue" w:hAnsi="Helvetica" w:cs="Gill Sans"/>
        </w:rPr>
        <w:t xml:space="preserve"> (GS)</w:t>
      </w:r>
      <w:r w:rsidR="00762AFC" w:rsidRPr="00C91212">
        <w:rPr>
          <w:rFonts w:ascii="Helvetica" w:eastAsia="Helvetica Neue" w:hAnsi="Helvetica" w:cs="Gill Sans"/>
        </w:rPr>
        <w:t xml:space="preserve">, which </w:t>
      </w:r>
      <w:r w:rsidR="003D57CA" w:rsidRPr="00C91212">
        <w:rPr>
          <w:rFonts w:ascii="Helvetica" w:eastAsia="Helvetica Neue" w:hAnsi="Helvetica" w:cs="Gill Sans"/>
        </w:rPr>
        <w:t>performs ATP-dependent conversion of glutamate to glutamine</w:t>
      </w:r>
      <w:r w:rsidR="00392AE0" w:rsidRPr="00C91212">
        <w:rPr>
          <w:rFonts w:ascii="Helvetica" w:eastAsia="Helvetica Neue" w:hAnsi="Helvetica" w:cs="Gill Sans"/>
        </w:rPr>
        <w:t xml:space="preserve"> </w:t>
      </w:r>
      <w:r w:rsidR="00392AE0" w:rsidRPr="00C91212">
        <w:rPr>
          <w:rFonts w:ascii="Helvetica" w:eastAsia="Helvetica Neue" w:hAnsi="Helvetica" w:cs="Gill Sans"/>
        </w:rPr>
        <w:fldChar w:fldCharType="begin" w:fldLock="1"/>
      </w:r>
      <w:r w:rsidR="00D73325" w:rsidRPr="00C91212">
        <w:rPr>
          <w:rFonts w:ascii="Helvetica" w:eastAsia="Helvetica Neue" w:hAnsi="Helvetica" w:cs="Gill Sans"/>
        </w:rPr>
        <w:instrText>ADDIN CSL_CITATION {"citationItems":[{"id":"ITEM-1","itemData":{"DOI":"10.1016/0165-3806(93)90154-3","ISBN":"0165-3806","ISSN":"01653806","PMID":"8095865","abstract":"Early glial development in the brains of rat embryos was immunohistochemically studied using antibotides to two kinds of glial-specific proteins, glutamine synthetase (GS) and glial fibrillary acidic protein (GFAP). The results showed that GS was first expressed in the ependymal lining of the ventral side of the neural tube in the cervical segment on Embryonic Day 14 and then in the radial glia radiating from the neural tube on Embyronic Day 16. Subsequently, GS-positive glia cells increased in number with time. On the other hand, GFAP was first expressed in the fimbria hippocampi and the pial surface on Embryonic Day 18, but no marked evidence of GFAP expression was noted in the GS-positive radial glia. These results suggested that a specific protein is expressed at each stage of early glial development. Since the radial glia was positive for GS, it was thought that GS-mediated neuronal-glial interactions may play an important role in the development of the central nervous system. © 1993.","author":[{"dropping-particle":"","family":"Akimoto","given":"Jiro","non-dropping-particle":"","parse-names":false,"suffix":""},{"dropping-particle":"","family":"Itoh","given":"Hiroshi","non-dropping-particle":"","parse-names":false,"suffix":""},{"dropping-particle":"","family":"Miwa","given":"Tetsuro","non-dropping-particle":"","parse-names":false,"suffix":""},{"dropping-particle":"","family":"Ikeda","given":"Kazuhiko","non-dropping-particle":"","parse-names":false,"suffix":""}],"container-title":"Developmental Brain Research","id":"ITEM-1","issued":{"date-parts":[["1993"]]},"title":"Immunohistochemical study of glutamine synthetase expression in early glial development","type":"article-journal"},"uris":["http://www.mendeley.com/documents/?uuid=aebee311-7667-4fb9-a72c-490c4e74a22d"]}],"mendeley":{"formattedCitation":"(Akimoto et al. 1993)","plainTextFormattedCitation":"(Akimoto et al. 1993)","previouslyFormattedCitation":"(Akimoto et al. 1993)"},"properties":{"noteIndex":0},"schema":"https://github.com/citation-style-language/schema/raw/master/csl-citation.json"}</w:instrText>
      </w:r>
      <w:r w:rsidR="00392AE0" w:rsidRPr="00C91212">
        <w:rPr>
          <w:rFonts w:ascii="Helvetica" w:eastAsia="Helvetica Neue" w:hAnsi="Helvetica" w:cs="Gill Sans"/>
        </w:rPr>
        <w:fldChar w:fldCharType="separate"/>
      </w:r>
      <w:r w:rsidR="00392AE0" w:rsidRPr="00C91212">
        <w:rPr>
          <w:rFonts w:ascii="Helvetica" w:eastAsia="Helvetica Neue" w:hAnsi="Helvetica" w:cs="Gill Sans"/>
          <w:noProof/>
        </w:rPr>
        <w:t>(Akimoto et al. 1993)</w:t>
      </w:r>
      <w:r w:rsidR="00392AE0" w:rsidRPr="00C91212">
        <w:rPr>
          <w:rFonts w:ascii="Helvetica" w:eastAsia="Helvetica Neue" w:hAnsi="Helvetica" w:cs="Gill Sans"/>
        </w:rPr>
        <w:fldChar w:fldCharType="end"/>
      </w:r>
      <w:r w:rsidR="00877133" w:rsidRPr="00C91212">
        <w:rPr>
          <w:rFonts w:ascii="Helvetica" w:eastAsia="Helvetica Neue" w:hAnsi="Helvetica" w:cs="Gill Sans"/>
        </w:rPr>
        <w:t>.</w:t>
      </w:r>
      <w:r w:rsidR="00551A3E" w:rsidRPr="00C91212">
        <w:rPr>
          <w:rFonts w:ascii="Helvetica" w:eastAsia="Helvetica Neue" w:hAnsi="Helvetica" w:cs="Gill Sans"/>
        </w:rPr>
        <w:t xml:space="preserve"> Radial</w:t>
      </w:r>
      <w:r w:rsidR="003D57CA" w:rsidRPr="00C91212">
        <w:rPr>
          <w:rFonts w:ascii="Helvetica" w:eastAsia="Helvetica Neue" w:hAnsi="Helvetica" w:cs="Gill Sans"/>
        </w:rPr>
        <w:t xml:space="preserve"> </w:t>
      </w:r>
      <w:r w:rsidR="00551A3E" w:rsidRPr="00C91212">
        <w:rPr>
          <w:rFonts w:ascii="Helvetica" w:eastAsia="Helvetica Neue" w:hAnsi="Helvetica" w:cs="Gill Sans"/>
        </w:rPr>
        <w:t>g</w:t>
      </w:r>
      <w:r w:rsidR="003D57CA" w:rsidRPr="00C91212">
        <w:rPr>
          <w:rFonts w:ascii="Helvetica" w:eastAsia="Helvetica Neue" w:hAnsi="Helvetica" w:cs="Gill Sans"/>
        </w:rPr>
        <w:t>lia release</w:t>
      </w:r>
      <w:r w:rsidR="001E7133" w:rsidRPr="00C91212">
        <w:rPr>
          <w:rFonts w:ascii="Helvetica" w:eastAsia="Helvetica Neue" w:hAnsi="Helvetica" w:cs="Gill Sans"/>
        </w:rPr>
        <w:t xml:space="preserve"> </w:t>
      </w:r>
      <w:r w:rsidR="00877133" w:rsidRPr="00C91212">
        <w:rPr>
          <w:rFonts w:ascii="Helvetica" w:eastAsia="Helvetica Neue" w:hAnsi="Helvetica" w:cs="Gill Sans"/>
        </w:rPr>
        <w:t>glutamine</w:t>
      </w:r>
      <w:r w:rsidR="003D57CA" w:rsidRPr="00C91212">
        <w:rPr>
          <w:rFonts w:ascii="Helvetica" w:eastAsia="Helvetica Neue" w:hAnsi="Helvetica" w:cs="Gill Sans"/>
        </w:rPr>
        <w:t xml:space="preserve"> into the extracellular space</w:t>
      </w:r>
      <w:r w:rsidR="00877133" w:rsidRPr="00C91212">
        <w:rPr>
          <w:rFonts w:ascii="Helvetica" w:eastAsia="Helvetica Neue" w:hAnsi="Helvetica" w:cs="Gill Sans"/>
        </w:rPr>
        <w:t xml:space="preserve"> </w:t>
      </w:r>
      <w:r w:rsidR="001E7133" w:rsidRPr="00C91212">
        <w:rPr>
          <w:rFonts w:ascii="Helvetica" w:eastAsia="Helvetica Neue" w:hAnsi="Helvetica" w:cs="Gill Sans"/>
        </w:rPr>
        <w:t>for</w:t>
      </w:r>
      <w:r w:rsidR="00832F6D" w:rsidRPr="00C91212">
        <w:rPr>
          <w:rFonts w:ascii="Helvetica" w:eastAsia="Helvetica Neue" w:hAnsi="Helvetica" w:cs="Gill Sans"/>
        </w:rPr>
        <w:t xml:space="preserve"> neurons</w:t>
      </w:r>
      <w:r w:rsidR="001E7133" w:rsidRPr="00C91212">
        <w:rPr>
          <w:rFonts w:ascii="Helvetica" w:eastAsia="Helvetica Neue" w:hAnsi="Helvetica" w:cs="Gill Sans"/>
        </w:rPr>
        <w:t xml:space="preserve"> to</w:t>
      </w:r>
      <w:r w:rsidR="00832F6D" w:rsidRPr="00C91212">
        <w:rPr>
          <w:rFonts w:ascii="Helvetica" w:eastAsia="Helvetica Neue" w:hAnsi="Helvetica" w:cs="Gill Sans"/>
        </w:rPr>
        <w:t xml:space="preserve"> take up</w:t>
      </w:r>
      <w:r w:rsidR="00877133" w:rsidRPr="00C91212">
        <w:rPr>
          <w:rFonts w:ascii="Helvetica" w:eastAsia="Helvetica Neue" w:hAnsi="Helvetica" w:cs="Gill Sans"/>
        </w:rPr>
        <w:t xml:space="preserve"> and convert to glutamate. </w:t>
      </w:r>
    </w:p>
    <w:p w14:paraId="0FDCC32C" w14:textId="0069EB1F" w:rsidR="004F76EC" w:rsidRPr="00C91212" w:rsidRDefault="00BF0716" w:rsidP="00CE68DD">
      <w:pPr>
        <w:spacing w:line="480" w:lineRule="auto"/>
        <w:jc w:val="both"/>
        <w:rPr>
          <w:rFonts w:ascii="Helvetica" w:eastAsia="Helvetica Neue" w:hAnsi="Helvetica" w:cs="Gill Sans"/>
        </w:rPr>
      </w:pPr>
      <w:r w:rsidRPr="00C91212">
        <w:rPr>
          <w:rFonts w:ascii="Helvetica" w:eastAsia="Helvetica Neue" w:hAnsi="Helvetica" w:cs="Gill Sans"/>
        </w:rPr>
        <w:t>The calcium-</w:t>
      </w:r>
      <w:r w:rsidR="0070263D" w:rsidRPr="00C91212">
        <w:rPr>
          <w:rFonts w:ascii="Helvetica" w:eastAsia="Helvetica Neue" w:hAnsi="Helvetica" w:cs="Gill Sans"/>
        </w:rPr>
        <w:t xml:space="preserve">binding protein </w:t>
      </w:r>
      <w:r w:rsidR="00B94D96" w:rsidRPr="00C91212">
        <w:rPr>
          <w:rFonts w:ascii="Helvetica" w:eastAsia="Helvetica Neue" w:hAnsi="Helvetica" w:cs="Gill Sans"/>
        </w:rPr>
        <w:t>S100B</w:t>
      </w:r>
      <w:r w:rsidR="006F02EA" w:rsidRPr="00C91212">
        <w:rPr>
          <w:rFonts w:ascii="Helvetica" w:eastAsia="Helvetica Neue" w:hAnsi="Helvetica" w:cs="Gill Sans"/>
        </w:rPr>
        <w:t>,</w:t>
      </w:r>
      <w:r w:rsidR="0070263D" w:rsidRPr="00C91212">
        <w:rPr>
          <w:rFonts w:ascii="Helvetica" w:eastAsia="Helvetica Neue" w:hAnsi="Helvetica" w:cs="Gill Sans"/>
        </w:rPr>
        <w:t xml:space="preserve"> </w:t>
      </w:r>
      <w:r w:rsidR="002465EA" w:rsidRPr="00C91212">
        <w:rPr>
          <w:rFonts w:ascii="Helvetica" w:eastAsia="Helvetica Neue" w:hAnsi="Helvetica" w:cs="Gill Sans"/>
        </w:rPr>
        <w:t xml:space="preserve">which can </w:t>
      </w:r>
    </w:p>
    <w:p w14:paraId="27D6AD99" w14:textId="3B43BEA9" w:rsidR="00B94D96" w:rsidRPr="00C91212" w:rsidRDefault="00B94D96" w:rsidP="00CE68DD">
      <w:pPr>
        <w:spacing w:line="480" w:lineRule="auto"/>
        <w:jc w:val="both"/>
        <w:rPr>
          <w:rFonts w:ascii="Helvetica" w:eastAsia="Helvetica Neue" w:hAnsi="Helvetica" w:cs="Gill Sans"/>
        </w:rPr>
      </w:pPr>
      <w:r w:rsidRPr="00C91212">
        <w:rPr>
          <w:rFonts w:ascii="Helvetica" w:eastAsia="Helvetica Neue" w:hAnsi="Helvetica" w:cs="Gill Sans"/>
        </w:rPr>
        <w:t>Brain lipid binding protein (BLBP)</w:t>
      </w:r>
    </w:p>
    <w:p w14:paraId="6912DBD4" w14:textId="24B4A083" w:rsidR="00183E84" w:rsidRPr="00C91212" w:rsidRDefault="00F00E01"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Gap junction protein </w:t>
      </w:r>
      <w:proofErr w:type="spellStart"/>
      <w:r w:rsidRPr="00C91212">
        <w:rPr>
          <w:rFonts w:ascii="Helvetica" w:eastAsia="Helvetica Neue" w:hAnsi="Helvetica" w:cs="Gill Sans"/>
        </w:rPr>
        <w:t>connexin</w:t>
      </w:r>
      <w:proofErr w:type="spellEnd"/>
      <w:r w:rsidRPr="00C91212">
        <w:rPr>
          <w:rFonts w:ascii="Helvetica" w:eastAsia="Helvetica Neue" w:hAnsi="Helvetica" w:cs="Gill Sans"/>
        </w:rPr>
        <w:t xml:space="preserve"> 43</w:t>
      </w:r>
    </w:p>
    <w:p w14:paraId="23E509C5" w14:textId="7DF4A72B" w:rsidR="00F00E01" w:rsidRPr="00C91212" w:rsidRDefault="009F44D1"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The water-permeable channel </w:t>
      </w:r>
      <w:r w:rsidR="00AB0D39" w:rsidRPr="00C91212">
        <w:rPr>
          <w:rFonts w:ascii="Helvetica" w:eastAsia="Helvetica Neue" w:hAnsi="Helvetica" w:cs="Gill Sans"/>
        </w:rPr>
        <w:t>a</w:t>
      </w:r>
      <w:r w:rsidR="00F00E01" w:rsidRPr="00C91212">
        <w:rPr>
          <w:rFonts w:ascii="Helvetica" w:eastAsia="Helvetica Neue" w:hAnsi="Helvetica" w:cs="Gill Sans"/>
        </w:rPr>
        <w:t xml:space="preserve">quaporin </w:t>
      </w:r>
      <w:r w:rsidR="00AB0D39" w:rsidRPr="00C91212">
        <w:rPr>
          <w:rFonts w:ascii="Helvetica" w:eastAsia="Helvetica Neue" w:hAnsi="Helvetica" w:cs="Gill Sans"/>
        </w:rPr>
        <w:t>4 (AQP4)</w:t>
      </w:r>
    </w:p>
    <w:p w14:paraId="6D1119BA" w14:textId="7957D0B8" w:rsidR="00706B28" w:rsidRPr="00C91212" w:rsidRDefault="00615075"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Inward-rectifying potassium channel </w:t>
      </w:r>
      <w:proofErr w:type="spellStart"/>
      <w:r w:rsidRPr="00C91212">
        <w:rPr>
          <w:rFonts w:ascii="Helvetica" w:eastAsia="Helvetica Neue" w:hAnsi="Helvetica" w:cs="Gill Sans"/>
        </w:rPr>
        <w:t>Kir</w:t>
      </w:r>
      <w:proofErr w:type="spellEnd"/>
      <w:r w:rsidRPr="00C91212">
        <w:rPr>
          <w:rFonts w:ascii="Helvetica" w:eastAsia="Helvetica Neue" w:hAnsi="Helvetica" w:cs="Gill Sans"/>
        </w:rPr>
        <w:t xml:space="preserve"> 4.1</w:t>
      </w:r>
    </w:p>
    <w:p w14:paraId="4B0DC961" w14:textId="77777777" w:rsidR="00450508" w:rsidRPr="00C91212" w:rsidRDefault="00450508" w:rsidP="00CE68DD">
      <w:pPr>
        <w:spacing w:line="480" w:lineRule="auto"/>
        <w:jc w:val="both"/>
        <w:rPr>
          <w:rFonts w:ascii="Helvetica" w:eastAsia="Helvetica Neue" w:hAnsi="Helvetica" w:cs="Gill Sans"/>
        </w:rPr>
      </w:pPr>
      <w:bookmarkStart w:id="16" w:name="_fenj299i72dq" w:colFirst="0" w:colLast="0"/>
      <w:bookmarkEnd w:id="16"/>
    </w:p>
    <w:p w14:paraId="0CA1ED6D" w14:textId="6C725BEF" w:rsidR="00000ACC" w:rsidRPr="00C91212" w:rsidRDefault="00F03EC0" w:rsidP="00CE68DD">
      <w:pPr>
        <w:pStyle w:val="Heading3"/>
      </w:pPr>
      <w:bookmarkStart w:id="17" w:name="_Toc536627082"/>
      <w:r w:rsidRPr="00C91212">
        <w:t>Observing astroglial dynamics with calcium imaging</w:t>
      </w:r>
      <w:bookmarkEnd w:id="17"/>
      <w:r w:rsidRPr="00C91212">
        <w:t xml:space="preserve"> </w:t>
      </w:r>
    </w:p>
    <w:p w14:paraId="25D5C1DB" w14:textId="77777777" w:rsidR="00D32AE4" w:rsidRPr="00C91212" w:rsidRDefault="00D32AE4" w:rsidP="00CE68DD">
      <w:pPr>
        <w:spacing w:line="480" w:lineRule="auto"/>
        <w:jc w:val="both"/>
        <w:rPr>
          <w:rFonts w:ascii="Helvetica" w:eastAsia="Helvetica Neue" w:hAnsi="Helvetica" w:cs="Gill Sans"/>
        </w:rPr>
      </w:pPr>
    </w:p>
    <w:p w14:paraId="38122E39" w14:textId="154BF38D" w:rsidR="00D32AE4" w:rsidRPr="00C91212" w:rsidRDefault="00727072" w:rsidP="00CE68DD">
      <w:pPr>
        <w:spacing w:line="480" w:lineRule="auto"/>
        <w:jc w:val="both"/>
        <w:rPr>
          <w:rFonts w:ascii="Helvetica" w:eastAsia="Helvetica Neue" w:hAnsi="Helvetica" w:cs="Gill Sans"/>
        </w:rPr>
      </w:pPr>
      <w:r w:rsidRPr="00C91212">
        <w:rPr>
          <w:rFonts w:ascii="Helvetica" w:eastAsia="Helvetica Neue" w:hAnsi="Helvetica" w:cs="Gill Sans"/>
        </w:rPr>
        <w:lastRenderedPageBreak/>
        <w:t>Early studies in cultured astrocytes indicated that, like many cells, glia respond to extracellular stimuli by transient increases in intracellular calcium concentration</w:t>
      </w:r>
      <w:r w:rsidR="00E96606" w:rsidRPr="00C91212">
        <w:rPr>
          <w:rFonts w:ascii="Helvetica" w:eastAsia="Helvetica Neue" w:hAnsi="Helvetica" w:cs="Gill Sans"/>
        </w:rPr>
        <w:t xml:space="preserve"> (</w:t>
      </w:r>
      <w:r w:rsidR="004928B9" w:rsidRPr="004928B9">
        <w:rPr>
          <w:rFonts w:ascii="Helvetica" w:eastAsia="Helvetica Neue" w:hAnsi="Helvetica" w:cs="Gill Sans"/>
          <w:b/>
        </w:rPr>
        <w:t>CITE</w:t>
      </w:r>
      <w:r w:rsidR="00E96606" w:rsidRPr="00C91212">
        <w:rPr>
          <w:rFonts w:ascii="Helvetica" w:eastAsia="Helvetica Neue" w:hAnsi="Helvetica" w:cs="Gill Sans"/>
        </w:rPr>
        <w:t>)</w:t>
      </w:r>
      <w:r w:rsidR="00E82447" w:rsidRPr="00C91212">
        <w:rPr>
          <w:rFonts w:ascii="Helvetica" w:eastAsia="Helvetica Neue" w:hAnsi="Helvetica" w:cs="Gill Sans"/>
        </w:rPr>
        <w:t>.</w:t>
      </w:r>
      <w:r w:rsidR="00E96606" w:rsidRPr="00C91212">
        <w:rPr>
          <w:rFonts w:ascii="Helvetica" w:eastAsia="Helvetica Neue" w:hAnsi="Helvetica" w:cs="Gill Sans"/>
        </w:rPr>
        <w:t xml:space="preserve"> </w:t>
      </w:r>
    </w:p>
    <w:p w14:paraId="5EE1BC2E" w14:textId="77777777" w:rsidR="00D32AE4" w:rsidRPr="00C91212" w:rsidRDefault="00D32AE4" w:rsidP="00CE68DD">
      <w:pPr>
        <w:spacing w:line="480" w:lineRule="auto"/>
        <w:jc w:val="both"/>
        <w:rPr>
          <w:rFonts w:ascii="Helvetica" w:eastAsia="Helvetica Neue" w:hAnsi="Helvetica" w:cs="Gill Sans"/>
        </w:rPr>
      </w:pPr>
    </w:p>
    <w:p w14:paraId="3B1E2CA4" w14:textId="055B39B9" w:rsidR="00000ACC" w:rsidRPr="00C91212" w:rsidRDefault="00AE4CD8" w:rsidP="00CE68DD">
      <w:pPr>
        <w:spacing w:line="480" w:lineRule="auto"/>
        <w:jc w:val="both"/>
        <w:rPr>
          <w:rFonts w:ascii="Helvetica" w:eastAsia="Helvetica Neue" w:hAnsi="Helvetica" w:cs="Gill Sans"/>
        </w:rPr>
      </w:pPr>
      <w:bookmarkStart w:id="18" w:name="_76cba77a8866" w:colFirst="0" w:colLast="0"/>
      <w:bookmarkEnd w:id="18"/>
      <w:r w:rsidRPr="00C91212">
        <w:rPr>
          <w:rFonts w:ascii="Helvetica" w:eastAsia="Helvetica Neue" w:hAnsi="Helvetica" w:cs="Gill Sans"/>
        </w:rPr>
        <w:t xml:space="preserve">Unlike neurons, astroglia do not </w:t>
      </w:r>
      <w:r w:rsidR="00450508" w:rsidRPr="00C91212">
        <w:rPr>
          <w:rFonts w:ascii="Helvetica" w:eastAsia="Helvetica Neue" w:hAnsi="Helvetica" w:cs="Gill Sans"/>
        </w:rPr>
        <w:t>use</w:t>
      </w:r>
      <w:r w:rsidRPr="00C91212">
        <w:rPr>
          <w:rFonts w:ascii="Helvetica" w:eastAsia="Helvetica Neue" w:hAnsi="Helvetica" w:cs="Gill Sans"/>
        </w:rPr>
        <w:t xml:space="preserve"> fast sodium spikes</w:t>
      </w:r>
      <w:r w:rsidR="00450508" w:rsidRPr="00C91212">
        <w:rPr>
          <w:rFonts w:ascii="Helvetica" w:eastAsia="Helvetica Neue" w:hAnsi="Helvetica" w:cs="Gill Sans"/>
        </w:rPr>
        <w:t xml:space="preserve"> for </w:t>
      </w:r>
      <w:proofErr w:type="spellStart"/>
      <w:r w:rsidR="00450508" w:rsidRPr="00C91212">
        <w:rPr>
          <w:rFonts w:ascii="Helvetica" w:eastAsia="Helvetica Neue" w:hAnsi="Helvetica" w:cs="Gill Sans"/>
        </w:rPr>
        <w:t>signalling</w:t>
      </w:r>
      <w:proofErr w:type="spellEnd"/>
      <w:r w:rsidRPr="00C91212">
        <w:rPr>
          <w:rFonts w:ascii="Helvetica" w:eastAsia="Helvetica Neue" w:hAnsi="Helvetica" w:cs="Gill Sans"/>
        </w:rPr>
        <w:t>. Thus</w:t>
      </w:r>
      <w:r w:rsidR="00D719DB" w:rsidRPr="00C91212">
        <w:rPr>
          <w:rFonts w:ascii="Helvetica" w:eastAsia="Helvetica Neue" w:hAnsi="Helvetica" w:cs="Gill Sans"/>
        </w:rPr>
        <w:t>,</w:t>
      </w:r>
      <w:r w:rsidRPr="00C91212">
        <w:rPr>
          <w:rFonts w:ascii="Helvetica" w:eastAsia="Helvetica Neue" w:hAnsi="Helvetica" w:cs="Gill Sans"/>
        </w:rPr>
        <w:t xml:space="preserve"> temporal dynamics of glial activity are impractical or impossible to study with</w:t>
      </w:r>
      <w:r w:rsidR="004928B9">
        <w:rPr>
          <w:rFonts w:ascii="Helvetica" w:eastAsia="Helvetica Neue" w:hAnsi="Helvetica" w:cs="Gill Sans"/>
        </w:rPr>
        <w:t xml:space="preserve"> the</w:t>
      </w:r>
      <w:r w:rsidRPr="00C91212">
        <w:rPr>
          <w:rFonts w:ascii="Helvetica" w:eastAsia="Helvetica Neue" w:hAnsi="Helvetica" w:cs="Gill Sans"/>
        </w:rPr>
        <w:t xml:space="preserve"> e</w:t>
      </w:r>
      <w:r w:rsidR="004928B9">
        <w:rPr>
          <w:rFonts w:ascii="Helvetica" w:eastAsia="Helvetica Neue" w:hAnsi="Helvetica" w:cs="Gill Sans"/>
        </w:rPr>
        <w:t>lectrophysiological tools used for monitoring neurons</w:t>
      </w:r>
      <w:r w:rsidRPr="00C91212">
        <w:rPr>
          <w:rFonts w:ascii="Helvetica" w:eastAsia="Helvetica Neue" w:hAnsi="Helvetica" w:cs="Gill Sans"/>
        </w:rPr>
        <w:t>. Instead of firing sodium spikes, astroglia respond to chemical signals via second messenger pathways, most notably transient increases in intracellular Ca</w:t>
      </w:r>
      <w:r w:rsidRPr="00C91212">
        <w:rPr>
          <w:rFonts w:ascii="Helvetica" w:eastAsia="Helvetica Neue" w:hAnsi="Helvetica" w:cs="Gill Sans"/>
          <w:vertAlign w:val="superscript"/>
        </w:rPr>
        <w:t>2+</w:t>
      </w:r>
      <w:r w:rsidR="00287A4B" w:rsidRPr="00C91212">
        <w:rPr>
          <w:rFonts w:ascii="Helvetica" w:eastAsia="Helvetica Neue" w:hAnsi="Helvetica" w:cs="Gill Sans"/>
        </w:rPr>
        <w:t xml:space="preserve"> </w:t>
      </w:r>
      <w:r w:rsidRPr="00C91212">
        <w:rPr>
          <w:rFonts w:ascii="Helvetica" w:eastAsia="Helvetica Neue" w:hAnsi="Helvetica" w:cs="Gill Sans"/>
        </w:rPr>
        <w:t>concentration. By introducing a calcium sensitive dye into astroglia, or by expressing genetically encode</w:t>
      </w:r>
      <w:r w:rsidR="00287A4B" w:rsidRPr="00C91212">
        <w:rPr>
          <w:rFonts w:ascii="Helvetica" w:eastAsia="Helvetica Neue" w:hAnsi="Helvetica" w:cs="Gill Sans"/>
        </w:rPr>
        <w:t>d calcium indicators like GCaMP</w:t>
      </w:r>
      <w:r w:rsidR="00510726" w:rsidRPr="00C91212">
        <w:rPr>
          <w:rFonts w:ascii="Helvetica" w:eastAsia="Helvetica Neue" w:hAnsi="Helvetica" w:cs="Gill Sans"/>
        </w:rPr>
        <w:t xml:space="preserve"> </w:t>
      </w:r>
      <w:r w:rsidR="00510726" w:rsidRPr="00C91212">
        <w:rPr>
          <w:rFonts w:ascii="Helvetica" w:eastAsia="Helvetica Neue" w:hAnsi="Helvetica" w:cs="Gill Sans"/>
        </w:rPr>
        <w:fldChar w:fldCharType="begin" w:fldLock="1"/>
      </w:r>
      <w:r w:rsidR="006A42C2" w:rsidRPr="00C91212">
        <w:rPr>
          <w:rFonts w:ascii="Helvetica" w:eastAsia="Helvetica Neue" w:hAnsi="Helvetica" w:cs="Gill Sans"/>
        </w:rPr>
        <w:instrText>ADDIN CSL_CITATION {"citationItems":[{"id":"ITEM-1","itemData":{"DOI":"10.1038/84397","ISBN":"1087-0156 (Print)\\n1087-0156 (Linking)","ISSN":"10870156","PMID":"11175727","abstract":"Recently, several groups have developed green fluorescent protein (GFP)-based Ca(2+) probes. When applied in cells, however, these probes are difficult to use because of a low signal-to-noise ratio. Here we report the development of a high-affinity Ca(2+) probe composed of a single GFP (named G-CaMP). G-CaMP showed an apparent K(d) for Ca(2+) of 235 nM. Association kinetics of Ca(2+) binding were faster at higher Ca(2+) concentrations, with time constants decreasing from 230 ms at 0.2 microM Ca(2+) to 2.5 ms at 1 microM Ca(2+). Dissociation kinetics (tau approximately 200 ms) are independent of Ca(2+) concentrations. In HEK-293 cells and mouse myotubes expressing G-CaMP, large fluorescent changes were observed in response to application of drugs or electrical stimulations. G-CaMP will be a useful tool for visualizing intracellular Ca2+ in living cells. Mutational analysis, together with previous structural information, suggests the residues that may alter the fluorescence of GFP.","author":[{"dropping-particle":"","family":"Nakai","given":"J.","non-dropping-particle":"","parse-names":false,"suffix":""},{"dropping-particle":"","family":"Ohkura","given":"M.","non-dropping-particle":"","parse-names":false,"suffix":""},{"dropping-particle":"","family":"Imoto","given":"K.","non-dropping-particle":"","parse-names":false,"suffix":""}],"container-title":"Nature Biotechnology","id":"ITEM-1","issued":{"date-parts":[["2001"]]},"title":"A high signal-to-noise ca2+ probe composed of a single green fluorescent protein","type":"article-journal"},"uris":["http://www.mendeley.com/documents/?uuid=2a75822f-b9b3-4ead-8dc5-cde57f6be21f"]}],"mendeley":{"formattedCitation":"(Nakai et al. 2001)","plainTextFormattedCitation":"(Nakai et al. 2001)","previouslyFormattedCitation":"(Nakai et al. 2001)"},"properties":{"noteIndex":0},"schema":"https://github.com/citation-style-language/schema/raw/master/csl-citation.json"}</w:instrText>
      </w:r>
      <w:r w:rsidR="00510726" w:rsidRPr="00C91212">
        <w:rPr>
          <w:rFonts w:ascii="Helvetica" w:eastAsia="Helvetica Neue" w:hAnsi="Helvetica" w:cs="Gill Sans"/>
        </w:rPr>
        <w:fldChar w:fldCharType="separate"/>
      </w:r>
      <w:r w:rsidR="00510726" w:rsidRPr="00C91212">
        <w:rPr>
          <w:rFonts w:ascii="Helvetica" w:eastAsia="Helvetica Neue" w:hAnsi="Helvetica" w:cs="Gill Sans"/>
          <w:noProof/>
        </w:rPr>
        <w:t>(Nakai et al. 2001)</w:t>
      </w:r>
      <w:r w:rsidR="00510726" w:rsidRPr="00C91212">
        <w:rPr>
          <w:rFonts w:ascii="Helvetica" w:eastAsia="Helvetica Neue" w:hAnsi="Helvetica" w:cs="Gill Sans"/>
        </w:rPr>
        <w:fldChar w:fldCharType="end"/>
      </w:r>
      <w:r w:rsidRPr="00C91212">
        <w:rPr>
          <w:rFonts w:ascii="Helvetica" w:eastAsia="Helvetica Neue" w:hAnsi="Helvetica" w:cs="Gill Sans"/>
        </w:rPr>
        <w:t xml:space="preserve"> in astroglia</w:t>
      </w:r>
      <w:r w:rsidR="00510726" w:rsidRPr="00C91212">
        <w:rPr>
          <w:rFonts w:ascii="Helvetica" w:eastAsia="Helvetica Neue" w:hAnsi="Helvetica" w:cs="Gill Sans"/>
        </w:rPr>
        <w:t xml:space="preserve"> ()</w:t>
      </w:r>
      <w:r w:rsidRPr="00C91212">
        <w:rPr>
          <w:rFonts w:ascii="Helvetica" w:eastAsia="Helvetica Neue" w:hAnsi="Helvetica" w:cs="Gill Sans"/>
        </w:rPr>
        <w:t>, changes in intracellular Ca</w:t>
      </w:r>
      <w:r w:rsidRPr="00C91212">
        <w:rPr>
          <w:rFonts w:ascii="Helvetica" w:eastAsia="Helvetica Neue" w:hAnsi="Helvetica" w:cs="Gill Sans"/>
          <w:vertAlign w:val="superscript"/>
        </w:rPr>
        <w:t>2+</w:t>
      </w:r>
      <w:r w:rsidRPr="00C91212">
        <w:rPr>
          <w:rFonts w:ascii="Helvetica" w:eastAsia="Helvetica Neue" w:hAnsi="Helvetica" w:cs="Gill Sans"/>
        </w:rPr>
        <w:t xml:space="preserve"> concentration become observable as changes in fluorescence which can be detected with a suitable imaging system. </w:t>
      </w:r>
    </w:p>
    <w:p w14:paraId="0FA35258" w14:textId="77777777" w:rsidR="00000ACC" w:rsidRPr="00C91212" w:rsidRDefault="00000ACC" w:rsidP="00CE68DD">
      <w:pPr>
        <w:spacing w:line="480" w:lineRule="auto"/>
        <w:jc w:val="both"/>
        <w:rPr>
          <w:rFonts w:ascii="Helvetica" w:eastAsia="Helvetica Neue" w:hAnsi="Helvetica" w:cs="Gill Sans"/>
        </w:rPr>
      </w:pPr>
      <w:bookmarkStart w:id="19" w:name="_5d75usi14fs2" w:colFirst="0" w:colLast="0"/>
      <w:bookmarkEnd w:id="19"/>
    </w:p>
    <w:p w14:paraId="079AA761" w14:textId="77777777" w:rsidR="00000ACC" w:rsidRPr="00C91212" w:rsidRDefault="00AE4CD8" w:rsidP="00CE68DD">
      <w:pPr>
        <w:spacing w:line="480" w:lineRule="auto"/>
        <w:jc w:val="both"/>
        <w:rPr>
          <w:rFonts w:ascii="Helvetica" w:eastAsia="Helvetica Neue" w:hAnsi="Helvetica" w:cs="Gill Sans"/>
        </w:rPr>
      </w:pPr>
      <w:bookmarkStart w:id="20" w:name="_m5c3wd5zh5id" w:colFirst="0" w:colLast="0"/>
      <w:bookmarkEnd w:id="20"/>
      <w:r w:rsidRPr="00C91212">
        <w:rPr>
          <w:rFonts w:ascii="Helvetica" w:eastAsia="Helvetica Neue" w:hAnsi="Helvetica" w:cs="Gill Sans"/>
        </w:rPr>
        <w:t>[Summary of results from calcium imaging of astroglia]</w:t>
      </w:r>
    </w:p>
    <w:p w14:paraId="1E070CE4" w14:textId="7D63B596" w:rsidR="00E60658" w:rsidRPr="00C91212" w:rsidRDefault="00E60658" w:rsidP="00CE68DD">
      <w:pPr>
        <w:spacing w:line="480" w:lineRule="auto"/>
        <w:jc w:val="both"/>
        <w:rPr>
          <w:rFonts w:ascii="Helvetica" w:eastAsia="Helvetica Neue" w:hAnsi="Helvetica" w:cs="Gill Sans"/>
        </w:rPr>
      </w:pPr>
      <w:r w:rsidRPr="00C91212">
        <w:rPr>
          <w:rFonts w:ascii="Helvetica" w:eastAsia="Helvetica Neue" w:hAnsi="Helvetica" w:cs="Gill Sans"/>
        </w:rPr>
        <w:t>Astroglial calcium activity has been most extensively studied in the cortex of adult mice, where the predominant astroglial cell is the astrocyte.</w:t>
      </w:r>
      <w:r w:rsidR="00DB0D3C" w:rsidRPr="00C91212">
        <w:rPr>
          <w:rFonts w:ascii="Helvetica" w:eastAsia="Helvetica Neue" w:hAnsi="Helvetica" w:cs="Gill Sans"/>
        </w:rPr>
        <w:t xml:space="preserve"> Based on</w:t>
      </w:r>
      <w:r w:rsidR="00166318" w:rsidRPr="00C91212">
        <w:rPr>
          <w:rFonts w:ascii="Helvetica" w:eastAsia="Helvetica Neue" w:hAnsi="Helvetica" w:cs="Gill Sans"/>
        </w:rPr>
        <w:t xml:space="preserve"> their</w:t>
      </w:r>
      <w:r w:rsidR="00DB0D3C" w:rsidRPr="00C91212">
        <w:rPr>
          <w:rFonts w:ascii="Helvetica" w:eastAsia="Helvetica Neue" w:hAnsi="Helvetica" w:cs="Gill Sans"/>
        </w:rPr>
        <w:t xml:space="preserve"> spatial and temporal properties, sensory-evoked</w:t>
      </w:r>
      <w:r w:rsidRPr="00C91212">
        <w:rPr>
          <w:rFonts w:ascii="Helvetica" w:eastAsia="Helvetica Neue" w:hAnsi="Helvetica" w:cs="Gill Sans"/>
        </w:rPr>
        <w:t xml:space="preserve"> </w:t>
      </w:r>
      <w:r w:rsidR="00DB0D3C" w:rsidRPr="00C91212">
        <w:rPr>
          <w:rFonts w:ascii="Helvetica" w:eastAsia="Helvetica Neue" w:hAnsi="Helvetica" w:cs="Gill Sans"/>
        </w:rPr>
        <w:t>c</w:t>
      </w:r>
      <w:r w:rsidRPr="00C91212">
        <w:rPr>
          <w:rFonts w:ascii="Helvetica" w:eastAsia="Helvetica Neue" w:hAnsi="Helvetica" w:cs="Gill Sans"/>
        </w:rPr>
        <w:t xml:space="preserve">alcium </w:t>
      </w:r>
      <w:r w:rsidR="00166318" w:rsidRPr="00C91212">
        <w:rPr>
          <w:rFonts w:ascii="Helvetica" w:eastAsia="Helvetica Neue" w:hAnsi="Helvetica" w:cs="Gill Sans"/>
        </w:rPr>
        <w:t>events</w:t>
      </w:r>
      <w:r w:rsidRPr="00C91212">
        <w:rPr>
          <w:rFonts w:ascii="Helvetica" w:eastAsia="Helvetica Neue" w:hAnsi="Helvetica" w:cs="Gill Sans"/>
        </w:rPr>
        <w:t xml:space="preserve"> in these cells can be classified into two</w:t>
      </w:r>
      <w:r w:rsidR="00C23937" w:rsidRPr="00C91212">
        <w:rPr>
          <w:rFonts w:ascii="Helvetica" w:eastAsia="Helvetica Neue" w:hAnsi="Helvetica" w:cs="Gill Sans"/>
        </w:rPr>
        <w:t xml:space="preserve"> categories: fast, local</w:t>
      </w:r>
      <w:r w:rsidRPr="00C91212">
        <w:rPr>
          <w:rFonts w:ascii="Helvetica" w:eastAsia="Helvetica Neue" w:hAnsi="Helvetica" w:cs="Gill Sans"/>
        </w:rPr>
        <w:t xml:space="preserve"> </w:t>
      </w:r>
      <w:r w:rsidR="00C23937" w:rsidRPr="00C91212">
        <w:rPr>
          <w:rFonts w:ascii="Helvetica" w:eastAsia="Helvetica Neue" w:hAnsi="Helvetica" w:cs="Gill Sans"/>
        </w:rPr>
        <w:t>elevations</w:t>
      </w:r>
      <w:r w:rsidRPr="00C91212">
        <w:rPr>
          <w:rFonts w:ascii="Helvetica" w:eastAsia="Helvetica Neue" w:hAnsi="Helvetica" w:cs="Gill Sans"/>
        </w:rPr>
        <w:t xml:space="preserve"> in [Ca</w:t>
      </w:r>
      <w:r w:rsidRPr="00C91212">
        <w:rPr>
          <w:rFonts w:ascii="Helvetica" w:eastAsia="Helvetica Neue" w:hAnsi="Helvetica" w:cs="Gill Sans"/>
          <w:vertAlign w:val="superscript"/>
        </w:rPr>
        <w:t>2+</w:t>
      </w:r>
      <w:r w:rsidRPr="00C91212">
        <w:rPr>
          <w:rFonts w:ascii="Helvetica" w:eastAsia="Helvetica Neue" w:hAnsi="Helvetica" w:cs="Gill Sans"/>
        </w:rPr>
        <w:t>] that occur independently in</w:t>
      </w:r>
      <w:r w:rsidR="00C23937" w:rsidRPr="00C91212">
        <w:rPr>
          <w:rFonts w:ascii="Helvetica" w:eastAsia="Helvetica Neue" w:hAnsi="Helvetica" w:cs="Gill Sans"/>
        </w:rPr>
        <w:t xml:space="preserve"> micron-scale</w:t>
      </w:r>
      <w:r w:rsidRPr="00C91212">
        <w:rPr>
          <w:rFonts w:ascii="Helvetica" w:eastAsia="Helvetica Neue" w:hAnsi="Helvetica" w:cs="Gill Sans"/>
        </w:rPr>
        <w:t xml:space="preserve"> “</w:t>
      </w:r>
      <w:proofErr w:type="spellStart"/>
      <w:r w:rsidRPr="00C91212">
        <w:rPr>
          <w:rFonts w:ascii="Helvetica" w:eastAsia="Helvetica Neue" w:hAnsi="Helvetica" w:cs="Gill Sans"/>
        </w:rPr>
        <w:t>microdomains</w:t>
      </w:r>
      <w:proofErr w:type="spellEnd"/>
      <w:r w:rsidRPr="00C91212">
        <w:rPr>
          <w:rFonts w:ascii="Helvetica" w:eastAsia="Helvetica Neue" w:hAnsi="Helvetica" w:cs="Gill Sans"/>
        </w:rPr>
        <w:t xml:space="preserve">” throughout </w:t>
      </w:r>
      <w:r w:rsidR="00C23937" w:rsidRPr="00C91212">
        <w:rPr>
          <w:rFonts w:ascii="Helvetica" w:eastAsia="Helvetica Neue" w:hAnsi="Helvetica" w:cs="Gill Sans"/>
        </w:rPr>
        <w:t>the fine processes of</w:t>
      </w:r>
      <w:r w:rsidRPr="00C91212">
        <w:rPr>
          <w:rFonts w:ascii="Helvetica" w:eastAsia="Helvetica Neue" w:hAnsi="Helvetica" w:cs="Gill Sans"/>
        </w:rPr>
        <w:t xml:space="preserve"> single cell</w:t>
      </w:r>
      <w:r w:rsidR="00C23937" w:rsidRPr="00C91212">
        <w:rPr>
          <w:rFonts w:ascii="Helvetica" w:eastAsia="Helvetica Neue" w:hAnsi="Helvetica" w:cs="Gill Sans"/>
        </w:rPr>
        <w:t>, and slow, cell-wide elevations in [Ca</w:t>
      </w:r>
      <w:r w:rsidR="00C23937" w:rsidRPr="00C91212">
        <w:rPr>
          <w:rFonts w:ascii="Helvetica" w:eastAsia="Helvetica Neue" w:hAnsi="Helvetica" w:cs="Gill Sans"/>
          <w:vertAlign w:val="superscript"/>
        </w:rPr>
        <w:t>2+</w:t>
      </w:r>
      <w:r w:rsidR="00C23937" w:rsidRPr="00C91212">
        <w:rPr>
          <w:rFonts w:ascii="Helvetica" w:eastAsia="Helvetica Neue" w:hAnsi="Helvetica" w:cs="Gill Sans"/>
        </w:rPr>
        <w:t>] that often involve the soma</w:t>
      </w:r>
      <w:r w:rsidR="00166318" w:rsidRPr="00C91212">
        <w:rPr>
          <w:rFonts w:ascii="Helvetica" w:eastAsia="Helvetica Neue" w:hAnsi="Helvetica" w:cs="Gill Sans"/>
        </w:rPr>
        <w:t>tic cytosol(</w:t>
      </w:r>
      <w:r w:rsidR="0076529C" w:rsidRPr="00C91212">
        <w:rPr>
          <w:rFonts w:ascii="Helvetica" w:eastAsia="Helvetica Neue" w:hAnsi="Helvetica" w:cs="Gill Sans"/>
        </w:rPr>
        <w:t>cite</w:t>
      </w:r>
      <w:r w:rsidR="00166318" w:rsidRPr="00C91212">
        <w:rPr>
          <w:rFonts w:ascii="Helvetica" w:eastAsia="Helvetica Neue" w:hAnsi="Helvetica" w:cs="Gill Sans"/>
        </w:rPr>
        <w:t>)</w:t>
      </w:r>
      <w:r w:rsidR="00C23937" w:rsidRPr="00C91212">
        <w:rPr>
          <w:rFonts w:ascii="Helvetica" w:eastAsia="Helvetica Neue" w:hAnsi="Helvetica" w:cs="Gill Sans"/>
        </w:rPr>
        <w:t xml:space="preserve">. </w:t>
      </w:r>
    </w:p>
    <w:p w14:paraId="0F865249" w14:textId="77777777" w:rsidR="00E60658" w:rsidRPr="00C91212" w:rsidRDefault="00E60658" w:rsidP="00CE68DD">
      <w:pPr>
        <w:spacing w:line="480" w:lineRule="auto"/>
        <w:jc w:val="both"/>
        <w:rPr>
          <w:rFonts w:ascii="Helvetica" w:eastAsia="Helvetica Neue" w:hAnsi="Helvetica" w:cs="Gill Sans"/>
        </w:rPr>
      </w:pPr>
    </w:p>
    <w:p w14:paraId="5313EA8F" w14:textId="77777777" w:rsidR="00000ACC" w:rsidRPr="00C91212" w:rsidRDefault="00AE4CD8" w:rsidP="00CE68DD">
      <w:pPr>
        <w:spacing w:line="480" w:lineRule="auto"/>
        <w:jc w:val="both"/>
        <w:rPr>
          <w:rFonts w:ascii="Helvetica" w:eastAsia="Helvetica Neue" w:hAnsi="Helvetica" w:cs="Gill Sans"/>
        </w:rPr>
      </w:pPr>
      <w:r w:rsidRPr="00C91212">
        <w:rPr>
          <w:rFonts w:ascii="Helvetica" w:eastAsia="Helvetica Neue" w:hAnsi="Helvetica" w:cs="Gill Sans"/>
        </w:rPr>
        <w:lastRenderedPageBreak/>
        <w:t>Are astroglia-neuron interactions like those described by Ma. et al the exception or the rule?</w:t>
      </w:r>
    </w:p>
    <w:p w14:paraId="3E1A643D" w14:textId="77777777" w:rsidR="00000ACC" w:rsidRPr="00C91212" w:rsidRDefault="00AE4CD8" w:rsidP="00CE68DD">
      <w:pPr>
        <w:spacing w:line="480" w:lineRule="auto"/>
        <w:jc w:val="both"/>
        <w:rPr>
          <w:rFonts w:ascii="Helvetica" w:eastAsia="Helvetica Neue" w:hAnsi="Helvetica" w:cs="Gill Sans"/>
        </w:rPr>
      </w:pPr>
      <w:bookmarkStart w:id="21" w:name="_vq4wky3er8ma" w:colFirst="0" w:colLast="0"/>
      <w:bookmarkEnd w:id="21"/>
      <w:r w:rsidRPr="00C91212">
        <w:rPr>
          <w:rFonts w:ascii="Helvetica" w:eastAsia="Helvetica Neue" w:hAnsi="Helvetica" w:cs="Gill Sans"/>
        </w:rPr>
        <w:t xml:space="preserve">From flies and </w:t>
      </w:r>
      <w:proofErr w:type="gramStart"/>
      <w:r w:rsidRPr="00C91212">
        <w:rPr>
          <w:rFonts w:ascii="Helvetica" w:eastAsia="Helvetica Neue" w:hAnsi="Helvetica" w:cs="Gill Sans"/>
        </w:rPr>
        <w:t>mammals</w:t>
      </w:r>
      <w:proofErr w:type="gramEnd"/>
      <w:r w:rsidRPr="00C91212">
        <w:rPr>
          <w:rFonts w:ascii="Helvetica" w:eastAsia="Helvetica Neue" w:hAnsi="Helvetica" w:cs="Gill Sans"/>
        </w:rPr>
        <w:t xml:space="preserve"> we have evidence that astroglia interact with neurons on a timescale relevant for sensory processing and behavior. </w:t>
      </w:r>
    </w:p>
    <w:p w14:paraId="15844E68" w14:textId="77777777" w:rsidR="00000ACC" w:rsidRPr="00C91212" w:rsidRDefault="00000ACC" w:rsidP="00CE68DD">
      <w:pPr>
        <w:spacing w:line="480" w:lineRule="auto"/>
        <w:jc w:val="both"/>
        <w:rPr>
          <w:rFonts w:ascii="Helvetica" w:eastAsia="Helvetica Neue" w:hAnsi="Helvetica" w:cs="Gill Sans"/>
        </w:rPr>
      </w:pPr>
      <w:bookmarkStart w:id="22" w:name="_z3cni6dvmrh9" w:colFirst="0" w:colLast="0"/>
      <w:bookmarkEnd w:id="22"/>
    </w:p>
    <w:p w14:paraId="253FB102" w14:textId="38258D06" w:rsidR="00DC3FBE" w:rsidRPr="00C91212" w:rsidRDefault="001D05FF" w:rsidP="00CE68DD">
      <w:pPr>
        <w:pStyle w:val="Heading2"/>
      </w:pPr>
      <w:bookmarkStart w:id="23" w:name="_Toc536627083"/>
      <w:r w:rsidRPr="00C91212">
        <w:t>Zebrafish as model organism for neuroscience</w:t>
      </w:r>
      <w:bookmarkEnd w:id="23"/>
    </w:p>
    <w:p w14:paraId="689413E8" w14:textId="73B65E32" w:rsidR="00000ACC" w:rsidRPr="00C91212" w:rsidRDefault="00B31BF3" w:rsidP="00CE68DD">
      <w:pPr>
        <w:spacing w:line="480" w:lineRule="auto"/>
        <w:jc w:val="both"/>
        <w:rPr>
          <w:rFonts w:ascii="Helvetica" w:eastAsia="Helvetica Neue" w:hAnsi="Helvetica" w:cs="Gill Sans"/>
        </w:rPr>
      </w:pPr>
      <w:bookmarkStart w:id="24" w:name="_1v4wkhyh3ycv" w:colFirst="0" w:colLast="0"/>
      <w:bookmarkStart w:id="25" w:name="_m41uu2y2pgvu" w:colFirst="0" w:colLast="0"/>
      <w:bookmarkEnd w:id="24"/>
      <w:bookmarkEnd w:id="25"/>
      <w:r w:rsidRPr="00C91212">
        <w:rPr>
          <w:rFonts w:ascii="Helvetica" w:eastAsia="Helvetica Neue" w:hAnsi="Helvetica" w:cs="Gill Sans"/>
        </w:rPr>
        <w:t>Over the last 30 years, l</w:t>
      </w:r>
      <w:r w:rsidR="00BE233D" w:rsidRPr="00C91212">
        <w:rPr>
          <w:rFonts w:ascii="Helvetica" w:eastAsia="Helvetica Neue" w:hAnsi="Helvetica" w:cs="Gill Sans"/>
        </w:rPr>
        <w:t>arval zebrafish (</w:t>
      </w:r>
      <w:r w:rsidR="00BE233D" w:rsidRPr="00C91212">
        <w:rPr>
          <w:rFonts w:ascii="Helvetica" w:eastAsia="Helvetica Neue" w:hAnsi="Helvetica" w:cs="Gill Sans"/>
          <w:i/>
        </w:rPr>
        <w:t xml:space="preserve">danio </w:t>
      </w:r>
      <w:proofErr w:type="spellStart"/>
      <w:r w:rsidR="00BE233D" w:rsidRPr="00C91212">
        <w:rPr>
          <w:rFonts w:ascii="Helvetica" w:eastAsia="Helvetica Neue" w:hAnsi="Helvetica" w:cs="Gill Sans"/>
          <w:i/>
        </w:rPr>
        <w:t>rerio</w:t>
      </w:r>
      <w:proofErr w:type="spellEnd"/>
      <w:r w:rsidR="00BE233D" w:rsidRPr="00C91212">
        <w:rPr>
          <w:rFonts w:ascii="Helvetica" w:eastAsia="Helvetica Neue" w:hAnsi="Helvetica" w:cs="Gill Sans"/>
        </w:rPr>
        <w:t xml:space="preserve">) </w:t>
      </w:r>
      <w:r w:rsidRPr="00C91212">
        <w:rPr>
          <w:rFonts w:ascii="Helvetica" w:eastAsia="Helvetica Neue" w:hAnsi="Helvetica" w:cs="Gill Sans"/>
        </w:rPr>
        <w:t>have emerged as a compelling model for neuroscience</w:t>
      </w:r>
      <w:r w:rsidR="00B30AC9" w:rsidRPr="00C91212">
        <w:rPr>
          <w:rFonts w:ascii="Helvetica" w:eastAsia="Helvetica Neue" w:hAnsi="Helvetica" w:cs="Gill Sans"/>
        </w:rPr>
        <w:t xml:space="preserve"> research</w:t>
      </w:r>
      <w:r w:rsidRPr="00C91212">
        <w:rPr>
          <w:rFonts w:ascii="Helvetica" w:eastAsia="Helvetica Neue" w:hAnsi="Helvetica" w:cs="Gill Sans"/>
        </w:rPr>
        <w:t>.</w:t>
      </w:r>
      <w:r w:rsidR="00313447" w:rsidRPr="00C91212">
        <w:rPr>
          <w:rFonts w:ascii="Helvetica" w:eastAsia="Helvetica Neue" w:hAnsi="Helvetica" w:cs="Gill Sans"/>
        </w:rPr>
        <w:t xml:space="preserve"> Use of zebrafish in neuroscience builds on extensive use of zebrafish as a model organism for vertebrate development, and parallels the rapid acceleration of </w:t>
      </w:r>
      <w:r w:rsidR="000F6A00" w:rsidRPr="00C91212">
        <w:rPr>
          <w:rFonts w:ascii="Helvetica" w:eastAsia="Helvetica Neue" w:hAnsi="Helvetica" w:cs="Gill Sans"/>
        </w:rPr>
        <w:t>molecular and microscopy tools.</w:t>
      </w:r>
      <w:bookmarkStart w:id="26" w:name="_in1t7a2a4x1i" w:colFirst="0" w:colLast="0"/>
      <w:bookmarkStart w:id="27" w:name="_z58ws42rapap" w:colFirst="0" w:colLast="0"/>
      <w:bookmarkStart w:id="28" w:name="_3v7kvzg04xcc" w:colFirst="0" w:colLast="0"/>
      <w:bookmarkEnd w:id="26"/>
      <w:bookmarkEnd w:id="27"/>
      <w:bookmarkEnd w:id="28"/>
      <w:r w:rsidR="000F6A00" w:rsidRPr="00C91212">
        <w:rPr>
          <w:rFonts w:ascii="Helvetica" w:eastAsia="Helvetica Neue" w:hAnsi="Helvetica" w:cs="Gill Sans"/>
        </w:rPr>
        <w:t xml:space="preserve"> </w:t>
      </w:r>
      <w:r w:rsidR="00AE4CD8" w:rsidRPr="00C91212">
        <w:rPr>
          <w:rFonts w:ascii="Helvetica" w:eastAsia="Helvetica Neue" w:hAnsi="Helvetica" w:cs="Gill Sans"/>
        </w:rPr>
        <w:t>The small size and optical accessibility of the larval zebrafish brain makes it an attractive platform for asking open-ended questions about the fish nervous system</w:t>
      </w:r>
      <w:r w:rsidR="00313447" w:rsidRPr="00C91212">
        <w:rPr>
          <w:rFonts w:ascii="Helvetica" w:eastAsia="Helvetica Neue" w:hAnsi="Helvetica" w:cs="Gill Sans"/>
        </w:rPr>
        <w:t>.</w:t>
      </w:r>
      <w:r w:rsidR="00AE4CD8" w:rsidRPr="00C91212">
        <w:rPr>
          <w:rFonts w:ascii="Helvetica" w:eastAsia="Helvetica Neue" w:hAnsi="Helvetica" w:cs="Gill Sans"/>
        </w:rPr>
        <w:t xml:space="preserve"> </w:t>
      </w:r>
    </w:p>
    <w:p w14:paraId="48293A03" w14:textId="77777777" w:rsidR="003A0C44" w:rsidRPr="00C91212" w:rsidRDefault="003A0C44" w:rsidP="00CE68DD">
      <w:pPr>
        <w:spacing w:line="480" w:lineRule="auto"/>
        <w:jc w:val="both"/>
        <w:rPr>
          <w:rFonts w:ascii="Helvetica" w:eastAsia="Helvetica Neue" w:hAnsi="Helvetica" w:cs="Gill Sans"/>
        </w:rPr>
      </w:pPr>
    </w:p>
    <w:p w14:paraId="7F4801D1" w14:textId="43BC5403" w:rsidR="003A0C44" w:rsidRPr="00C91212" w:rsidRDefault="003A0C44" w:rsidP="00CE68DD">
      <w:pPr>
        <w:pStyle w:val="Heading4"/>
      </w:pPr>
      <w:bookmarkStart w:id="29" w:name="_Toc536627084"/>
      <w:r w:rsidRPr="00C91212">
        <w:t>Behavioral repertoire of larval zebrafish</w:t>
      </w:r>
      <w:bookmarkEnd w:id="29"/>
    </w:p>
    <w:p w14:paraId="5C20ABFE" w14:textId="714AC5B2" w:rsidR="003A0C44" w:rsidRPr="00C91212" w:rsidRDefault="00596C08"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Larval zebrafish exhibit a range of locomotor patterns </w:t>
      </w:r>
      <w:r w:rsidR="002C61D9" w:rsidRPr="00C91212">
        <w:rPr>
          <w:rFonts w:ascii="Helvetica" w:eastAsia="Helvetica Neue" w:hAnsi="Helvetica" w:cs="Gill Sans"/>
        </w:rPr>
        <w:fldChar w:fldCharType="begin" w:fldLock="1"/>
      </w:r>
      <w:r w:rsidR="00FF0F22" w:rsidRPr="00C91212">
        <w:rPr>
          <w:rFonts w:ascii="Helvetica" w:eastAsia="Helvetica Neue" w:hAnsi="Helvetica" w:cs="Gill Sans"/>
        </w:rPr>
        <w:instrText>ADDIN CSL_CITATION {"citationItems":[{"id":"ITEM-1","itemData":{"DOI":"10.1242/jeb.01529","ISBN":"0022-0949 (Print)","ISSN":"0022-0949","PMID":"10934000","abstract":"Larval zebrafish (Brachydanio rerio) are a popular model system because of their genetic attributes, transparency and relative simplicity. They have approximately 200 neurons that project from the brainstem into the spinal cord. Many of these neurons can be individually identified and laser-ablated in intact larvae. This should facilitate cellular-level characterization of the descending control of larval behavior patterns. Towards this end, we attempt to describe the range of locomotor behavior patterns exhibited by zebrafish larvae. Using high-speed digital imaging, a variety of swimming and turning behaviors were analyzed in 6- to 9-day-old larval fish. Swimming episodes appeared to fall into two categories, with the point of maximal bending of the larva's body occurring either near the mid-body (burst swims) or closer to the tail (slow swims). Burst swims also involved larger-amplitude bending, faster speeds and greater yaw than slow swims. Turning behaviors clearly fell into two distinct categories: fast, large-angle escape turns characteristic of escape responses, and much slower routine turns lacking the large counterbend that often accompanies escape turns. Prey-capture behaviors were also recorded. They were made up of simpler locomotor components that appeared to be similar to routine turns and slow swims. The different behaviors observed were analyzed with regard to possible underlying neural control systems. Our analysis suggests the existence of discrete sets of controlling neurons and helps to explain the need for the roughly 200 spinal-projecting nerve cells in the brainstem of the larval zebrafish.","author":[{"dropping-particle":"","family":"Budick","given":"S.A.","non-dropping-particle":"","parse-names":false,"suffix":""},{"dropping-particle":"","family":"O'Malley","given":"D.M.","non-dropping-particle":"","parse-names":false,"suffix":""}],"container-title":"The Journal of experimental biology","id":"ITEM-1","issued":{"date-parts":[["2000"]]},"title":"Locomotor repertoire of the larval zebrafish: swimming, turning and prey capture.","type":"article-journal"},"uris":["http://www.mendeley.com/documents/?uuid=90c73328-e42b-4ad9-8faa-ddf0215898e2"]}],"mendeley":{"formattedCitation":"(Budick and O’Malley 2000)","plainTextFormattedCitation":"(Budick and O’Malley 2000)","previouslyFormattedCitation":"(Budick and O’Malley 2000)"},"properties":{"noteIndex":0},"schema":"https://github.com/citation-style-language/schema/raw/master/csl-citation.json"}</w:instrText>
      </w:r>
      <w:r w:rsidR="002C61D9" w:rsidRPr="00C91212">
        <w:rPr>
          <w:rFonts w:ascii="Helvetica" w:eastAsia="Helvetica Neue" w:hAnsi="Helvetica" w:cs="Gill Sans"/>
        </w:rPr>
        <w:fldChar w:fldCharType="separate"/>
      </w:r>
      <w:r w:rsidR="002C61D9" w:rsidRPr="00C91212">
        <w:rPr>
          <w:rFonts w:ascii="Helvetica" w:eastAsia="Helvetica Neue" w:hAnsi="Helvetica" w:cs="Gill Sans"/>
          <w:noProof/>
        </w:rPr>
        <w:t>(Budick and O’Malley 2000)</w:t>
      </w:r>
      <w:r w:rsidR="002C61D9" w:rsidRPr="00C91212">
        <w:rPr>
          <w:rFonts w:ascii="Helvetica" w:eastAsia="Helvetica Neue" w:hAnsi="Helvetica" w:cs="Gill Sans"/>
        </w:rPr>
        <w:fldChar w:fldCharType="end"/>
      </w:r>
    </w:p>
    <w:p w14:paraId="3E4D9317" w14:textId="77777777" w:rsidR="00596C08" w:rsidRPr="00C91212" w:rsidRDefault="00596C08" w:rsidP="00CE68DD">
      <w:pPr>
        <w:spacing w:line="480" w:lineRule="auto"/>
        <w:jc w:val="both"/>
        <w:rPr>
          <w:rFonts w:ascii="Helvetica" w:eastAsia="Helvetica Neue" w:hAnsi="Helvetica" w:cs="Gill Sans"/>
        </w:rPr>
      </w:pPr>
    </w:p>
    <w:p w14:paraId="66EE6491" w14:textId="24810C5B" w:rsidR="00321E57" w:rsidRPr="00C91212" w:rsidRDefault="00584C6D" w:rsidP="00CE68DD">
      <w:pPr>
        <w:pStyle w:val="Heading4"/>
      </w:pPr>
      <w:bookmarkStart w:id="30" w:name="_Toc536627085"/>
      <w:r w:rsidRPr="00C91212">
        <w:t>Evoking zebrafish behavior using virtual reality</w:t>
      </w:r>
      <w:bookmarkEnd w:id="30"/>
      <w:r w:rsidRPr="00C91212">
        <w:t xml:space="preserve"> </w:t>
      </w:r>
    </w:p>
    <w:p w14:paraId="1DD5AEFA" w14:textId="77777777" w:rsidR="00725798" w:rsidRPr="00C91212" w:rsidRDefault="00725798" w:rsidP="00CE68DD">
      <w:pPr>
        <w:spacing w:line="480" w:lineRule="auto"/>
        <w:jc w:val="both"/>
        <w:rPr>
          <w:rFonts w:ascii="Helvetica" w:eastAsia="Helvetica Neue" w:hAnsi="Helvetica" w:cs="Gill Sans"/>
        </w:rPr>
      </w:pPr>
    </w:p>
    <w:p w14:paraId="13CCA844" w14:textId="1CAAA5C1" w:rsidR="00000ACC" w:rsidRPr="00C91212" w:rsidRDefault="00321E57" w:rsidP="00CE68DD">
      <w:pPr>
        <w:pStyle w:val="Heading2"/>
      </w:pPr>
      <w:bookmarkStart w:id="31" w:name="_d76xki5v2kuh" w:colFirst="0" w:colLast="0"/>
      <w:bookmarkStart w:id="32" w:name="_Toc536627086"/>
      <w:bookmarkEnd w:id="31"/>
      <w:r w:rsidRPr="00C91212">
        <w:t>Light sheet microscopy</w:t>
      </w:r>
      <w:bookmarkEnd w:id="32"/>
    </w:p>
    <w:p w14:paraId="7A19910C" w14:textId="77777777" w:rsidR="00224FE9" w:rsidRPr="00C91212" w:rsidRDefault="00224FE9" w:rsidP="00CE68DD">
      <w:pPr>
        <w:spacing w:line="480" w:lineRule="auto"/>
        <w:jc w:val="both"/>
        <w:rPr>
          <w:rFonts w:ascii="Helvetica" w:eastAsia="Helvetica Neue" w:hAnsi="Helvetica" w:cs="Gill Sans"/>
        </w:rPr>
      </w:pPr>
    </w:p>
    <w:p w14:paraId="3FA60B2A" w14:textId="379C4719" w:rsidR="009D6EC6" w:rsidRPr="00C91212" w:rsidRDefault="009D6EC6"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Raster-scanning fluorescence microscopy techniques, like confocal or two-photon microscopy, are too slow (frame rate &lt; 30 Hz) to meet our volumetric sampling rate </w:t>
      </w:r>
      <w:r w:rsidRPr="00C91212">
        <w:rPr>
          <w:rFonts w:ascii="Helvetica" w:eastAsia="Helvetica Neue" w:hAnsi="Helvetica" w:cs="Gill Sans"/>
        </w:rPr>
        <w:lastRenderedPageBreak/>
        <w:t>requirement.</w:t>
      </w:r>
      <w:bookmarkStart w:id="33" w:name="_1n565fpyue" w:colFirst="0" w:colLast="0"/>
      <w:bookmarkEnd w:id="33"/>
      <w:r w:rsidRPr="00C91212">
        <w:rPr>
          <w:rFonts w:ascii="Helvetica" w:eastAsia="Helvetica Neue" w:hAnsi="Helvetica" w:cs="Gill Sans"/>
        </w:rPr>
        <w:t xml:space="preserve"> A coincidence of technologies was necessary to achieve our goal of observing calcium activity in astroglia distributed across the volume of the fish brain (300 x 200 x 800 um) at a sustained rate above 2 Hz. First</w:t>
      </w:r>
    </w:p>
    <w:p w14:paraId="60072931" w14:textId="77777777" w:rsidR="009D6EC6" w:rsidRPr="00C91212" w:rsidRDefault="009D6EC6" w:rsidP="00CE68DD">
      <w:pPr>
        <w:spacing w:line="480" w:lineRule="auto"/>
        <w:jc w:val="both"/>
        <w:rPr>
          <w:rFonts w:ascii="Helvetica" w:eastAsia="Helvetica Neue" w:hAnsi="Helvetica" w:cs="Gill Sans"/>
        </w:rPr>
      </w:pPr>
      <w:bookmarkStart w:id="34" w:name="_ix5ld6c6rrj4" w:colFirst="0" w:colLast="0"/>
      <w:bookmarkEnd w:id="34"/>
    </w:p>
    <w:p w14:paraId="0DC41BF7" w14:textId="77777777" w:rsidR="009D6EC6" w:rsidRPr="00C91212" w:rsidRDefault="009D6EC6" w:rsidP="00CE68DD">
      <w:pPr>
        <w:spacing w:line="480" w:lineRule="auto"/>
        <w:jc w:val="both"/>
        <w:rPr>
          <w:rFonts w:ascii="Helvetica" w:eastAsia="Helvetica Neue" w:hAnsi="Helvetica" w:cs="Gill Sans"/>
        </w:rPr>
      </w:pPr>
      <w:bookmarkStart w:id="35" w:name="_h2dgpu77e21w" w:colFirst="0" w:colLast="0"/>
      <w:bookmarkEnd w:id="35"/>
      <w:r w:rsidRPr="00C91212">
        <w:rPr>
          <w:rFonts w:ascii="Helvetica" w:eastAsia="Helvetica Neue" w:hAnsi="Helvetica" w:cs="Gill Sans"/>
        </w:rPr>
        <w:t xml:space="preserve">An alternative technique is to induce fluorescence at the entire focal plane of the detection objective using a low numerical aperture sheet of excitation light and imaging this excited plane onto a camera. [put a figure depicting this geometry]. This technique, termed light sheet microscopy, enables acquiring an image of a single plane at a rate limited by the acquisition speed of the camera, which for modern cameras can exceed 100 frames per second. </w:t>
      </w:r>
    </w:p>
    <w:p w14:paraId="21E13F1C" w14:textId="77777777" w:rsidR="00321E57" w:rsidRPr="00C91212" w:rsidRDefault="00321E57" w:rsidP="00CE68DD">
      <w:pPr>
        <w:spacing w:line="480" w:lineRule="auto"/>
        <w:jc w:val="both"/>
        <w:rPr>
          <w:rFonts w:ascii="Helvetica" w:eastAsia="Helvetica Neue" w:hAnsi="Helvetica" w:cs="Gill Sans"/>
        </w:rPr>
      </w:pPr>
    </w:p>
    <w:p w14:paraId="5017F386" w14:textId="77777777" w:rsidR="00321E57" w:rsidRPr="00C91212" w:rsidRDefault="00321E57" w:rsidP="00CE68DD">
      <w:pPr>
        <w:spacing w:line="480" w:lineRule="auto"/>
        <w:jc w:val="both"/>
        <w:rPr>
          <w:rFonts w:ascii="Helvetica" w:eastAsia="Helvetica Neue" w:hAnsi="Helvetica" w:cs="Gill Sans"/>
        </w:rPr>
      </w:pPr>
    </w:p>
    <w:p w14:paraId="6E08585C" w14:textId="3FADCEFD" w:rsidR="009D6EC6" w:rsidRPr="00C91212" w:rsidRDefault="009D6EC6" w:rsidP="00CE68DD">
      <w:pPr>
        <w:pStyle w:val="Heading4"/>
      </w:pPr>
      <w:bookmarkStart w:id="36" w:name="_Toc536627087"/>
      <w:r w:rsidRPr="00C91212">
        <w:t>Analyzing light sheet microscopy data</w:t>
      </w:r>
      <w:bookmarkEnd w:id="36"/>
    </w:p>
    <w:p w14:paraId="0B6D5993" w14:textId="77777777" w:rsidR="00321E57" w:rsidRPr="00C91212" w:rsidRDefault="00321E57"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Light sheet microscopy datasets are large -- our microscope can generate data at a rate of approximately 800 megabytes per second for many minutes. For calcium imaging, all datasets must undergo the following operations: </w:t>
      </w:r>
    </w:p>
    <w:p w14:paraId="7D121AE4" w14:textId="77777777" w:rsidR="00321E57" w:rsidRPr="00C91212" w:rsidRDefault="00321E57" w:rsidP="00CE68DD">
      <w:pPr>
        <w:spacing w:line="480" w:lineRule="auto"/>
        <w:jc w:val="both"/>
        <w:rPr>
          <w:rFonts w:ascii="Helvetica" w:eastAsia="Helvetica Neue" w:hAnsi="Helvetica" w:cs="Gill Sans"/>
        </w:rPr>
      </w:pPr>
      <w:bookmarkStart w:id="37" w:name="_2pxeg1ouzy2j" w:colFirst="0" w:colLast="0"/>
      <w:bookmarkEnd w:id="37"/>
    </w:p>
    <w:p w14:paraId="3A9E8966" w14:textId="77777777" w:rsidR="00321E57" w:rsidRPr="00C91212" w:rsidRDefault="00321E57" w:rsidP="00CE68DD">
      <w:pPr>
        <w:spacing w:line="480" w:lineRule="auto"/>
        <w:jc w:val="both"/>
        <w:rPr>
          <w:rFonts w:ascii="Helvetica" w:eastAsia="Helvetica Neue" w:hAnsi="Helvetica" w:cs="Gill Sans"/>
        </w:rPr>
      </w:pPr>
      <w:bookmarkStart w:id="38" w:name="_rw3oc3tww2nh" w:colFirst="0" w:colLast="0"/>
      <w:bookmarkEnd w:id="38"/>
      <w:r w:rsidRPr="00C91212">
        <w:rPr>
          <w:rFonts w:ascii="Helvetica" w:eastAsia="Helvetica Neue" w:hAnsi="Helvetica" w:cs="Gill Sans"/>
        </w:rPr>
        <w:t>artifact removal (per image)</w:t>
      </w:r>
    </w:p>
    <w:p w14:paraId="6F09EF89" w14:textId="77777777" w:rsidR="00321E57" w:rsidRPr="00C91212" w:rsidRDefault="00321E57" w:rsidP="00CE68DD">
      <w:pPr>
        <w:spacing w:line="480" w:lineRule="auto"/>
        <w:jc w:val="both"/>
        <w:rPr>
          <w:rFonts w:ascii="Helvetica" w:eastAsia="Helvetica Neue" w:hAnsi="Helvetica" w:cs="Gill Sans"/>
        </w:rPr>
      </w:pPr>
      <w:bookmarkStart w:id="39" w:name="_pbp61dxps63h" w:colFirst="0" w:colLast="0"/>
      <w:bookmarkEnd w:id="39"/>
      <w:r w:rsidRPr="00C91212">
        <w:rPr>
          <w:rFonts w:ascii="Helvetica" w:eastAsia="Helvetica Neue" w:hAnsi="Helvetica" w:cs="Gill Sans"/>
        </w:rPr>
        <w:t>sample motion estimation (per image)</w:t>
      </w:r>
    </w:p>
    <w:p w14:paraId="6B3740AB" w14:textId="77777777" w:rsidR="00321E57" w:rsidRPr="00C91212" w:rsidRDefault="00321E57" w:rsidP="00CE68DD">
      <w:pPr>
        <w:spacing w:line="480" w:lineRule="auto"/>
        <w:jc w:val="both"/>
        <w:rPr>
          <w:rFonts w:ascii="Helvetica" w:eastAsia="Helvetica Neue" w:hAnsi="Helvetica" w:cs="Gill Sans"/>
        </w:rPr>
      </w:pPr>
      <w:bookmarkStart w:id="40" w:name="_3p1vi6kr0t45" w:colFirst="0" w:colLast="0"/>
      <w:bookmarkEnd w:id="40"/>
      <w:r w:rsidRPr="00C91212">
        <w:rPr>
          <w:rFonts w:ascii="Helvetica" w:eastAsia="Helvetica Neue" w:hAnsi="Helvetica" w:cs="Gill Sans"/>
        </w:rPr>
        <w:t>sample motion correction (per image)</w:t>
      </w:r>
    </w:p>
    <w:p w14:paraId="41B8E186" w14:textId="77777777" w:rsidR="00321E57" w:rsidRPr="00C91212" w:rsidRDefault="00321E57" w:rsidP="00CE68DD">
      <w:pPr>
        <w:spacing w:line="480" w:lineRule="auto"/>
        <w:jc w:val="both"/>
        <w:rPr>
          <w:rFonts w:ascii="Helvetica" w:eastAsia="Helvetica Neue" w:hAnsi="Helvetica" w:cs="Gill Sans"/>
        </w:rPr>
      </w:pPr>
      <w:bookmarkStart w:id="41" w:name="_esu6ryxi5yr4" w:colFirst="0" w:colLast="0"/>
      <w:bookmarkEnd w:id="41"/>
      <w:r w:rsidRPr="00C91212">
        <w:rPr>
          <w:rFonts w:ascii="Helvetica" w:eastAsia="Helvetica Neue" w:hAnsi="Helvetica" w:cs="Gill Sans"/>
        </w:rPr>
        <w:t>fluorescence baseline normalization (per pixel)</w:t>
      </w:r>
    </w:p>
    <w:p w14:paraId="6CB09FD4" w14:textId="77777777" w:rsidR="00321E57" w:rsidRPr="00C91212" w:rsidRDefault="00321E57" w:rsidP="00CE68DD">
      <w:pPr>
        <w:spacing w:line="480" w:lineRule="auto"/>
        <w:jc w:val="both"/>
        <w:rPr>
          <w:rFonts w:ascii="Helvetica" w:eastAsia="Helvetica Neue" w:hAnsi="Helvetica" w:cs="Gill Sans"/>
        </w:rPr>
      </w:pPr>
      <w:bookmarkStart w:id="42" w:name="_fut6jxpn69kh" w:colFirst="0" w:colLast="0"/>
      <w:bookmarkEnd w:id="42"/>
    </w:p>
    <w:p w14:paraId="4EF0732A" w14:textId="77777777" w:rsidR="00321E57" w:rsidRPr="00C91212" w:rsidRDefault="00321E57" w:rsidP="00CE68DD">
      <w:pPr>
        <w:spacing w:line="480" w:lineRule="auto"/>
        <w:jc w:val="both"/>
        <w:rPr>
          <w:rFonts w:ascii="Helvetica" w:eastAsia="Helvetica Neue" w:hAnsi="Helvetica" w:cs="Gill Sans"/>
        </w:rPr>
      </w:pPr>
      <w:bookmarkStart w:id="43" w:name="_aehy51bdappd" w:colFirst="0" w:colLast="0"/>
      <w:bookmarkEnd w:id="43"/>
    </w:p>
    <w:p w14:paraId="797EE281" w14:textId="77777777" w:rsidR="00321E57" w:rsidRPr="00C91212" w:rsidRDefault="00321E57" w:rsidP="00CE68DD">
      <w:pPr>
        <w:spacing w:line="480" w:lineRule="auto"/>
        <w:jc w:val="both"/>
        <w:rPr>
          <w:rFonts w:ascii="Helvetica" w:eastAsia="Helvetica Neue" w:hAnsi="Helvetica" w:cs="Gill Sans"/>
        </w:rPr>
      </w:pPr>
      <w:bookmarkStart w:id="44" w:name="_o85ez5gfri7n" w:colFirst="0" w:colLast="0"/>
      <w:bookmarkEnd w:id="44"/>
      <w:r w:rsidRPr="00C91212">
        <w:rPr>
          <w:rFonts w:ascii="Helvetica" w:eastAsia="Helvetica Neue" w:hAnsi="Helvetica" w:cs="Gill Sans"/>
        </w:rPr>
        <w:t xml:space="preserve">The units of the raw camera images are proportional to time-binned photons, but for quantitative calcium imaging we need data in biologically meaningful units, e.g. units of calcium concentration. With a calcium sensor like GCaMP6f it’s impossible to accurately measure the true calcium concentration of a cell; however, we can define a fluorescence value as “baseline” and measure changes in the cell’s fluorescence normalized to that baseline. Thus, the raw fluorescence (in units proportional to binned photons) is transformed via the following equation: </w:t>
      </w:r>
    </w:p>
    <w:p w14:paraId="13C45D50" w14:textId="77777777" w:rsidR="00321E57" w:rsidRPr="00C91212" w:rsidRDefault="00321E57" w:rsidP="00CE68DD">
      <w:pPr>
        <w:spacing w:line="480" w:lineRule="auto"/>
        <w:jc w:val="both"/>
        <w:rPr>
          <w:rFonts w:ascii="Helvetica" w:eastAsia="Helvetica Neue" w:hAnsi="Helvetica" w:cs="Gill Sans"/>
        </w:rPr>
      </w:pPr>
      <w:bookmarkStart w:id="45" w:name="_57lt30pabkba" w:colFirst="0" w:colLast="0"/>
      <w:bookmarkEnd w:id="45"/>
    </w:p>
    <w:p w14:paraId="6F3C6FA5" w14:textId="77777777" w:rsidR="00321E57" w:rsidRPr="00C91212" w:rsidRDefault="00321E57" w:rsidP="00CE68DD">
      <w:pPr>
        <w:spacing w:line="480" w:lineRule="auto"/>
        <w:jc w:val="both"/>
        <w:rPr>
          <w:rFonts w:ascii="Helvetica" w:eastAsia="Helvetica Neue" w:hAnsi="Helvetica" w:cs="Gill Sans"/>
        </w:rPr>
      </w:pPr>
      <w:bookmarkStart w:id="46" w:name="_rqhfl0i80aox" w:colFirst="0" w:colLast="0"/>
      <w:bookmarkEnd w:id="46"/>
      <w:r w:rsidRPr="00C91212">
        <w:rPr>
          <w:rFonts w:ascii="Helvetica" w:eastAsia="Helvetica Neue" w:hAnsi="Helvetica" w:cs="Gill Sans"/>
        </w:rPr>
        <w:t xml:space="preserve">(f - f0) / </w:t>
      </w:r>
      <w:proofErr w:type="spellStart"/>
      <w:r w:rsidRPr="00C91212">
        <w:rPr>
          <w:rFonts w:ascii="Helvetica" w:eastAsia="Helvetica Neue" w:hAnsi="Helvetica" w:cs="Gill Sans"/>
        </w:rPr>
        <w:t>f0</w:t>
      </w:r>
      <w:proofErr w:type="spellEnd"/>
    </w:p>
    <w:p w14:paraId="7C9405DF" w14:textId="77777777" w:rsidR="00321E57" w:rsidRPr="00C91212" w:rsidRDefault="00321E57" w:rsidP="00CE68DD">
      <w:pPr>
        <w:spacing w:line="480" w:lineRule="auto"/>
        <w:jc w:val="both"/>
        <w:rPr>
          <w:rFonts w:ascii="Helvetica" w:eastAsia="Helvetica Neue" w:hAnsi="Helvetica" w:cs="Gill Sans"/>
        </w:rPr>
      </w:pPr>
      <w:bookmarkStart w:id="47" w:name="_75vibjze7vej" w:colFirst="0" w:colLast="0"/>
      <w:bookmarkEnd w:id="47"/>
    </w:p>
    <w:p w14:paraId="55B242CF" w14:textId="77777777" w:rsidR="00321E57" w:rsidRPr="00C91212" w:rsidRDefault="00321E57" w:rsidP="00CE68DD">
      <w:pPr>
        <w:spacing w:line="480" w:lineRule="auto"/>
        <w:jc w:val="both"/>
        <w:rPr>
          <w:rFonts w:ascii="Helvetica" w:eastAsia="Helvetica Neue" w:hAnsi="Helvetica" w:cs="Gill Sans"/>
        </w:rPr>
      </w:pPr>
      <w:bookmarkStart w:id="48" w:name="_chl3g1gsl8yq" w:colFirst="0" w:colLast="0"/>
      <w:bookmarkEnd w:id="48"/>
      <w:r w:rsidRPr="00C91212">
        <w:rPr>
          <w:rFonts w:ascii="Helvetica" w:eastAsia="Helvetica Neue" w:hAnsi="Helvetica" w:cs="Gill Sans"/>
        </w:rPr>
        <w:t xml:space="preserve">Ideally this baseline value corresponds to the fluorescence observed when the cell is inactive (supposing we can set criteria for “inactive”). From imaging </w:t>
      </w:r>
      <w:proofErr w:type="gramStart"/>
      <w:r w:rsidRPr="00C91212">
        <w:rPr>
          <w:rFonts w:ascii="Helvetica" w:eastAsia="Helvetica Neue" w:hAnsi="Helvetica" w:cs="Gill Sans"/>
        </w:rPr>
        <w:t>alone</w:t>
      </w:r>
      <w:proofErr w:type="gramEnd"/>
      <w:r w:rsidRPr="00C91212">
        <w:rPr>
          <w:rFonts w:ascii="Helvetica" w:eastAsia="Helvetica Neue" w:hAnsi="Helvetica" w:cs="Gill Sans"/>
        </w:rPr>
        <w:t xml:space="preserve"> we cannot know when a cell is inactive, so we have to make an estimate. With a perfect, noise-free measurement of a cells’ calcium-modulated fluorescence over time, the best estimate of the fluorescence baseline would be the minimum value of that measurement, and if the imaging conditions are perfect we can be sure that this minimum value is greater than 0. But real data are acquired imperfectly. Sensors have noise, the signal-to-noise ratio of fluorescence can be low, and the total amount of functioning fluorophores decreases over time due to photobleaching. These nuisances can be addressed together by estimating a time-varying baseline via applying a temporal smoothing filter to the data. </w:t>
      </w:r>
    </w:p>
    <w:p w14:paraId="32B9D059" w14:textId="77777777" w:rsidR="00321E57" w:rsidRPr="00C91212" w:rsidRDefault="00321E57" w:rsidP="00CE68DD">
      <w:pPr>
        <w:spacing w:line="480" w:lineRule="auto"/>
        <w:jc w:val="both"/>
        <w:rPr>
          <w:rFonts w:ascii="Helvetica" w:eastAsia="Helvetica Neue" w:hAnsi="Helvetica" w:cs="Gill Sans"/>
        </w:rPr>
      </w:pPr>
      <w:bookmarkStart w:id="49" w:name="_jl1hgglvhh7g" w:colFirst="0" w:colLast="0"/>
      <w:bookmarkEnd w:id="49"/>
    </w:p>
    <w:p w14:paraId="1D7AB54F" w14:textId="77777777" w:rsidR="00321E57" w:rsidRPr="00C91212" w:rsidRDefault="00321E57" w:rsidP="00CE68DD">
      <w:pPr>
        <w:spacing w:line="480" w:lineRule="auto"/>
        <w:jc w:val="both"/>
        <w:rPr>
          <w:rFonts w:ascii="Helvetica" w:eastAsia="Helvetica Neue" w:hAnsi="Helvetica" w:cs="Gill Sans"/>
        </w:rPr>
      </w:pPr>
      <w:bookmarkStart w:id="50" w:name="_9g4pqeh1fuh9" w:colFirst="0" w:colLast="0"/>
      <w:bookmarkEnd w:id="50"/>
      <w:r w:rsidRPr="00C91212">
        <w:rPr>
          <w:rFonts w:ascii="Helvetica" w:eastAsia="Helvetica Neue" w:hAnsi="Helvetica" w:cs="Gill Sans"/>
        </w:rPr>
        <w:lastRenderedPageBreak/>
        <w:t xml:space="preserve">The choice of filter is non-trivial. Simple linear filters, e.g. a moving average, will effectively mitigate Poisson noise and have well-defined effects on the power spectrum of a signal but their linearity is a limitation: linear filters mix baseline fluorescence with supra-baseline fluorescence, leading to an inflated estimate of the baseline. Thus, we use a nonlinear smoothing filter that is robust to outliers: a moving percentile filter. For some vector v with elements </w:t>
      </w:r>
      <w:proofErr w:type="spellStart"/>
      <w:r w:rsidRPr="00C91212">
        <w:rPr>
          <w:rFonts w:ascii="Helvetica" w:eastAsia="Helvetica Neue" w:hAnsi="Helvetica" w:cs="Gill Sans"/>
          <w:i/>
        </w:rPr>
        <w:t>vt</w:t>
      </w:r>
      <w:proofErr w:type="spellEnd"/>
      <w:r w:rsidRPr="00C91212">
        <w:rPr>
          <w:rFonts w:ascii="Helvetica" w:eastAsia="Helvetica Neue" w:hAnsi="Helvetica" w:cs="Gill Sans"/>
        </w:rPr>
        <w:t xml:space="preserve">, the percentile filter returns the </w:t>
      </w:r>
      <w:r w:rsidRPr="00C91212">
        <w:rPr>
          <w:rFonts w:ascii="Helvetica" w:eastAsia="Helvetica Neue" w:hAnsi="Helvetica" w:cs="Gill Sans"/>
          <w:i/>
        </w:rPr>
        <w:t>k</w:t>
      </w:r>
      <w:r w:rsidRPr="00C91212">
        <w:rPr>
          <w:rFonts w:ascii="Helvetica" w:eastAsia="Helvetica Neue" w:hAnsi="Helvetica" w:cs="Gill Sans"/>
        </w:rPr>
        <w:t xml:space="preserve">th percentile of the values </w:t>
      </w:r>
      <w:proofErr w:type="gramStart"/>
      <w:r w:rsidRPr="00C91212">
        <w:rPr>
          <w:rFonts w:ascii="Helvetica" w:eastAsia="Helvetica Neue" w:hAnsi="Helvetica" w:cs="Gill Sans"/>
          <w:i/>
        </w:rPr>
        <w:t>v[</w:t>
      </w:r>
      <w:proofErr w:type="gramEnd"/>
      <w:r w:rsidRPr="00C91212">
        <w:rPr>
          <w:rFonts w:ascii="Helvetica" w:eastAsia="Helvetica Neue" w:hAnsi="Helvetica" w:cs="Gill Sans"/>
          <w:i/>
        </w:rPr>
        <w:t>t - w / 2, t + w / 2].</w:t>
      </w:r>
      <w:r w:rsidRPr="00C91212">
        <w:rPr>
          <w:rFonts w:ascii="Helvetica" w:eastAsia="Helvetica Neue" w:hAnsi="Helvetica" w:cs="Gill Sans"/>
        </w:rPr>
        <w:t xml:space="preserve"> The percentile </w:t>
      </w:r>
      <w:r w:rsidRPr="00C91212">
        <w:rPr>
          <w:rFonts w:ascii="Helvetica" w:eastAsia="Helvetica Neue" w:hAnsi="Helvetica" w:cs="Gill Sans"/>
          <w:i/>
        </w:rPr>
        <w:t>k</w:t>
      </w:r>
      <w:r w:rsidRPr="00C91212">
        <w:rPr>
          <w:rFonts w:ascii="Helvetica" w:eastAsia="Helvetica Neue" w:hAnsi="Helvetica" w:cs="Gill Sans"/>
        </w:rPr>
        <w:t xml:space="preserve"> is usually set to ~20 to ensure that long periods of cell activity do not bias the baseline estimate; the window length </w:t>
      </w:r>
      <w:r w:rsidRPr="00C91212">
        <w:rPr>
          <w:rFonts w:ascii="Helvetica" w:eastAsia="Helvetica Neue" w:hAnsi="Helvetica" w:cs="Gill Sans"/>
          <w:i/>
        </w:rPr>
        <w:t>w</w:t>
      </w:r>
      <w:r w:rsidRPr="00C91212">
        <w:rPr>
          <w:rFonts w:ascii="Helvetica" w:eastAsia="Helvetica Neue" w:hAnsi="Helvetica" w:cs="Gill Sans"/>
        </w:rPr>
        <w:t xml:space="preserve"> is chosen to be the shortest duration in which a cell can be expected to reach an inactive state </w:t>
      </w:r>
      <w:r w:rsidRPr="00C91212">
        <w:rPr>
          <w:rFonts w:ascii="Helvetica" w:eastAsia="Helvetica Neue" w:hAnsi="Helvetica" w:cs="Gill Sans"/>
          <w:i/>
        </w:rPr>
        <w:t xml:space="preserve">k </w:t>
      </w:r>
      <w:r w:rsidRPr="00C91212">
        <w:rPr>
          <w:rFonts w:ascii="Helvetica" w:eastAsia="Helvetica Neue" w:hAnsi="Helvetica" w:cs="Gill Sans"/>
        </w:rPr>
        <w:t xml:space="preserve">percent of the time, which in practice is on order of 5 minutes or so. </w:t>
      </w:r>
    </w:p>
    <w:p w14:paraId="078A5C6A" w14:textId="77777777" w:rsidR="00321E57" w:rsidRPr="00C91212" w:rsidRDefault="00321E57" w:rsidP="00CE68DD">
      <w:pPr>
        <w:spacing w:line="480" w:lineRule="auto"/>
        <w:jc w:val="both"/>
        <w:rPr>
          <w:rFonts w:ascii="Helvetica" w:eastAsia="Helvetica Neue" w:hAnsi="Helvetica" w:cs="Gill Sans"/>
        </w:rPr>
      </w:pPr>
      <w:bookmarkStart w:id="51" w:name="_z9cxfypv49d" w:colFirst="0" w:colLast="0"/>
      <w:bookmarkEnd w:id="51"/>
    </w:p>
    <w:p w14:paraId="6207F146" w14:textId="77777777" w:rsidR="00321E57" w:rsidRPr="00C91212" w:rsidRDefault="00321E57" w:rsidP="00CE68DD">
      <w:pPr>
        <w:spacing w:line="480" w:lineRule="auto"/>
        <w:jc w:val="both"/>
        <w:rPr>
          <w:rFonts w:ascii="Helvetica" w:eastAsia="Helvetica Neue" w:hAnsi="Helvetica" w:cs="Gill Sans"/>
        </w:rPr>
      </w:pPr>
      <w:bookmarkStart w:id="52" w:name="_7mb479b9f7ye" w:colFirst="0" w:colLast="0"/>
      <w:bookmarkEnd w:id="52"/>
      <w:r w:rsidRPr="00C91212">
        <w:rPr>
          <w:rFonts w:ascii="Helvetica" w:eastAsia="Helvetica Neue" w:hAnsi="Helvetica" w:cs="Gill Sans"/>
        </w:rPr>
        <w:t xml:space="preserve">Computing a percentile filter with a useful window size for baseline estimation can be quite slow. This becomes acute when one needs to estimate the baseline for ~50 million </w:t>
      </w:r>
      <w:proofErr w:type="spellStart"/>
      <w:r w:rsidRPr="00C91212">
        <w:rPr>
          <w:rFonts w:ascii="Helvetica" w:eastAsia="Helvetica Neue" w:hAnsi="Helvetica" w:cs="Gill Sans"/>
        </w:rPr>
        <w:t>timeseries</w:t>
      </w:r>
      <w:proofErr w:type="spellEnd"/>
      <w:r w:rsidRPr="00C91212">
        <w:rPr>
          <w:rFonts w:ascii="Helvetica" w:eastAsia="Helvetica Neue" w:hAnsi="Helvetica" w:cs="Gill Sans"/>
        </w:rPr>
        <w:t xml:space="preserve"> (the number of pixels containing signals from the fish brain in a typical experiment). Leveraging the fact that the baseline changes slowly, I wrote a baseline estimation function that allows downsampling of a fluorescence signal before applying the percentile filter. This last step was the key to scaling </w:t>
      </w:r>
      <w:proofErr w:type="spellStart"/>
      <w:r w:rsidRPr="00C91212">
        <w:rPr>
          <w:rFonts w:ascii="Helvetica" w:eastAsia="Helvetica Neue" w:hAnsi="Helvetica" w:cs="Gill Sans"/>
        </w:rPr>
        <w:t>df</w:t>
      </w:r>
      <w:proofErr w:type="spellEnd"/>
      <w:r w:rsidRPr="00C91212">
        <w:rPr>
          <w:rFonts w:ascii="Helvetica" w:eastAsia="Helvetica Neue" w:hAnsi="Helvetica" w:cs="Gill Sans"/>
        </w:rPr>
        <w:t>/f calculation to large datasets</w:t>
      </w:r>
    </w:p>
    <w:p w14:paraId="65BFEF0E" w14:textId="77777777" w:rsidR="00321E57" w:rsidRPr="00C91212" w:rsidRDefault="00321E57" w:rsidP="00CE68DD">
      <w:pPr>
        <w:spacing w:line="480" w:lineRule="auto"/>
        <w:jc w:val="both"/>
        <w:rPr>
          <w:rFonts w:ascii="Helvetica" w:eastAsia="Helvetica Neue" w:hAnsi="Helvetica" w:cs="Gill Sans"/>
        </w:rPr>
      </w:pPr>
      <w:bookmarkStart w:id="53" w:name="_p05s0i7i9hie" w:colFirst="0" w:colLast="0"/>
      <w:bookmarkEnd w:id="53"/>
    </w:p>
    <w:p w14:paraId="0F42EA1E" w14:textId="77777777" w:rsidR="00321E57" w:rsidRPr="00C91212" w:rsidRDefault="00321E57" w:rsidP="00CE68DD">
      <w:pPr>
        <w:spacing w:line="480" w:lineRule="auto"/>
        <w:jc w:val="both"/>
        <w:rPr>
          <w:rFonts w:ascii="Helvetica" w:eastAsia="Helvetica Neue" w:hAnsi="Helvetica" w:cs="Gill Sans"/>
        </w:rPr>
      </w:pPr>
      <w:bookmarkStart w:id="54" w:name="_i8tjpvgss3cu" w:colFirst="0" w:colLast="0"/>
      <w:bookmarkEnd w:id="54"/>
      <w:r w:rsidRPr="00C91212">
        <w:rPr>
          <w:rFonts w:ascii="Helvetica" w:eastAsia="Helvetica Neue" w:hAnsi="Helvetica" w:cs="Gill Sans"/>
        </w:rPr>
        <w:t>[Figure demonstrating the practice of baseline estimation on fake data]</w:t>
      </w:r>
    </w:p>
    <w:p w14:paraId="151C484F" w14:textId="77777777" w:rsidR="00321E57" w:rsidRPr="00C91212" w:rsidRDefault="00321E57" w:rsidP="00CE68DD">
      <w:pPr>
        <w:spacing w:line="480" w:lineRule="auto"/>
        <w:jc w:val="both"/>
        <w:rPr>
          <w:rFonts w:ascii="Helvetica" w:eastAsia="Helvetica Neue" w:hAnsi="Helvetica" w:cs="Gill Sans"/>
        </w:rPr>
      </w:pPr>
      <w:bookmarkStart w:id="55" w:name="_bviorth0rfbv" w:colFirst="0" w:colLast="0"/>
      <w:bookmarkStart w:id="56" w:name="_20fvg94z5jz" w:colFirst="0" w:colLast="0"/>
      <w:bookmarkEnd w:id="55"/>
      <w:bookmarkEnd w:id="56"/>
    </w:p>
    <w:p w14:paraId="790EB625" w14:textId="77777777" w:rsidR="00321E57" w:rsidRPr="00C91212" w:rsidRDefault="00321E57" w:rsidP="00CE68DD">
      <w:pPr>
        <w:spacing w:line="480" w:lineRule="auto"/>
        <w:jc w:val="both"/>
        <w:rPr>
          <w:rFonts w:ascii="Helvetica" w:eastAsia="Helvetica Neue" w:hAnsi="Helvetica" w:cs="Gill Sans"/>
        </w:rPr>
      </w:pPr>
      <w:bookmarkStart w:id="57" w:name="_6b6kdr6stjhi" w:colFirst="0" w:colLast="0"/>
      <w:bookmarkEnd w:id="57"/>
      <w:r w:rsidRPr="00C91212">
        <w:rPr>
          <w:rFonts w:ascii="Helvetica" w:eastAsia="Helvetica Neue" w:hAnsi="Helvetica" w:cs="Gill Sans"/>
        </w:rPr>
        <w:lastRenderedPageBreak/>
        <w:t xml:space="preserve">Analyzing these data in a timely manner (ideally, before the next series of experiments) requires extensive computing and software infrastructure. </w:t>
      </w:r>
    </w:p>
    <w:p w14:paraId="446E932A" w14:textId="77777777" w:rsidR="00321E57" w:rsidRPr="00C91212" w:rsidRDefault="00321E57" w:rsidP="00CE68DD">
      <w:pPr>
        <w:spacing w:line="480" w:lineRule="auto"/>
        <w:jc w:val="both"/>
        <w:rPr>
          <w:rFonts w:ascii="Helvetica" w:eastAsia="Helvetica Neue" w:hAnsi="Helvetica" w:cs="Gill Sans"/>
        </w:rPr>
      </w:pPr>
      <w:bookmarkStart w:id="58" w:name="_itxyql79r9z" w:colFirst="0" w:colLast="0"/>
      <w:bookmarkEnd w:id="58"/>
    </w:p>
    <w:p w14:paraId="6110977C" w14:textId="77777777" w:rsidR="00321E57" w:rsidRPr="00C91212" w:rsidRDefault="00321E57" w:rsidP="00CE68DD">
      <w:pPr>
        <w:spacing w:line="480" w:lineRule="auto"/>
        <w:jc w:val="both"/>
        <w:rPr>
          <w:rFonts w:ascii="Helvetica" w:eastAsia="Helvetica Neue" w:hAnsi="Helvetica" w:cs="Gill Sans"/>
        </w:rPr>
      </w:pPr>
      <w:bookmarkStart w:id="59" w:name="_365zdlqvtigi" w:colFirst="0" w:colLast="0"/>
      <w:bookmarkEnd w:id="59"/>
      <w:r w:rsidRPr="00C91212">
        <w:rPr>
          <w:rFonts w:ascii="Helvetica" w:eastAsia="Helvetica Neue" w:hAnsi="Helvetica" w:cs="Gill Sans"/>
        </w:rPr>
        <w:t xml:space="preserve">There are several bottlenecks that arise when for processing data at this scale. The first is the amount of random-access memory (RAM) needed: As a rule of thumb when manipulating numerical data, for every </w:t>
      </w:r>
      <w:r w:rsidRPr="00C91212">
        <w:rPr>
          <w:rFonts w:ascii="Helvetica" w:eastAsia="Helvetica Neue" w:hAnsi="Helvetica" w:cs="Gill Sans"/>
          <w:i/>
        </w:rPr>
        <w:t>X</w:t>
      </w:r>
      <w:r w:rsidRPr="00C91212">
        <w:rPr>
          <w:rFonts w:ascii="Helvetica" w:eastAsia="Helvetica Neue" w:hAnsi="Helvetica" w:cs="Gill Sans"/>
        </w:rPr>
        <w:t xml:space="preserve"> GB of data to be processed in RAM, one wants </w:t>
      </w:r>
      <w:r w:rsidRPr="00C91212">
        <w:rPr>
          <w:rFonts w:ascii="Helvetica" w:eastAsia="Helvetica Neue" w:hAnsi="Helvetica" w:cs="Gill Sans"/>
          <w:i/>
        </w:rPr>
        <w:t xml:space="preserve">2X </w:t>
      </w:r>
      <w:r w:rsidRPr="00C91212">
        <w:rPr>
          <w:rFonts w:ascii="Helvetica" w:eastAsia="Helvetica Neue" w:hAnsi="Helvetica" w:cs="Gill Sans"/>
        </w:rPr>
        <w:t>GB of memory for storing intermediate values. Thus, to comfortably process a 500 GB dataset in memory requires 1 TB of memory, which is outside the limit of any consumer-grade desktop workstation. Even if we had such a workstation, as soon as our dataset grew in size we would encounter the same problems all over again. Instead of trying to do all our computation on a single workstation, a more scalable strategy is to distribute the computation across multiple computers -- a single computer with 1 TB of RAM is prohibitively expensive, but a cluster of 10 computers each with 100 GB of RAM is much more attainable.</w:t>
      </w:r>
    </w:p>
    <w:p w14:paraId="54905918" w14:textId="77777777" w:rsidR="00321E57" w:rsidRPr="00C91212" w:rsidRDefault="00321E57" w:rsidP="00CE68DD">
      <w:pPr>
        <w:spacing w:line="480" w:lineRule="auto"/>
        <w:jc w:val="both"/>
        <w:rPr>
          <w:rFonts w:ascii="Helvetica" w:eastAsia="Helvetica Neue" w:hAnsi="Helvetica" w:cs="Gill Sans"/>
        </w:rPr>
      </w:pPr>
      <w:bookmarkStart w:id="60" w:name="_gna8xp7ziuaf" w:colFirst="0" w:colLast="0"/>
      <w:bookmarkEnd w:id="60"/>
    </w:p>
    <w:p w14:paraId="40B6E0E2" w14:textId="77777777" w:rsidR="00321E57" w:rsidRPr="00C91212" w:rsidRDefault="00321E57" w:rsidP="00CE68DD">
      <w:pPr>
        <w:spacing w:line="480" w:lineRule="auto"/>
        <w:jc w:val="both"/>
        <w:rPr>
          <w:rFonts w:ascii="Helvetica" w:eastAsia="Helvetica Neue" w:hAnsi="Helvetica" w:cs="Gill Sans"/>
        </w:rPr>
      </w:pPr>
      <w:bookmarkStart w:id="61" w:name="_oae1s89nwono" w:colFirst="0" w:colLast="0"/>
      <w:bookmarkEnd w:id="61"/>
      <w:r w:rsidRPr="00C91212">
        <w:rPr>
          <w:rFonts w:ascii="Helvetica" w:eastAsia="Helvetica Neue" w:hAnsi="Helvetica" w:cs="Gill Sans"/>
        </w:rPr>
        <w:t>When datasets exceed hundreds of gigabytes in total size, computation time</w:t>
      </w:r>
    </w:p>
    <w:p w14:paraId="42DE1EE9" w14:textId="77777777" w:rsidR="00321E57" w:rsidRPr="00C91212" w:rsidRDefault="00321E57" w:rsidP="00CE68DD">
      <w:pPr>
        <w:spacing w:line="480" w:lineRule="auto"/>
        <w:jc w:val="both"/>
        <w:rPr>
          <w:rFonts w:ascii="Helvetica" w:eastAsia="Helvetica Neue" w:hAnsi="Helvetica" w:cs="Gill Sans"/>
        </w:rPr>
      </w:pPr>
      <w:bookmarkStart w:id="62" w:name="_dj5xxxilg55a" w:colFirst="0" w:colLast="0"/>
      <w:bookmarkEnd w:id="62"/>
    </w:p>
    <w:p w14:paraId="5E549E32" w14:textId="77777777" w:rsidR="00321E57" w:rsidRPr="00C91212" w:rsidRDefault="00321E57" w:rsidP="00CE68DD">
      <w:pPr>
        <w:spacing w:line="480" w:lineRule="auto"/>
        <w:jc w:val="both"/>
        <w:rPr>
          <w:rFonts w:ascii="Helvetica" w:eastAsia="Helvetica Neue" w:hAnsi="Helvetica" w:cs="Gill Sans"/>
        </w:rPr>
      </w:pPr>
      <w:bookmarkStart w:id="63" w:name="_fo5kkrjr25pj" w:colFirst="0" w:colLast="0"/>
      <w:bookmarkEnd w:id="63"/>
    </w:p>
    <w:p w14:paraId="6F45BDED" w14:textId="77777777" w:rsidR="00321E57" w:rsidRPr="00C91212" w:rsidRDefault="00321E57" w:rsidP="00CE68DD">
      <w:pPr>
        <w:spacing w:line="480" w:lineRule="auto"/>
        <w:ind w:firstLine="720"/>
        <w:jc w:val="both"/>
        <w:rPr>
          <w:rFonts w:ascii="Helvetica" w:eastAsia="Helvetica Neue" w:hAnsi="Helvetica" w:cs="Gill Sans"/>
        </w:rPr>
      </w:pPr>
      <w:r w:rsidRPr="00C91212">
        <w:rPr>
          <w:rFonts w:ascii="Helvetica" w:eastAsia="Helvetica Neue" w:hAnsi="Helvetica" w:cs="Gill Sans"/>
        </w:rPr>
        <w:t xml:space="preserve">[scalable distributed computation using </w:t>
      </w:r>
      <w:proofErr w:type="spellStart"/>
      <w:r w:rsidRPr="00C91212">
        <w:rPr>
          <w:rFonts w:ascii="Helvetica" w:eastAsia="Helvetica Neue" w:hAnsi="Helvetica" w:cs="Gill Sans"/>
        </w:rPr>
        <w:t>dask</w:t>
      </w:r>
      <w:proofErr w:type="spellEnd"/>
      <w:r w:rsidRPr="00C91212">
        <w:rPr>
          <w:rFonts w:ascii="Helvetica" w:eastAsia="Helvetica Neue" w:hAnsi="Helvetica" w:cs="Gill Sans"/>
        </w:rPr>
        <w:t>]</w:t>
      </w:r>
    </w:p>
    <w:p w14:paraId="61941E2A" w14:textId="77777777" w:rsidR="00321E57" w:rsidRPr="00C91212" w:rsidRDefault="00321E57" w:rsidP="00CE68DD">
      <w:pPr>
        <w:spacing w:line="480" w:lineRule="auto"/>
        <w:ind w:firstLine="720"/>
        <w:jc w:val="both"/>
        <w:rPr>
          <w:rFonts w:ascii="Helvetica" w:eastAsia="Helvetica Neue" w:hAnsi="Helvetica" w:cs="Gill Sans"/>
        </w:rPr>
      </w:pPr>
      <w:bookmarkStart w:id="64" w:name="_p3vjweosrmkc" w:colFirst="0" w:colLast="0"/>
      <w:bookmarkEnd w:id="64"/>
      <w:r w:rsidRPr="00C91212">
        <w:rPr>
          <w:rFonts w:ascii="Helvetica" w:eastAsia="Helvetica Neue" w:hAnsi="Helvetica" w:cs="Gill Sans"/>
        </w:rPr>
        <w:t>[image registration]</w:t>
      </w:r>
    </w:p>
    <w:p w14:paraId="0A560ED9" w14:textId="77777777" w:rsidR="00321E57" w:rsidRPr="00C91212" w:rsidRDefault="00321E57" w:rsidP="00CE68DD">
      <w:pPr>
        <w:spacing w:line="480" w:lineRule="auto"/>
        <w:ind w:firstLine="720"/>
        <w:jc w:val="both"/>
        <w:rPr>
          <w:rFonts w:ascii="Helvetica" w:eastAsia="Helvetica Neue" w:hAnsi="Helvetica" w:cs="Gill Sans"/>
        </w:rPr>
      </w:pPr>
      <w:bookmarkStart w:id="65" w:name="_xhuo5f22wazu" w:colFirst="0" w:colLast="0"/>
      <w:bookmarkEnd w:id="65"/>
      <w:r w:rsidRPr="00C91212">
        <w:rPr>
          <w:rFonts w:ascii="Helvetica" w:eastAsia="Helvetica Neue" w:hAnsi="Helvetica" w:cs="Gill Sans"/>
        </w:rPr>
        <w:t>[]</w:t>
      </w:r>
    </w:p>
    <w:p w14:paraId="2284494A" w14:textId="77777777" w:rsidR="00321E57" w:rsidRPr="00C91212" w:rsidRDefault="00321E57" w:rsidP="00CE68DD">
      <w:pPr>
        <w:spacing w:line="480" w:lineRule="auto"/>
        <w:ind w:firstLine="720"/>
        <w:jc w:val="both"/>
        <w:rPr>
          <w:rFonts w:ascii="Helvetica" w:eastAsia="Helvetica Neue" w:hAnsi="Helvetica" w:cs="Gill Sans"/>
        </w:rPr>
      </w:pPr>
      <w:bookmarkStart w:id="66" w:name="_78hakk5estkb" w:colFirst="0" w:colLast="0"/>
      <w:bookmarkEnd w:id="66"/>
    </w:p>
    <w:p w14:paraId="4DB3D84F" w14:textId="77777777" w:rsidR="00321E57" w:rsidRPr="00C91212" w:rsidRDefault="00321E57" w:rsidP="00CE68DD">
      <w:pPr>
        <w:spacing w:line="480" w:lineRule="auto"/>
        <w:jc w:val="both"/>
        <w:rPr>
          <w:rFonts w:ascii="Helvetica" w:eastAsia="Helvetica Neue" w:hAnsi="Helvetica" w:cs="Gill Sans"/>
        </w:rPr>
      </w:pPr>
    </w:p>
    <w:p w14:paraId="7E7E96E8" w14:textId="77777777" w:rsidR="00321E57" w:rsidRPr="00C91212" w:rsidRDefault="00321E57" w:rsidP="00CE68DD">
      <w:pPr>
        <w:spacing w:line="480" w:lineRule="auto"/>
        <w:jc w:val="both"/>
        <w:rPr>
          <w:rFonts w:ascii="Helvetica" w:eastAsia="Helvetica Neue" w:hAnsi="Helvetica" w:cs="Gill Sans"/>
        </w:rPr>
      </w:pPr>
    </w:p>
    <w:p w14:paraId="2D5FEB48" w14:textId="1B1C2409" w:rsidR="00000ACC" w:rsidRPr="00C91212" w:rsidRDefault="00AE4CD8" w:rsidP="00CE68DD">
      <w:pPr>
        <w:pStyle w:val="Heading1"/>
      </w:pPr>
      <w:bookmarkStart w:id="67" w:name="_ww6ltmd6oiz5" w:colFirst="0" w:colLast="0"/>
      <w:bookmarkStart w:id="68" w:name="_Toc536627088"/>
      <w:bookmarkEnd w:id="67"/>
      <w:r w:rsidRPr="00C91212">
        <w:t>Chapter 2:</w:t>
      </w:r>
      <w:r w:rsidR="005A228F" w:rsidRPr="00C91212">
        <w:t xml:space="preserve"> Volumetric imaging of zebrafish astroglia indicates their functional similarity to mammalian astrocytes</w:t>
      </w:r>
      <w:bookmarkEnd w:id="68"/>
    </w:p>
    <w:p w14:paraId="7322D4FE" w14:textId="48384854" w:rsidR="00780F8B" w:rsidRPr="00C91212" w:rsidRDefault="00780F8B" w:rsidP="00CE68DD">
      <w:pPr>
        <w:spacing w:line="480" w:lineRule="auto"/>
        <w:jc w:val="both"/>
        <w:rPr>
          <w:rFonts w:ascii="Helvetica" w:eastAsia="Helvetica Neue" w:hAnsi="Helvetica" w:cs="Gill Sans"/>
          <w:b/>
        </w:rPr>
      </w:pPr>
      <w:bookmarkStart w:id="69" w:name="_hwtmmmui4n" w:colFirst="0" w:colLast="0"/>
      <w:bookmarkStart w:id="70" w:name="_b919dgnrvecp" w:colFirst="0" w:colLast="0"/>
      <w:bookmarkEnd w:id="69"/>
      <w:bookmarkEnd w:id="70"/>
    </w:p>
    <w:p w14:paraId="1CB483D5" w14:textId="45C12B7F" w:rsidR="005A228F" w:rsidRPr="00C91212" w:rsidRDefault="005A228F" w:rsidP="00CE68DD">
      <w:pPr>
        <w:pStyle w:val="Heading2"/>
      </w:pPr>
      <w:bookmarkStart w:id="71" w:name="_Toc536627089"/>
      <w:r w:rsidRPr="00C91212">
        <w:t>Abstract</w:t>
      </w:r>
      <w:bookmarkEnd w:id="71"/>
    </w:p>
    <w:p w14:paraId="2FE63849" w14:textId="35974F29" w:rsidR="005A228F" w:rsidRPr="00C91212" w:rsidRDefault="00BF1B2F" w:rsidP="00CE68DD">
      <w:pPr>
        <w:spacing w:line="480" w:lineRule="auto"/>
        <w:jc w:val="both"/>
        <w:rPr>
          <w:rFonts w:ascii="Helvetica" w:eastAsia="Helvetica Neue" w:hAnsi="Helvetica" w:cs="Gill Sans"/>
        </w:rPr>
      </w:pPr>
      <w:r w:rsidRPr="00C91212">
        <w:rPr>
          <w:rFonts w:ascii="Helvetica" w:eastAsia="Helvetica Neue" w:hAnsi="Helvetica" w:cs="Gill Sans"/>
        </w:rPr>
        <w:t>Extensive research in mice suggests that m</w:t>
      </w:r>
      <w:r w:rsidR="00CC597F" w:rsidRPr="00C91212">
        <w:rPr>
          <w:rFonts w:ascii="Helvetica" w:eastAsia="Helvetica Neue" w:hAnsi="Helvetica" w:cs="Gill Sans"/>
        </w:rPr>
        <w:t xml:space="preserve">ammalian astroglia, including astrocytes, Muller glia and Bergmann glia, </w:t>
      </w:r>
      <w:r w:rsidR="008B3F17" w:rsidRPr="00C91212">
        <w:rPr>
          <w:rFonts w:ascii="Helvetica" w:eastAsia="Helvetica Neue" w:hAnsi="Helvetica" w:cs="Gill Sans"/>
        </w:rPr>
        <w:t>are critical for proper assembly and function of</w:t>
      </w:r>
      <w:r w:rsidR="00CA5911" w:rsidRPr="00C91212">
        <w:rPr>
          <w:rFonts w:ascii="Helvetica" w:eastAsia="Helvetica Neue" w:hAnsi="Helvetica" w:cs="Gill Sans"/>
        </w:rPr>
        <w:t xml:space="preserve"> neural</w:t>
      </w:r>
      <w:r w:rsidR="008B3F17" w:rsidRPr="00C91212">
        <w:rPr>
          <w:rFonts w:ascii="Helvetica" w:eastAsia="Helvetica Neue" w:hAnsi="Helvetica" w:cs="Gill Sans"/>
        </w:rPr>
        <w:t xml:space="preserve"> circuits throughout the brain</w:t>
      </w:r>
      <w:r w:rsidR="00665B68" w:rsidRPr="00C91212">
        <w:rPr>
          <w:rFonts w:ascii="Helvetica" w:eastAsia="Helvetica Neue" w:hAnsi="Helvetica" w:cs="Gill Sans"/>
        </w:rPr>
        <w:t>. These cells respond to variations in local neuronal activity with transient increases in intracellular calcium, but a full picture of astroglial responses to neuronal activity in nervous system function is only starting to emerge.</w:t>
      </w:r>
      <w:r w:rsidR="002702AA" w:rsidRPr="00C91212">
        <w:rPr>
          <w:rFonts w:ascii="Helvetica" w:eastAsia="Helvetica Neue" w:hAnsi="Helvetica" w:cs="Gill Sans"/>
        </w:rPr>
        <w:t xml:space="preserve"> </w:t>
      </w:r>
      <w:r w:rsidR="00774A02" w:rsidRPr="00C91212">
        <w:rPr>
          <w:rFonts w:ascii="Helvetica" w:eastAsia="Helvetica Neue" w:hAnsi="Helvetica" w:cs="Gill Sans"/>
        </w:rPr>
        <w:t>We report astroglial structures in the larval zebrafish brain that</w:t>
      </w:r>
      <w:r w:rsidR="004D2474" w:rsidRPr="00C91212">
        <w:rPr>
          <w:rFonts w:ascii="Helvetica" w:eastAsia="Helvetica Neue" w:hAnsi="Helvetica" w:cs="Gill Sans"/>
        </w:rPr>
        <w:t xml:space="preserve"> </w:t>
      </w:r>
      <w:r w:rsidR="008036A9" w:rsidRPr="00C91212">
        <w:rPr>
          <w:rFonts w:ascii="Helvetica" w:eastAsia="Helvetica Neue" w:hAnsi="Helvetica" w:cs="Gill Sans"/>
        </w:rPr>
        <w:t>appear</w:t>
      </w:r>
      <w:r w:rsidR="00F315F4" w:rsidRPr="00C91212">
        <w:rPr>
          <w:rFonts w:ascii="Helvetica" w:eastAsia="Helvetica Neue" w:hAnsi="Helvetica" w:cs="Gill Sans"/>
        </w:rPr>
        <w:t xml:space="preserve"> morphologically and functionally</w:t>
      </w:r>
      <w:r w:rsidR="008036A9" w:rsidRPr="00C91212">
        <w:rPr>
          <w:rFonts w:ascii="Helvetica" w:eastAsia="Helvetica Neue" w:hAnsi="Helvetica" w:cs="Gill Sans"/>
        </w:rPr>
        <w:t xml:space="preserve"> similar </w:t>
      </w:r>
      <w:r w:rsidR="00F315F4" w:rsidRPr="00C91212">
        <w:rPr>
          <w:rFonts w:ascii="Helvetica" w:eastAsia="Helvetica Neue" w:hAnsi="Helvetica" w:cs="Gill Sans"/>
        </w:rPr>
        <w:t>to mammalian astrocytes</w:t>
      </w:r>
      <w:r w:rsidR="008036A9" w:rsidRPr="00C91212">
        <w:rPr>
          <w:rFonts w:ascii="Helvetica" w:eastAsia="Helvetica Neue" w:hAnsi="Helvetica" w:cs="Gill Sans"/>
        </w:rPr>
        <w:t xml:space="preserve">. </w:t>
      </w:r>
      <w:r w:rsidR="00F315F4" w:rsidRPr="00C91212">
        <w:rPr>
          <w:rFonts w:ascii="Helvetica" w:eastAsia="Helvetica Neue" w:hAnsi="Helvetica" w:cs="Gill Sans"/>
        </w:rPr>
        <w:t>These findings suggest that glia-neuron interactions are widespread throughout vertebrates, and establish the larval zebrafish as a model for studying this fundamental aspect of nervous system function.</w:t>
      </w:r>
    </w:p>
    <w:p w14:paraId="35037095" w14:textId="77777777" w:rsidR="00621D19" w:rsidRPr="00C91212" w:rsidRDefault="00621D19" w:rsidP="00CE68DD">
      <w:pPr>
        <w:spacing w:line="480" w:lineRule="auto"/>
        <w:jc w:val="both"/>
        <w:rPr>
          <w:rFonts w:ascii="Helvetica" w:eastAsia="Helvetica Neue" w:hAnsi="Helvetica" w:cs="Gill Sans"/>
        </w:rPr>
      </w:pPr>
    </w:p>
    <w:p w14:paraId="543256D2" w14:textId="458B6ADF" w:rsidR="005A228F" w:rsidRPr="00C91212" w:rsidRDefault="005A228F" w:rsidP="00CE68DD">
      <w:pPr>
        <w:pStyle w:val="Heading2"/>
      </w:pPr>
      <w:bookmarkStart w:id="72" w:name="_Toc536627090"/>
      <w:r w:rsidRPr="00C91212">
        <w:t>Intro</w:t>
      </w:r>
      <w:r w:rsidR="009D6EC6" w:rsidRPr="00C91212">
        <w:t>duction</w:t>
      </w:r>
      <w:bookmarkEnd w:id="72"/>
    </w:p>
    <w:p w14:paraId="001C865B" w14:textId="10AA1775" w:rsidR="00DD1A16" w:rsidRPr="00C91212" w:rsidRDefault="00A951A6"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In the past two decades, larval zebrafish have emerged as a </w:t>
      </w:r>
      <w:r w:rsidR="006A1C6A" w:rsidRPr="00C91212">
        <w:rPr>
          <w:rFonts w:ascii="Helvetica" w:eastAsia="Helvetica Neue" w:hAnsi="Helvetica" w:cs="Gill Sans"/>
        </w:rPr>
        <w:t>bountiful</w:t>
      </w:r>
      <w:r w:rsidRPr="00C91212">
        <w:rPr>
          <w:rFonts w:ascii="Helvetica" w:eastAsia="Helvetica Neue" w:hAnsi="Helvetica" w:cs="Gill Sans"/>
        </w:rPr>
        <w:t xml:space="preserve"> model for basic neuroscience</w:t>
      </w:r>
      <w:r w:rsidR="00E64EDA" w:rsidRPr="00C91212">
        <w:rPr>
          <w:rFonts w:ascii="Helvetica" w:eastAsia="Helvetica Neue" w:hAnsi="Helvetica" w:cs="Gill Sans"/>
        </w:rPr>
        <w:t xml:space="preserve"> research</w:t>
      </w:r>
      <w:r w:rsidR="00E87EFC" w:rsidRPr="00C91212">
        <w:rPr>
          <w:rFonts w:ascii="Helvetica" w:eastAsia="Helvetica Neue" w:hAnsi="Helvetica" w:cs="Gill Sans"/>
        </w:rPr>
        <w:t>, owing largely to the optical accessibility of the</w:t>
      </w:r>
      <w:r w:rsidR="00034FE5" w:rsidRPr="00C91212">
        <w:rPr>
          <w:rFonts w:ascii="Helvetica" w:eastAsia="Helvetica Neue" w:hAnsi="Helvetica" w:cs="Gill Sans"/>
        </w:rPr>
        <w:t xml:space="preserve"> larval fish</w:t>
      </w:r>
      <w:r w:rsidR="00E87EFC" w:rsidRPr="00C91212">
        <w:rPr>
          <w:rFonts w:ascii="Helvetica" w:eastAsia="Helvetica Neue" w:hAnsi="Helvetica" w:cs="Gill Sans"/>
        </w:rPr>
        <w:t xml:space="preserve"> nervous system</w:t>
      </w:r>
      <w:r w:rsidR="00034FE5" w:rsidRPr="00C91212">
        <w:rPr>
          <w:rFonts w:ascii="Helvetica" w:eastAsia="Helvetica Neue" w:hAnsi="Helvetica" w:cs="Gill Sans"/>
        </w:rPr>
        <w:t xml:space="preserve"> and the availability of powerful genetic tools for creating transgenic animals</w:t>
      </w:r>
      <w:r w:rsidR="00E64EDA" w:rsidRPr="00C91212">
        <w:rPr>
          <w:rFonts w:ascii="Helvetica" w:eastAsia="Helvetica Neue" w:hAnsi="Helvetica" w:cs="Gill Sans"/>
        </w:rPr>
        <w:t xml:space="preserve">. </w:t>
      </w:r>
      <w:r w:rsidR="00AC6B07" w:rsidRPr="00C91212">
        <w:rPr>
          <w:rFonts w:ascii="Helvetica" w:eastAsia="Helvetica Neue" w:hAnsi="Helvetica" w:cs="Gill Sans"/>
        </w:rPr>
        <w:t>Neuroscience</w:t>
      </w:r>
      <w:r w:rsidR="000C4ECF" w:rsidRPr="00C91212">
        <w:rPr>
          <w:rFonts w:ascii="Helvetica" w:eastAsia="Helvetica Neue" w:hAnsi="Helvetica" w:cs="Gill Sans"/>
        </w:rPr>
        <w:t xml:space="preserve"> research</w:t>
      </w:r>
      <w:r w:rsidR="00AC6B07" w:rsidRPr="00C91212">
        <w:rPr>
          <w:rFonts w:ascii="Helvetica" w:eastAsia="Helvetica Neue" w:hAnsi="Helvetica" w:cs="Gill Sans"/>
        </w:rPr>
        <w:t xml:space="preserve"> in larval zebrafish</w:t>
      </w:r>
      <w:r w:rsidR="000C4ECF" w:rsidRPr="00C91212">
        <w:rPr>
          <w:rFonts w:ascii="Helvetica" w:eastAsia="Helvetica Neue" w:hAnsi="Helvetica" w:cs="Gill Sans"/>
        </w:rPr>
        <w:t xml:space="preserve"> has thus far centered around the role of neurons in processing sensory stimuli and driving behavior</w:t>
      </w:r>
      <w:r w:rsidR="00586FFB" w:rsidRPr="00C91212">
        <w:rPr>
          <w:rFonts w:ascii="Helvetica" w:eastAsia="Helvetica Neue" w:hAnsi="Helvetica" w:cs="Gill Sans"/>
        </w:rPr>
        <w:t>;</w:t>
      </w:r>
      <w:r w:rsidR="000C4ECF" w:rsidRPr="00C91212">
        <w:rPr>
          <w:rFonts w:ascii="Helvetica" w:eastAsia="Helvetica Neue" w:hAnsi="Helvetica" w:cs="Gill Sans"/>
        </w:rPr>
        <w:t xml:space="preserve"> </w:t>
      </w:r>
      <w:r w:rsidR="000C4B52" w:rsidRPr="00C91212">
        <w:rPr>
          <w:rFonts w:ascii="Helvetica" w:eastAsia="Helvetica Neue" w:hAnsi="Helvetica" w:cs="Gill Sans"/>
        </w:rPr>
        <w:t>at the same time</w:t>
      </w:r>
      <w:r w:rsidR="00586FFB" w:rsidRPr="00C91212">
        <w:rPr>
          <w:rFonts w:ascii="Helvetica" w:eastAsia="Helvetica Neue" w:hAnsi="Helvetica" w:cs="Gill Sans"/>
        </w:rPr>
        <w:t>,</w:t>
      </w:r>
      <w:r w:rsidR="000C4ECF" w:rsidRPr="00C91212">
        <w:rPr>
          <w:rFonts w:ascii="Helvetica" w:eastAsia="Helvetica Neue" w:hAnsi="Helvetica" w:cs="Gill Sans"/>
        </w:rPr>
        <w:t xml:space="preserve"> </w:t>
      </w:r>
      <w:r w:rsidR="000C4ECF" w:rsidRPr="00C91212">
        <w:rPr>
          <w:rFonts w:ascii="Helvetica" w:eastAsia="Helvetica Neue" w:hAnsi="Helvetica" w:cs="Gill Sans"/>
        </w:rPr>
        <w:lastRenderedPageBreak/>
        <w:t>essentially no effort</w:t>
      </w:r>
      <w:r w:rsidR="00586FFB" w:rsidRPr="00C91212">
        <w:rPr>
          <w:rFonts w:ascii="Helvetica" w:eastAsia="Helvetica Neue" w:hAnsi="Helvetica" w:cs="Gill Sans"/>
        </w:rPr>
        <w:t xml:space="preserve"> has been</w:t>
      </w:r>
      <w:r w:rsidR="000C4ECF" w:rsidRPr="00C91212">
        <w:rPr>
          <w:rFonts w:ascii="Helvetica" w:eastAsia="Helvetica Neue" w:hAnsi="Helvetica" w:cs="Gill Sans"/>
        </w:rPr>
        <w:t xml:space="preserve"> devoted towards</w:t>
      </w:r>
      <w:r w:rsidR="0072212E" w:rsidRPr="00C91212">
        <w:rPr>
          <w:rFonts w:ascii="Helvetica" w:eastAsia="Helvetica Neue" w:hAnsi="Helvetica" w:cs="Gill Sans"/>
        </w:rPr>
        <w:t xml:space="preserve"> investigating</w:t>
      </w:r>
      <w:r w:rsidR="000C4ECF" w:rsidRPr="00C91212">
        <w:rPr>
          <w:rFonts w:ascii="Helvetica" w:eastAsia="Helvetica Neue" w:hAnsi="Helvetica" w:cs="Gill Sans"/>
        </w:rPr>
        <w:t xml:space="preserve"> the contribution of glial cells to brain function</w:t>
      </w:r>
      <w:r w:rsidR="00D53805" w:rsidRPr="00C91212">
        <w:rPr>
          <w:rFonts w:ascii="Helvetica" w:eastAsia="Helvetica Neue" w:hAnsi="Helvetica" w:cs="Gill Sans"/>
        </w:rPr>
        <w:t xml:space="preserve"> in larval zebrafish</w:t>
      </w:r>
      <w:r w:rsidR="00A23366" w:rsidRPr="00C91212">
        <w:rPr>
          <w:rFonts w:ascii="Helvetica" w:eastAsia="Helvetica Neue" w:hAnsi="Helvetica" w:cs="Gill Sans"/>
        </w:rPr>
        <w:t xml:space="preserve">. By contrast, </w:t>
      </w:r>
      <w:r w:rsidR="00F930A5" w:rsidRPr="00C91212">
        <w:rPr>
          <w:rFonts w:ascii="Helvetica" w:eastAsia="Helvetica Neue" w:hAnsi="Helvetica" w:cs="Gill Sans"/>
        </w:rPr>
        <w:t>astroglia in mice (astrocytes</w:t>
      </w:r>
      <w:r w:rsidR="00A23366" w:rsidRPr="00C91212">
        <w:rPr>
          <w:rFonts w:ascii="Helvetica" w:eastAsia="Helvetica Neue" w:hAnsi="Helvetica" w:cs="Gill Sans"/>
        </w:rPr>
        <w:t xml:space="preserve">, </w:t>
      </w:r>
      <w:r w:rsidR="00F930A5" w:rsidRPr="00C91212">
        <w:rPr>
          <w:rFonts w:ascii="Helvetica" w:eastAsia="Helvetica Neue" w:hAnsi="Helvetica" w:cs="Gill Sans"/>
        </w:rPr>
        <w:t>M</w:t>
      </w:r>
      <w:r w:rsidR="00A23366" w:rsidRPr="00C91212">
        <w:rPr>
          <w:rFonts w:ascii="Helvetica" w:eastAsia="Helvetica Neue" w:hAnsi="Helvetica" w:cs="Gill Sans"/>
        </w:rPr>
        <w:t xml:space="preserve">uller glia, Bergmann </w:t>
      </w:r>
      <w:r w:rsidR="000C4B52" w:rsidRPr="00C91212">
        <w:rPr>
          <w:rFonts w:ascii="Helvetica" w:eastAsia="Helvetica Neue" w:hAnsi="Helvetica" w:cs="Gill Sans"/>
        </w:rPr>
        <w:t>glia) have been</w:t>
      </w:r>
      <w:r w:rsidR="003E56F6" w:rsidRPr="00C91212">
        <w:rPr>
          <w:rFonts w:ascii="Helvetica" w:eastAsia="Helvetica Neue" w:hAnsi="Helvetica" w:cs="Gill Sans"/>
        </w:rPr>
        <w:t xml:space="preserve"> </w:t>
      </w:r>
      <w:r w:rsidR="0000470F" w:rsidRPr="00C91212">
        <w:rPr>
          <w:rFonts w:ascii="Helvetica" w:eastAsia="Helvetica Neue" w:hAnsi="Helvetica" w:cs="Gill Sans"/>
        </w:rPr>
        <w:t>studied extensively, with a particular</w:t>
      </w:r>
      <w:r w:rsidR="001803DD" w:rsidRPr="00C91212">
        <w:rPr>
          <w:rFonts w:ascii="Helvetica" w:eastAsia="Helvetica Neue" w:hAnsi="Helvetica" w:cs="Gill Sans"/>
        </w:rPr>
        <w:t xml:space="preserve"> emphasis on</w:t>
      </w:r>
      <w:r w:rsidR="0011497C" w:rsidRPr="00C91212">
        <w:rPr>
          <w:rFonts w:ascii="Helvetica" w:eastAsia="Helvetica Neue" w:hAnsi="Helvetica" w:cs="Gill Sans"/>
        </w:rPr>
        <w:t xml:space="preserve"> using calcium imaging to observe</w:t>
      </w:r>
      <w:r w:rsidR="001803DD" w:rsidRPr="00C91212">
        <w:rPr>
          <w:rFonts w:ascii="Helvetica" w:eastAsia="Helvetica Neue" w:hAnsi="Helvetica" w:cs="Gill Sans"/>
        </w:rPr>
        <w:t xml:space="preserve"> how these cells</w:t>
      </w:r>
      <w:r w:rsidR="0011497C" w:rsidRPr="00C91212">
        <w:rPr>
          <w:rFonts w:ascii="Helvetica" w:eastAsia="Helvetica Neue" w:hAnsi="Helvetica" w:cs="Gill Sans"/>
        </w:rPr>
        <w:t xml:space="preserve"> dynamically</w:t>
      </w:r>
      <w:r w:rsidR="001803DD" w:rsidRPr="00C91212">
        <w:rPr>
          <w:rFonts w:ascii="Helvetica" w:eastAsia="Helvetica Neue" w:hAnsi="Helvetica" w:cs="Gill Sans"/>
        </w:rPr>
        <w:t xml:space="preserve"> interact with neurons</w:t>
      </w:r>
      <w:r w:rsidR="00967105" w:rsidRPr="00C91212">
        <w:rPr>
          <w:rFonts w:ascii="Helvetica" w:eastAsia="Helvetica Neue" w:hAnsi="Helvetica" w:cs="Gill Sans"/>
        </w:rPr>
        <w:t xml:space="preserve"> and neuronal circuits.</w:t>
      </w:r>
      <w:r w:rsidR="00B52E8B" w:rsidRPr="00C91212">
        <w:rPr>
          <w:rFonts w:ascii="Helvetica" w:eastAsia="Helvetica Neue" w:hAnsi="Helvetica" w:cs="Gill Sans"/>
        </w:rPr>
        <w:t xml:space="preserve"> </w:t>
      </w:r>
      <w:r w:rsidR="00623590" w:rsidRPr="00C91212">
        <w:rPr>
          <w:rFonts w:ascii="Helvetica" w:eastAsia="Helvetica Neue" w:hAnsi="Helvetica" w:cs="Gill Sans"/>
        </w:rPr>
        <w:t>The</w:t>
      </w:r>
      <w:r w:rsidR="00777AE5" w:rsidRPr="00C91212">
        <w:rPr>
          <w:rFonts w:ascii="Helvetica" w:eastAsia="Helvetica Neue" w:hAnsi="Helvetica" w:cs="Gill Sans"/>
        </w:rPr>
        <w:t xml:space="preserve"> conspicuous</w:t>
      </w:r>
      <w:r w:rsidR="00623590" w:rsidRPr="00C91212">
        <w:rPr>
          <w:rFonts w:ascii="Helvetica" w:eastAsia="Helvetica Neue" w:hAnsi="Helvetica" w:cs="Gill Sans"/>
        </w:rPr>
        <w:t xml:space="preserve"> absence of research </w:t>
      </w:r>
      <w:r w:rsidR="00777AE5" w:rsidRPr="00C91212">
        <w:rPr>
          <w:rFonts w:ascii="Helvetica" w:eastAsia="Helvetica Neue" w:hAnsi="Helvetica" w:cs="Gill Sans"/>
        </w:rPr>
        <w:t>on</w:t>
      </w:r>
      <w:r w:rsidR="00623590" w:rsidRPr="00C91212">
        <w:rPr>
          <w:rFonts w:ascii="Helvetica" w:eastAsia="Helvetica Neue" w:hAnsi="Helvetica" w:cs="Gill Sans"/>
        </w:rPr>
        <w:t xml:space="preserve"> zebrafish astroglial dynamics seemed to us a missed opportunity which we could immediately address using our existing tools for volumetric imaging. </w:t>
      </w:r>
    </w:p>
    <w:p w14:paraId="38BFDB3C" w14:textId="77777777" w:rsidR="00F73DA6" w:rsidRPr="00C91212" w:rsidRDefault="00F73DA6" w:rsidP="00CE68DD">
      <w:pPr>
        <w:spacing w:line="480" w:lineRule="auto"/>
        <w:jc w:val="both"/>
        <w:rPr>
          <w:rFonts w:ascii="Helvetica" w:eastAsia="Helvetica Neue" w:hAnsi="Helvetica" w:cs="Gill Sans"/>
        </w:rPr>
      </w:pPr>
    </w:p>
    <w:p w14:paraId="2E0A17CC" w14:textId="615B062E" w:rsidR="005A228F" w:rsidRPr="00C91212" w:rsidRDefault="00B33A24" w:rsidP="00CE68DD">
      <w:pPr>
        <w:spacing w:line="480" w:lineRule="auto"/>
        <w:jc w:val="both"/>
        <w:rPr>
          <w:rFonts w:ascii="Helvetica" w:eastAsia="Helvetica Neue" w:hAnsi="Helvetica" w:cs="Gill Sans"/>
        </w:rPr>
      </w:pPr>
      <w:r w:rsidRPr="00C91212">
        <w:rPr>
          <w:rFonts w:ascii="Helvetica" w:eastAsia="Helvetica Neue" w:hAnsi="Helvetica" w:cs="Gill Sans"/>
        </w:rPr>
        <w:t>In the interest of establishing larval zebrafish as a model system for studying glia-neuron</w:t>
      </w:r>
      <w:r w:rsidR="00BE734B" w:rsidRPr="00C91212">
        <w:rPr>
          <w:rFonts w:ascii="Helvetica" w:eastAsia="Helvetica Neue" w:hAnsi="Helvetica" w:cs="Gill Sans"/>
        </w:rPr>
        <w:t xml:space="preserve"> dynamics,</w:t>
      </w:r>
      <w:r w:rsidR="002E6D43" w:rsidRPr="00C91212">
        <w:rPr>
          <w:rFonts w:ascii="Helvetica" w:eastAsia="Helvetica Neue" w:hAnsi="Helvetica" w:cs="Gill Sans"/>
        </w:rPr>
        <w:t xml:space="preserve"> we created transgenic larval zebrafish expressing calcium indicators in astroglial cells and</w:t>
      </w:r>
      <w:r w:rsidR="00F801AA" w:rsidRPr="00C91212">
        <w:rPr>
          <w:rFonts w:ascii="Helvetica" w:eastAsia="Helvetica Neue" w:hAnsi="Helvetica" w:cs="Gill Sans"/>
        </w:rPr>
        <w:t xml:space="preserve"> used</w:t>
      </w:r>
      <w:r w:rsidR="002E6D43" w:rsidRPr="00C91212">
        <w:rPr>
          <w:rFonts w:ascii="Helvetica" w:eastAsia="Helvetica Neue" w:hAnsi="Helvetica" w:cs="Gill Sans"/>
        </w:rPr>
        <w:t xml:space="preserve"> these animals to characterize the basic anatomical, functional, and genetic properties of </w:t>
      </w:r>
      <w:r w:rsidR="00F801AA" w:rsidRPr="00C91212">
        <w:rPr>
          <w:rFonts w:ascii="Helvetica" w:eastAsia="Helvetica Neue" w:hAnsi="Helvetica" w:cs="Gill Sans"/>
        </w:rPr>
        <w:t>zebrafish astroglia.</w:t>
      </w:r>
    </w:p>
    <w:p w14:paraId="6D7457F1" w14:textId="61F7A72A" w:rsidR="005B21B3" w:rsidRPr="00C91212" w:rsidRDefault="00696785" w:rsidP="00CE68DD">
      <w:pPr>
        <w:spacing w:line="480" w:lineRule="auto"/>
        <w:jc w:val="both"/>
        <w:rPr>
          <w:rFonts w:ascii="Helvetica" w:eastAsia="Helvetica Neue" w:hAnsi="Helvetica" w:cs="Gill Sans"/>
        </w:rPr>
      </w:pPr>
      <w:r w:rsidRPr="00C91212">
        <w:rPr>
          <w:rFonts w:ascii="Helvetica" w:eastAsia="Helvetica Neue" w:hAnsi="Helvetica" w:cs="Gill Sans"/>
        </w:rPr>
        <w:t>In this chapter, we begin by describing the morphological structure of zebrafish astroglia</w:t>
      </w:r>
      <w:r w:rsidR="00CC6B96" w:rsidRPr="00C91212">
        <w:rPr>
          <w:rFonts w:ascii="Helvetica" w:eastAsia="Helvetica Neue" w:hAnsi="Helvetica" w:cs="Gill Sans"/>
        </w:rPr>
        <w:t xml:space="preserve"> across the brain</w:t>
      </w:r>
      <w:r w:rsidRPr="00C91212">
        <w:rPr>
          <w:rFonts w:ascii="Helvetica" w:eastAsia="Helvetica Neue" w:hAnsi="Helvetica" w:cs="Gill Sans"/>
        </w:rPr>
        <w:t xml:space="preserve">. We show that the morphology </w:t>
      </w:r>
      <w:r w:rsidR="00E2282B" w:rsidRPr="00C91212">
        <w:rPr>
          <w:rFonts w:ascii="Helvetica" w:eastAsia="Helvetica Neue" w:hAnsi="Helvetica" w:cs="Gill Sans"/>
        </w:rPr>
        <w:t xml:space="preserve">of larval zebrafish </w:t>
      </w:r>
      <w:r w:rsidR="00CB6E36" w:rsidRPr="00C91212">
        <w:rPr>
          <w:rFonts w:ascii="Helvetica" w:eastAsia="Helvetica Neue" w:hAnsi="Helvetica" w:cs="Gill Sans"/>
        </w:rPr>
        <w:t>astro</w:t>
      </w:r>
      <w:r w:rsidR="00E2282B" w:rsidRPr="00C91212">
        <w:rPr>
          <w:rFonts w:ascii="Helvetica" w:eastAsia="Helvetica Neue" w:hAnsi="Helvetica" w:cs="Gill Sans"/>
        </w:rPr>
        <w:t xml:space="preserve">glia </w:t>
      </w:r>
      <w:r w:rsidRPr="00C91212">
        <w:rPr>
          <w:rFonts w:ascii="Helvetica" w:eastAsia="Helvetica Neue" w:hAnsi="Helvetica" w:cs="Gill Sans"/>
        </w:rPr>
        <w:t xml:space="preserve">is consistent with reports of astroglial structure </w:t>
      </w:r>
      <w:r w:rsidR="00E2282B" w:rsidRPr="00C91212">
        <w:rPr>
          <w:rFonts w:ascii="Helvetica" w:eastAsia="Helvetica Neue" w:hAnsi="Helvetica" w:cs="Gill Sans"/>
        </w:rPr>
        <w:t xml:space="preserve">from adult </w:t>
      </w:r>
      <w:r w:rsidR="00CB6E36" w:rsidRPr="00C91212">
        <w:rPr>
          <w:rFonts w:ascii="Helvetica" w:eastAsia="Helvetica Neue" w:hAnsi="Helvetica" w:cs="Gill Sans"/>
        </w:rPr>
        <w:t>zebrafish, and that larval zebrafish astroglia ramify extensive in neuropil regions.</w:t>
      </w:r>
      <w:r w:rsidR="00523B6B" w:rsidRPr="00C91212">
        <w:rPr>
          <w:rFonts w:ascii="Helvetica" w:eastAsia="Helvetica Neue" w:hAnsi="Helvetica" w:cs="Gill Sans"/>
        </w:rPr>
        <w:t xml:space="preserve"> Using volumetric fluorescence imaging, w</w:t>
      </w:r>
      <w:r w:rsidR="00CC6B96" w:rsidRPr="00C91212">
        <w:rPr>
          <w:rFonts w:ascii="Helvetica" w:eastAsia="Helvetica Neue" w:hAnsi="Helvetica" w:cs="Gill Sans"/>
        </w:rPr>
        <w:t xml:space="preserve">e then </w:t>
      </w:r>
      <w:r w:rsidR="00523B6B" w:rsidRPr="00C91212">
        <w:rPr>
          <w:rFonts w:ascii="Helvetica" w:eastAsia="Helvetica Neue" w:hAnsi="Helvetica" w:cs="Gill Sans"/>
        </w:rPr>
        <w:t>found</w:t>
      </w:r>
      <w:r w:rsidR="00CC6B96" w:rsidRPr="00C91212">
        <w:rPr>
          <w:rFonts w:ascii="Helvetica" w:eastAsia="Helvetica Neue" w:hAnsi="Helvetica" w:cs="Gill Sans"/>
        </w:rPr>
        <w:t xml:space="preserve"> that zebrafish astroglia engage in complex calcium signaling events on multiple spatiotemporal scales</w:t>
      </w:r>
      <w:r w:rsidR="00523B6B" w:rsidRPr="00C91212">
        <w:rPr>
          <w:rFonts w:ascii="Helvetica" w:eastAsia="Helvetica Neue" w:hAnsi="Helvetica" w:cs="Gill Sans"/>
        </w:rPr>
        <w:t>. In order to understand the molecular basis of the observed calcium dynamics and morp</w:t>
      </w:r>
      <w:r w:rsidR="00592DCD" w:rsidRPr="00C91212">
        <w:rPr>
          <w:rFonts w:ascii="Helvetica" w:eastAsia="Helvetica Neue" w:hAnsi="Helvetica" w:cs="Gill Sans"/>
        </w:rPr>
        <w:t>hological structure we obtained RNA sequencin</w:t>
      </w:r>
      <w:r w:rsidR="00473D39" w:rsidRPr="00C91212">
        <w:rPr>
          <w:rFonts w:ascii="Helvetica" w:eastAsia="Helvetica Neue" w:hAnsi="Helvetica" w:cs="Gill Sans"/>
        </w:rPr>
        <w:t>g data from zebrafish astroglia. Taken together, the results here indicate that zebrafish astroglia can be considered homologous in many ways to mammalian astrocytes</w:t>
      </w:r>
      <w:r w:rsidR="005B21B3" w:rsidRPr="00C91212">
        <w:rPr>
          <w:rFonts w:ascii="Helvetica" w:eastAsia="Helvetica Neue" w:hAnsi="Helvetica" w:cs="Gill Sans"/>
        </w:rPr>
        <w:t xml:space="preserve">. Note: nomenclature for subtypes of glial cells is at times inconsistent, which affords us some </w:t>
      </w:r>
      <w:r w:rsidR="005B21B3" w:rsidRPr="00C91212">
        <w:rPr>
          <w:rFonts w:ascii="Helvetica" w:eastAsia="Helvetica Neue" w:hAnsi="Helvetica" w:cs="Gill Sans"/>
        </w:rPr>
        <w:lastRenderedPageBreak/>
        <w:t>flexibility. Typically, non-myelinating glial cells in zebrafish are labelled “radial glia”, because the gross morphology of these cells is radial. However, we will show that these cells form ramifying processes in neuropil regions</w:t>
      </w:r>
      <w:r w:rsidR="009E5E85" w:rsidRPr="00C91212">
        <w:rPr>
          <w:rFonts w:ascii="Helvetica" w:eastAsia="Helvetica Neue" w:hAnsi="Helvetica" w:cs="Gill Sans"/>
        </w:rPr>
        <w:t>,</w:t>
      </w:r>
      <w:r w:rsidR="005B21B3" w:rsidRPr="00C91212">
        <w:rPr>
          <w:rFonts w:ascii="Helvetica" w:eastAsia="Helvetica Neue" w:hAnsi="Helvetica" w:cs="Gill Sans"/>
        </w:rPr>
        <w:t xml:space="preserve"> </w:t>
      </w:r>
      <w:r w:rsidR="009E5E85" w:rsidRPr="00C91212">
        <w:rPr>
          <w:rFonts w:ascii="Helvetica" w:eastAsia="Helvetica Neue" w:hAnsi="Helvetica" w:cs="Gill Sans"/>
        </w:rPr>
        <w:t>much like</w:t>
      </w:r>
      <w:r w:rsidR="005B21B3" w:rsidRPr="00C91212">
        <w:rPr>
          <w:rFonts w:ascii="Helvetica" w:eastAsia="Helvetica Neue" w:hAnsi="Helvetica" w:cs="Gill Sans"/>
        </w:rPr>
        <w:t xml:space="preserve"> mammalian astrocytes</w:t>
      </w:r>
      <w:r w:rsidR="001D31EF" w:rsidRPr="00C91212">
        <w:rPr>
          <w:rFonts w:ascii="Helvetica" w:eastAsia="Helvetica Neue" w:hAnsi="Helvetica" w:cs="Gill Sans"/>
        </w:rPr>
        <w:t>, and thus we refer to these cells as astroglia, although</w:t>
      </w:r>
      <w:r w:rsidR="00DC6490" w:rsidRPr="00C91212">
        <w:rPr>
          <w:rFonts w:ascii="Helvetica" w:eastAsia="Helvetica Neue" w:hAnsi="Helvetica" w:cs="Gill Sans"/>
        </w:rPr>
        <w:t xml:space="preserve"> they could</w:t>
      </w:r>
      <w:r w:rsidR="005B21B3" w:rsidRPr="00C91212">
        <w:rPr>
          <w:rFonts w:ascii="Helvetica" w:eastAsia="Helvetica Neue" w:hAnsi="Helvetica" w:cs="Gill Sans"/>
        </w:rPr>
        <w:t xml:space="preserve"> </w:t>
      </w:r>
      <w:r w:rsidR="001D31EF" w:rsidRPr="00C91212">
        <w:rPr>
          <w:rFonts w:ascii="Helvetica" w:eastAsia="Helvetica Neue" w:hAnsi="Helvetica" w:cs="Gill Sans"/>
        </w:rPr>
        <w:t>be equivalently called radial glia.</w:t>
      </w:r>
    </w:p>
    <w:p w14:paraId="2743C3A2" w14:textId="77777777" w:rsidR="00CE68DD" w:rsidRPr="00C91212" w:rsidRDefault="00CE68DD" w:rsidP="00CE68DD">
      <w:pPr>
        <w:pStyle w:val="Heading2"/>
      </w:pPr>
    </w:p>
    <w:p w14:paraId="4FD2707A" w14:textId="4CBDFF40" w:rsidR="00CE68DD" w:rsidRPr="00C91212" w:rsidRDefault="005A228F" w:rsidP="00CE68DD">
      <w:pPr>
        <w:pStyle w:val="Heading2"/>
      </w:pPr>
      <w:bookmarkStart w:id="73" w:name="_Toc536627091"/>
      <w:r w:rsidRPr="00C91212">
        <w:t>Results</w:t>
      </w:r>
      <w:bookmarkEnd w:id="73"/>
    </w:p>
    <w:p w14:paraId="28F56A6C" w14:textId="799627E0" w:rsidR="00CE68DD" w:rsidRPr="00C91212" w:rsidRDefault="00CE68DD" w:rsidP="00745547">
      <w:pPr>
        <w:pStyle w:val="Heading3"/>
      </w:pPr>
      <w:bookmarkStart w:id="74" w:name="_Toc536627092"/>
      <w:r w:rsidRPr="00C91212">
        <w:t>Anatomical structure of zebrafish astroglia</w:t>
      </w:r>
      <w:bookmarkEnd w:id="74"/>
    </w:p>
    <w:p w14:paraId="55C0D41A" w14:textId="2CBB238B" w:rsidR="004904D8" w:rsidRPr="00C91212" w:rsidRDefault="00EB3A3C" w:rsidP="00CE68DD">
      <w:pPr>
        <w:spacing w:line="480" w:lineRule="auto"/>
        <w:jc w:val="both"/>
        <w:rPr>
          <w:rFonts w:ascii="Helvetica" w:eastAsia="Helvetica Neue" w:hAnsi="Helvetica" w:cs="Gill Sans"/>
        </w:rPr>
      </w:pPr>
      <w:r w:rsidRPr="00C91212">
        <w:rPr>
          <w:rFonts w:ascii="Helvetica" w:eastAsia="Helvetica Neue" w:hAnsi="Helvetica" w:cs="Gill Sans"/>
        </w:rPr>
        <w:t>We began by characterizing the structure and distribution of astroglia in</w:t>
      </w:r>
      <w:r w:rsidR="00623625" w:rsidRPr="00C91212">
        <w:rPr>
          <w:rFonts w:ascii="Helvetica" w:eastAsia="Helvetica Neue" w:hAnsi="Helvetica" w:cs="Gill Sans"/>
        </w:rPr>
        <w:t xml:space="preserve"> transgenic</w:t>
      </w:r>
      <w:r w:rsidRPr="00C91212">
        <w:rPr>
          <w:rFonts w:ascii="Helvetica" w:eastAsia="Helvetica Neue" w:hAnsi="Helvetica" w:cs="Gill Sans"/>
        </w:rPr>
        <w:t xml:space="preserve"> larval zebrafish</w:t>
      </w:r>
      <w:r w:rsidR="00623625" w:rsidRPr="00C91212">
        <w:rPr>
          <w:rFonts w:ascii="Helvetica" w:eastAsia="Helvetica Neue" w:hAnsi="Helvetica" w:cs="Gill Sans"/>
        </w:rPr>
        <w:t xml:space="preserve"> using </w:t>
      </w:r>
      <w:r w:rsidR="001F324E" w:rsidRPr="00C91212">
        <w:rPr>
          <w:rFonts w:ascii="Helvetica" w:eastAsia="Helvetica Neue" w:hAnsi="Helvetica" w:cs="Gill Sans"/>
        </w:rPr>
        <w:t>fluorescence</w:t>
      </w:r>
      <w:r w:rsidR="00623625" w:rsidRPr="00C91212">
        <w:rPr>
          <w:rFonts w:ascii="Helvetica" w:eastAsia="Helvetica Neue" w:hAnsi="Helvetica" w:cs="Gill Sans"/>
        </w:rPr>
        <w:t xml:space="preserve"> microscopy.</w:t>
      </w:r>
      <w:r w:rsidR="009A6287" w:rsidRPr="00C91212">
        <w:rPr>
          <w:rFonts w:ascii="Helvetica" w:eastAsia="Helvetica Neue" w:hAnsi="Helvetica" w:cs="Gill Sans"/>
        </w:rPr>
        <w:t xml:space="preserve"> We expressed a variety of fluorescent reporters under the promoter for glial fibrillary acid protein (</w:t>
      </w:r>
      <w:proofErr w:type="spellStart"/>
      <w:r w:rsidR="009A6287" w:rsidRPr="00C91212">
        <w:rPr>
          <w:rFonts w:ascii="Helvetica" w:eastAsia="Helvetica Neue" w:hAnsi="Helvetica" w:cs="Gill Sans"/>
          <w:i/>
        </w:rPr>
        <w:t>gfap</w:t>
      </w:r>
      <w:proofErr w:type="spellEnd"/>
      <w:r w:rsidR="009A6287" w:rsidRPr="00C91212">
        <w:rPr>
          <w:rFonts w:ascii="Helvetica" w:eastAsia="Helvetica Neue" w:hAnsi="Helvetica" w:cs="Gill Sans"/>
        </w:rPr>
        <w:t>), an intermediate filament</w:t>
      </w:r>
      <w:r w:rsidR="0028735F" w:rsidRPr="00C91212">
        <w:rPr>
          <w:rFonts w:ascii="Helvetica" w:eastAsia="Helvetica Neue" w:hAnsi="Helvetica" w:cs="Gill Sans"/>
        </w:rPr>
        <w:t xml:space="preserve"> with expression</w:t>
      </w:r>
      <w:r w:rsidR="009A6287" w:rsidRPr="00C91212">
        <w:rPr>
          <w:rFonts w:ascii="Helvetica" w:eastAsia="Helvetica Neue" w:hAnsi="Helvetica" w:cs="Gill Sans"/>
        </w:rPr>
        <w:t xml:space="preserve"> restricted to astroglia </w:t>
      </w:r>
      <w:r w:rsidR="009A6287" w:rsidRPr="00C91212">
        <w:rPr>
          <w:rFonts w:ascii="Helvetica" w:eastAsia="Helvetica Neue" w:hAnsi="Helvetica" w:cs="Gill Sans"/>
        </w:rPr>
        <w:fldChar w:fldCharType="begin" w:fldLock="1"/>
      </w:r>
      <w:r w:rsidR="007A4285" w:rsidRPr="00C91212">
        <w:rPr>
          <w:rFonts w:ascii="Helvetica" w:eastAsia="Helvetica Neue" w:hAnsi="Helvetica" w:cs="Gill Sans"/>
        </w:rPr>
        <w:instrText>ADDIN CSL_CITATION {"citationItems":[{"id":"ITEM-1","itemData":{"DOI":"10.1016/j.modgep.2006.04.006","ISSN":"1567133X","author":[{"dropping-particle":"","family":"Bernardos","given":"Rebecca L.","non-dropping-particle":"","parse-names":false,"suffix":""},{"dropping-particle":"","family":"Raymond","given":"Pamela A.","non-dropping-particle":"","parse-names":false,"suffix":""}],"container-title":"Gene Expression Patterns","id":"ITEM-1","issue":"8","issued":{"date-parts":[["2006"]]},"page":"1007-1013","title":"GFAP transgenic zebrafish","type":"article-journal","volume":"6"},"uris":["http://www.mendeley.com/documents/?uuid=ab8c5e36-1f00-43c4-9d6f-e26eeb8c5c60"]}],"mendeley":{"formattedCitation":"(Bernardos and Raymond 2006)","plainTextFormattedCitation":"(Bernardos and Raymond 2006)","previouslyFormattedCitation":"(Bernardos and Raymond 2006)"},"properties":{"noteIndex":0},"schema":"https://github.com/citation-style-language/schema/raw/master/csl-citation.json"}</w:instrText>
      </w:r>
      <w:r w:rsidR="009A6287" w:rsidRPr="00C91212">
        <w:rPr>
          <w:rFonts w:ascii="Helvetica" w:eastAsia="Helvetica Neue" w:hAnsi="Helvetica" w:cs="Gill Sans"/>
        </w:rPr>
        <w:fldChar w:fldCharType="separate"/>
      </w:r>
      <w:r w:rsidR="009A6287" w:rsidRPr="00C91212">
        <w:rPr>
          <w:rFonts w:ascii="Helvetica" w:eastAsia="Helvetica Neue" w:hAnsi="Helvetica" w:cs="Gill Sans"/>
          <w:noProof/>
        </w:rPr>
        <w:t>(Bernardos and Raymond 2006)</w:t>
      </w:r>
      <w:r w:rsidR="009A6287" w:rsidRPr="00C91212">
        <w:rPr>
          <w:rFonts w:ascii="Helvetica" w:eastAsia="Helvetica Neue" w:hAnsi="Helvetica" w:cs="Gill Sans"/>
        </w:rPr>
        <w:fldChar w:fldCharType="end"/>
      </w:r>
      <w:r w:rsidR="009A6287" w:rsidRPr="00C91212">
        <w:rPr>
          <w:rFonts w:ascii="Helvetica" w:eastAsia="Helvetica Neue" w:hAnsi="Helvetica" w:cs="Gill Sans"/>
        </w:rPr>
        <w:t xml:space="preserve">. </w:t>
      </w:r>
      <w:r w:rsidR="00F45C32" w:rsidRPr="00C91212">
        <w:rPr>
          <w:rFonts w:ascii="Helvetica" w:eastAsia="Helvetica Neue" w:hAnsi="Helvetica" w:cs="Gill Sans"/>
        </w:rPr>
        <w:t>Fish used for these experiments were within the range of ages typically used for behavioral experiments i.e., 5 – 9 days past fertilization (dpf).</w:t>
      </w:r>
      <w:r w:rsidR="00FF0F22" w:rsidRPr="00C91212">
        <w:rPr>
          <w:rFonts w:ascii="Helvetica" w:eastAsia="Helvetica Neue" w:hAnsi="Helvetica" w:cs="Gill Sans"/>
        </w:rPr>
        <w:t xml:space="preserve"> Based on</w:t>
      </w:r>
      <w:r w:rsidR="005B21B3" w:rsidRPr="00C91212">
        <w:rPr>
          <w:rFonts w:ascii="Helvetica" w:eastAsia="Helvetica Neue" w:hAnsi="Helvetica" w:cs="Gill Sans"/>
        </w:rPr>
        <w:t xml:space="preserve"> </w:t>
      </w:r>
      <w:r w:rsidR="008C0D73">
        <w:rPr>
          <w:rFonts w:ascii="Helvetica" w:eastAsia="Helvetica Neue" w:hAnsi="Helvetica" w:cs="Gill Sans"/>
        </w:rPr>
        <w:t xml:space="preserve">prior </w:t>
      </w:r>
      <w:r w:rsidR="00FF0F22" w:rsidRPr="00C91212">
        <w:rPr>
          <w:rFonts w:ascii="Helvetica" w:eastAsia="Helvetica Neue" w:hAnsi="Helvetica" w:cs="Gill Sans"/>
        </w:rPr>
        <w:t xml:space="preserve">reports of astroglial structures in adult zebrafish </w:t>
      </w:r>
      <w:r w:rsidR="00FF0F22" w:rsidRPr="00C91212">
        <w:rPr>
          <w:rFonts w:ascii="Helvetica" w:eastAsia="Helvetica Neue" w:hAnsi="Helvetica" w:cs="Gill Sans"/>
        </w:rPr>
        <w:fldChar w:fldCharType="begin" w:fldLock="1"/>
      </w:r>
      <w:r w:rsidR="009A6287" w:rsidRPr="00C91212">
        <w:rPr>
          <w:rFonts w:ascii="Helvetica" w:eastAsia="Helvetica Neue" w:hAnsi="Helvetica" w:cs="Gill Sans"/>
        </w:rPr>
        <w:instrText>ADDIN CSL_CITATION {"citationItems":[{"id":"ITEM-1","itemData":{"DOI":"10.1002/glia.22856","ISBN":"1477-9129","ISSN":"10981136","PMID":"25976648","abstract":"The adult central nervous system (CNS) of the zebrafish, owing to its enrichment in constitutive neurogenic niches, is becoming an increasingly used model to address fundamental questions pertaining to adult neural stem cell (NSC) biology, adult neurogenesis and neuronal repair. Studies conducted in several CNS territories (notably the telencephalon, retina, midbrain, cerebellum and spinal cord) highlighted the presence, in these niches, of progenitor cells displaying NSC-like characters. While pointing to radial glial cells (RG) as major long-lasting, constitutively active and/or activatable progenitors in most domains, these studies also revealed a high heterogeneity in the progenitor subtypes used at the top of neurogenic hierarchies, including the persistence of neuroepithelial (NE) progenitors in some areas. Likewise, dissecting the molecular pathways underlying RG maintenance and recruitment under physiological conditions and upon repair in the zebrafish model revealed shared processes but also specific cascades triggering or sustaining reparative NSC recruitment. Together, the zebrafish adult brain reveals an extensive complexity of adult NSC niches, properties and control pathways, which extends existing understanding of adult NSC biology and gives access to novel mechanisms of efficient NSC maintenance and recruitment in an adult vertebrate brain. GLIA 2015.","author":[{"dropping-particle":"","family":"Than-Trong","given":"Emmanuel","non-dropping-particle":"","parse-names":false,"suffix":""},{"dropping-particle":"","family":"Bally-Cuif","given":"Laure","non-dropping-particle":"","parse-names":false,"suffix":""}],"container-title":"Glia","id":"ITEM-1","issue":"8","issued":{"date-parts":[["2015"]]},"page":"1406-1428","title":"Radial glia and neural progenitors in the adult zebrafish central nervous system","type":"article-journal","volume":"63"},"uris":["http://www.mendeley.com/documents/?uuid=9dc6eb0b-1e71-4196-9b70-a69777839b65"]}],"mendeley":{"formattedCitation":"(Than-Trong and Bally-Cuif 2015)","plainTextFormattedCitation":"(Than-Trong and Bally-Cuif 2015)","previouslyFormattedCitation":"(Than-Trong and Bally-Cuif 2015)"},"properties":{"noteIndex":0},"schema":"https://github.com/citation-style-language/schema/raw/master/csl-citation.json"}</w:instrText>
      </w:r>
      <w:r w:rsidR="00FF0F22" w:rsidRPr="00C91212">
        <w:rPr>
          <w:rFonts w:ascii="Helvetica" w:eastAsia="Helvetica Neue" w:hAnsi="Helvetica" w:cs="Gill Sans"/>
        </w:rPr>
        <w:fldChar w:fldCharType="separate"/>
      </w:r>
      <w:r w:rsidR="00FF0F22" w:rsidRPr="00C91212">
        <w:rPr>
          <w:rFonts w:ascii="Helvetica" w:eastAsia="Helvetica Neue" w:hAnsi="Helvetica" w:cs="Gill Sans"/>
          <w:noProof/>
        </w:rPr>
        <w:t>(Than-Trong and Bally-Cuif 2015)</w:t>
      </w:r>
      <w:r w:rsidR="00FF0F22" w:rsidRPr="00C91212">
        <w:rPr>
          <w:rFonts w:ascii="Helvetica" w:eastAsia="Helvetica Neue" w:hAnsi="Helvetica" w:cs="Gill Sans"/>
        </w:rPr>
        <w:fldChar w:fldCharType="end"/>
      </w:r>
      <w:r w:rsidR="00F45C32" w:rsidRPr="00C91212">
        <w:rPr>
          <w:rFonts w:ascii="Helvetica" w:eastAsia="Helvetica Neue" w:hAnsi="Helvetica" w:cs="Gill Sans"/>
        </w:rPr>
        <w:t xml:space="preserve"> we anticipated that larval astroglia would exhibit a radial morphol</w:t>
      </w:r>
      <w:r w:rsidR="00DF2E47" w:rsidRPr="00C91212">
        <w:rPr>
          <w:rFonts w:ascii="Helvetica" w:eastAsia="Helvetica Neue" w:hAnsi="Helvetica" w:cs="Gill Sans"/>
        </w:rPr>
        <w:t>ogy, with cell bodies abutting</w:t>
      </w:r>
      <w:r w:rsidR="00F45C32" w:rsidRPr="00C91212">
        <w:rPr>
          <w:rFonts w:ascii="Helvetica" w:eastAsia="Helvetica Neue" w:hAnsi="Helvetica" w:cs="Gill Sans"/>
        </w:rPr>
        <w:t xml:space="preserve"> ventricular</w:t>
      </w:r>
      <w:r w:rsidR="00DF2E47" w:rsidRPr="00C91212">
        <w:rPr>
          <w:rFonts w:ascii="Helvetica" w:eastAsia="Helvetica Neue" w:hAnsi="Helvetica" w:cs="Gill Sans"/>
        </w:rPr>
        <w:t xml:space="preserve"> (apical) surfaces</w:t>
      </w:r>
      <w:r w:rsidR="00DA04DC" w:rsidRPr="00C91212">
        <w:rPr>
          <w:rFonts w:ascii="Helvetica" w:eastAsia="Helvetica Neue" w:hAnsi="Helvetica" w:cs="Gill Sans"/>
        </w:rPr>
        <w:t xml:space="preserve"> </w:t>
      </w:r>
      <w:r w:rsidR="008C0D73">
        <w:rPr>
          <w:rFonts w:ascii="Helvetica" w:eastAsia="Helvetica Neue" w:hAnsi="Helvetica" w:cs="Gill Sans"/>
        </w:rPr>
        <w:t>and sending</w:t>
      </w:r>
      <w:r w:rsidR="00DA04DC" w:rsidRPr="00C91212">
        <w:rPr>
          <w:rFonts w:ascii="Helvetica" w:eastAsia="Helvetica Neue" w:hAnsi="Helvetica" w:cs="Gill Sans"/>
        </w:rPr>
        <w:t xml:space="preserve"> long fibers</w:t>
      </w:r>
      <w:r w:rsidR="00B26566" w:rsidRPr="00C91212">
        <w:rPr>
          <w:rFonts w:ascii="Helvetica" w:eastAsia="Helvetica Neue" w:hAnsi="Helvetica" w:cs="Gill Sans"/>
        </w:rPr>
        <w:t xml:space="preserve"> projecting to </w:t>
      </w:r>
      <w:proofErr w:type="spellStart"/>
      <w:r w:rsidR="00B26566" w:rsidRPr="00C91212">
        <w:rPr>
          <w:rFonts w:ascii="Helvetica" w:eastAsia="Helvetica Neue" w:hAnsi="Helvetica" w:cs="Gill Sans"/>
        </w:rPr>
        <w:t>pial</w:t>
      </w:r>
      <w:proofErr w:type="spellEnd"/>
      <w:r w:rsidR="00B26566" w:rsidRPr="00C91212">
        <w:rPr>
          <w:rFonts w:ascii="Helvetica" w:eastAsia="Helvetica Neue" w:hAnsi="Helvetica" w:cs="Gill Sans"/>
        </w:rPr>
        <w:t xml:space="preserve"> surfaces</w:t>
      </w:r>
      <w:r w:rsidR="008C0D73">
        <w:rPr>
          <w:rFonts w:ascii="Helvetica" w:eastAsia="Helvetica Neue" w:hAnsi="Helvetica" w:cs="Gill Sans"/>
        </w:rPr>
        <w:t>, terminating in</w:t>
      </w:r>
      <w:r w:rsidR="002D6A7B" w:rsidRPr="00C91212">
        <w:rPr>
          <w:rFonts w:ascii="Helvetica" w:eastAsia="Helvetica Neue" w:hAnsi="Helvetica" w:cs="Gill Sans"/>
        </w:rPr>
        <w:t xml:space="preserve"> endf</w:t>
      </w:r>
      <w:r w:rsidR="008C0D73">
        <w:rPr>
          <w:rFonts w:ascii="Helvetica" w:eastAsia="Helvetica Neue" w:hAnsi="Helvetica" w:cs="Gill Sans"/>
        </w:rPr>
        <w:t>eet</w:t>
      </w:r>
      <w:r w:rsidR="00B26566" w:rsidRPr="00C91212">
        <w:rPr>
          <w:rFonts w:ascii="Helvetica" w:eastAsia="Helvetica Neue" w:hAnsi="Helvetica" w:cs="Gill Sans"/>
        </w:rPr>
        <w:t>.</w:t>
      </w:r>
      <w:r w:rsidR="005B21B3" w:rsidRPr="00C91212">
        <w:rPr>
          <w:rFonts w:ascii="Helvetica" w:eastAsia="Helvetica Neue" w:hAnsi="Helvetica" w:cs="Gill Sans"/>
        </w:rPr>
        <w:t xml:space="preserve"> As expected,</w:t>
      </w:r>
      <w:r w:rsidR="00B26566" w:rsidRPr="00C91212">
        <w:rPr>
          <w:rFonts w:ascii="Helvetica" w:eastAsia="Helvetica Neue" w:hAnsi="Helvetica" w:cs="Gill Sans"/>
        </w:rPr>
        <w:t xml:space="preserve"> </w:t>
      </w:r>
      <w:r w:rsidR="005B21B3" w:rsidRPr="00C91212">
        <w:rPr>
          <w:rFonts w:ascii="Helvetica" w:eastAsia="Helvetica Neue" w:hAnsi="Helvetica" w:cs="Gill Sans"/>
        </w:rPr>
        <w:t>w</w:t>
      </w:r>
      <w:r w:rsidR="00B26566" w:rsidRPr="00C91212">
        <w:rPr>
          <w:rFonts w:ascii="Helvetica" w:eastAsia="Helvetica Neue" w:hAnsi="Helvetica" w:cs="Gill Sans"/>
        </w:rPr>
        <w:t>e consistently observed this motif throughout the</w:t>
      </w:r>
      <w:r w:rsidR="00672681" w:rsidRPr="00C91212">
        <w:rPr>
          <w:rFonts w:ascii="Helvetica" w:eastAsia="Helvetica Neue" w:hAnsi="Helvetica" w:cs="Gill Sans"/>
        </w:rPr>
        <w:t xml:space="preserve"> hindbrain and midbrain</w:t>
      </w:r>
      <w:r w:rsidR="00B26566" w:rsidRPr="00C91212">
        <w:rPr>
          <w:rFonts w:ascii="Helvetica" w:eastAsia="Helvetica Neue" w:hAnsi="Helvetica" w:cs="Gill Sans"/>
        </w:rPr>
        <w:t xml:space="preserve"> of the larval zebrafish</w:t>
      </w:r>
      <w:r w:rsidR="00771413" w:rsidRPr="00C91212">
        <w:rPr>
          <w:rFonts w:ascii="Helvetica" w:eastAsia="Helvetica Neue" w:hAnsi="Helvetica" w:cs="Gill Sans"/>
        </w:rPr>
        <w:t xml:space="preserve"> (</w:t>
      </w:r>
      <w:r w:rsidR="00055023" w:rsidRPr="00C91212">
        <w:rPr>
          <w:rFonts w:ascii="Helvetica" w:eastAsia="Helvetica Neue" w:hAnsi="Helvetica" w:cs="Gill Sans"/>
          <w:b/>
        </w:rPr>
        <w:t>fig 1: example cell</w:t>
      </w:r>
      <w:r w:rsidR="00771413" w:rsidRPr="00C91212">
        <w:rPr>
          <w:rFonts w:ascii="Helvetica" w:eastAsia="Helvetica Neue" w:hAnsi="Helvetica" w:cs="Gill Sans"/>
        </w:rPr>
        <w:t>)</w:t>
      </w:r>
      <w:r w:rsidR="00B26566" w:rsidRPr="00C91212">
        <w:rPr>
          <w:rFonts w:ascii="Helvetica" w:eastAsia="Helvetica Neue" w:hAnsi="Helvetica" w:cs="Gill Sans"/>
        </w:rPr>
        <w:t>.</w:t>
      </w:r>
      <w:r w:rsidR="009A6287" w:rsidRPr="00C91212">
        <w:rPr>
          <w:rFonts w:ascii="Helvetica" w:eastAsia="Helvetica Neue" w:hAnsi="Helvetica" w:cs="Gill Sans"/>
        </w:rPr>
        <w:t xml:space="preserve"> </w:t>
      </w:r>
      <w:r w:rsidR="00C11AAF" w:rsidRPr="00C91212">
        <w:rPr>
          <w:rFonts w:ascii="Helvetica" w:eastAsia="Helvetica Neue" w:hAnsi="Helvetica" w:cs="Gill Sans"/>
        </w:rPr>
        <w:t>In the spinal cord</w:t>
      </w:r>
      <w:r w:rsidR="00901A2E" w:rsidRPr="00C91212">
        <w:rPr>
          <w:rFonts w:ascii="Helvetica" w:eastAsia="Helvetica Neue" w:hAnsi="Helvetica" w:cs="Gill Sans"/>
        </w:rPr>
        <w:t xml:space="preserve">, </w:t>
      </w:r>
      <w:r w:rsidR="00757E41" w:rsidRPr="00C91212">
        <w:rPr>
          <w:rFonts w:ascii="Helvetica" w:eastAsia="Helvetica Neue" w:hAnsi="Helvetica" w:cs="Gill Sans"/>
        </w:rPr>
        <w:t>astroglial</w:t>
      </w:r>
      <w:r w:rsidR="00901A2E" w:rsidRPr="00C91212">
        <w:rPr>
          <w:rFonts w:ascii="Helvetica" w:eastAsia="Helvetica Neue" w:hAnsi="Helvetica" w:cs="Gill Sans"/>
        </w:rPr>
        <w:t xml:space="preserve"> cell bodies are</w:t>
      </w:r>
      <w:r w:rsidR="00C11AAF" w:rsidRPr="00C91212">
        <w:rPr>
          <w:rFonts w:ascii="Helvetica" w:eastAsia="Helvetica Neue" w:hAnsi="Helvetica" w:cs="Gill Sans"/>
        </w:rPr>
        <w:t xml:space="preserve"> distributed </w:t>
      </w:r>
      <w:proofErr w:type="spellStart"/>
      <w:r w:rsidR="00757E41" w:rsidRPr="00C91212">
        <w:rPr>
          <w:rFonts w:ascii="Helvetica" w:eastAsia="Helvetica Neue" w:hAnsi="Helvetica" w:cs="Gill Sans"/>
        </w:rPr>
        <w:t>dorso</w:t>
      </w:r>
      <w:proofErr w:type="spellEnd"/>
      <w:r w:rsidR="00757E41" w:rsidRPr="00C91212">
        <w:rPr>
          <w:rFonts w:ascii="Helvetica" w:eastAsia="Helvetica Neue" w:hAnsi="Helvetica" w:cs="Gill Sans"/>
        </w:rPr>
        <w:t>-ventrally</w:t>
      </w:r>
      <w:r w:rsidR="00C11AAF" w:rsidRPr="00C91212">
        <w:rPr>
          <w:rFonts w:ascii="Helvetica" w:eastAsia="Helvetica Neue" w:hAnsi="Helvetica" w:cs="Gill Sans"/>
        </w:rPr>
        <w:t xml:space="preserve"> along the </w:t>
      </w:r>
      <w:r w:rsidR="00074BA3" w:rsidRPr="00C91212">
        <w:rPr>
          <w:rFonts w:ascii="Helvetica" w:eastAsia="Helvetica Neue" w:hAnsi="Helvetica" w:cs="Gill Sans"/>
        </w:rPr>
        <w:t>ventricle</w:t>
      </w:r>
      <w:r w:rsidR="00C11AAF" w:rsidRPr="00C91212">
        <w:rPr>
          <w:rFonts w:ascii="Helvetica" w:eastAsia="Helvetica Neue" w:hAnsi="Helvetica" w:cs="Gill Sans"/>
        </w:rPr>
        <w:t xml:space="preserve"> </w:t>
      </w:r>
      <w:r w:rsidR="00CC2D74" w:rsidRPr="00C91212">
        <w:rPr>
          <w:rFonts w:ascii="Helvetica" w:eastAsia="Helvetica Neue" w:hAnsi="Helvetica" w:cs="Gill Sans"/>
        </w:rPr>
        <w:t>(</w:t>
      </w:r>
      <w:r w:rsidR="00CC2D74" w:rsidRPr="00C91212">
        <w:rPr>
          <w:rFonts w:ascii="Helvetica" w:eastAsia="Helvetica Neue" w:hAnsi="Helvetica" w:cs="Gill Sans"/>
          <w:b/>
        </w:rPr>
        <w:t>fig reference</w:t>
      </w:r>
      <w:r w:rsidR="00CC2D74" w:rsidRPr="00C91212">
        <w:rPr>
          <w:rFonts w:ascii="Helvetica" w:eastAsia="Helvetica Neue" w:hAnsi="Helvetica" w:cs="Gill Sans"/>
        </w:rPr>
        <w:t>)</w:t>
      </w:r>
      <w:r w:rsidR="00DB6967" w:rsidRPr="00C91212">
        <w:rPr>
          <w:rFonts w:ascii="Helvetica" w:eastAsia="Helvetica Neue" w:hAnsi="Helvetica" w:cs="Gill Sans"/>
        </w:rPr>
        <w:t xml:space="preserve"> and </w:t>
      </w:r>
      <w:r w:rsidR="005E12BD" w:rsidRPr="00C91212">
        <w:rPr>
          <w:rFonts w:ascii="Helvetica" w:eastAsia="Helvetica Neue" w:hAnsi="Helvetica" w:cs="Gill Sans"/>
        </w:rPr>
        <w:t xml:space="preserve">project </w:t>
      </w:r>
      <w:r w:rsidR="00074BA3" w:rsidRPr="00C91212">
        <w:rPr>
          <w:rFonts w:ascii="Helvetica" w:eastAsia="Helvetica Neue" w:hAnsi="Helvetica" w:cs="Gill Sans"/>
        </w:rPr>
        <w:t>to the nearest basal surface (</w:t>
      </w:r>
      <w:r w:rsidR="00074BA3" w:rsidRPr="00C91212">
        <w:rPr>
          <w:rFonts w:ascii="Helvetica" w:eastAsia="Helvetica Neue" w:hAnsi="Helvetica" w:cs="Gill Sans"/>
          <w:b/>
        </w:rPr>
        <w:t>fig reference</w:t>
      </w:r>
      <w:r w:rsidR="00074BA3" w:rsidRPr="00C91212">
        <w:rPr>
          <w:rFonts w:ascii="Helvetica" w:eastAsia="Helvetica Neue" w:hAnsi="Helvetica" w:cs="Gill Sans"/>
        </w:rPr>
        <w:t xml:space="preserve">) </w:t>
      </w:r>
      <w:r w:rsidR="0085492C" w:rsidRPr="00C91212">
        <w:rPr>
          <w:rFonts w:ascii="Helvetica" w:eastAsia="Helvetica Neue" w:hAnsi="Helvetica" w:cs="Gill Sans"/>
        </w:rPr>
        <w:t xml:space="preserve">but </w:t>
      </w:r>
      <w:r w:rsidR="00757E41" w:rsidRPr="00C91212">
        <w:rPr>
          <w:rFonts w:ascii="Helvetica" w:eastAsia="Helvetica Neue" w:hAnsi="Helvetica" w:cs="Gill Sans"/>
        </w:rPr>
        <w:t>in</w:t>
      </w:r>
      <w:r w:rsidR="0085492C" w:rsidRPr="00C91212">
        <w:rPr>
          <w:rFonts w:ascii="Helvetica" w:eastAsia="Helvetica Neue" w:hAnsi="Helvetica" w:cs="Gill Sans"/>
        </w:rPr>
        <w:t xml:space="preserve"> more rostral segments of the </w:t>
      </w:r>
      <w:r w:rsidR="00C06E8E" w:rsidRPr="00C91212">
        <w:rPr>
          <w:rFonts w:ascii="Helvetica" w:eastAsia="Helvetica Neue" w:hAnsi="Helvetica" w:cs="Gill Sans"/>
        </w:rPr>
        <w:t>hindbrain</w:t>
      </w:r>
      <w:r w:rsidR="00074BA3" w:rsidRPr="00C91212">
        <w:rPr>
          <w:rFonts w:ascii="Helvetica" w:eastAsia="Helvetica Neue" w:hAnsi="Helvetica" w:cs="Gill Sans"/>
        </w:rPr>
        <w:t>,</w:t>
      </w:r>
      <w:r w:rsidR="0088158B" w:rsidRPr="00C91212">
        <w:rPr>
          <w:rFonts w:ascii="Helvetica" w:eastAsia="Helvetica Neue" w:hAnsi="Helvetica" w:cs="Gill Sans"/>
        </w:rPr>
        <w:t xml:space="preserve"> </w:t>
      </w:r>
      <w:r w:rsidR="005A69A5" w:rsidRPr="00C91212">
        <w:rPr>
          <w:rFonts w:ascii="Helvetica" w:eastAsia="Helvetica Neue" w:hAnsi="Helvetica" w:cs="Gill Sans"/>
        </w:rPr>
        <w:t>a</w:t>
      </w:r>
      <w:r w:rsidR="00844D9F" w:rsidRPr="00C91212">
        <w:rPr>
          <w:rFonts w:ascii="Helvetica" w:eastAsia="Helvetica Neue" w:hAnsi="Helvetica" w:cs="Gill Sans"/>
        </w:rPr>
        <w:t>stroglial cell bodies occupy increasingly</w:t>
      </w:r>
      <w:r w:rsidR="00074BA3" w:rsidRPr="00C91212">
        <w:rPr>
          <w:rFonts w:ascii="Helvetica" w:eastAsia="Helvetica Neue" w:hAnsi="Helvetica" w:cs="Gill Sans"/>
        </w:rPr>
        <w:t xml:space="preserve"> dorsal</w:t>
      </w:r>
      <w:r w:rsidR="00844D9F" w:rsidRPr="00C91212">
        <w:rPr>
          <w:rFonts w:ascii="Helvetica" w:eastAsia="Helvetica Neue" w:hAnsi="Helvetica" w:cs="Gill Sans"/>
        </w:rPr>
        <w:t xml:space="preserve"> </w:t>
      </w:r>
      <w:r w:rsidR="00074BA3" w:rsidRPr="00C91212">
        <w:rPr>
          <w:rFonts w:ascii="Helvetica" w:eastAsia="Helvetica Neue" w:hAnsi="Helvetica" w:cs="Gill Sans"/>
        </w:rPr>
        <w:t xml:space="preserve">ventricular </w:t>
      </w:r>
      <w:r w:rsidR="00844D9F" w:rsidRPr="00C91212">
        <w:rPr>
          <w:rFonts w:ascii="Helvetica" w:eastAsia="Helvetica Neue" w:hAnsi="Helvetica" w:cs="Gill Sans"/>
        </w:rPr>
        <w:t>territory</w:t>
      </w:r>
      <w:r w:rsidR="00074BA3" w:rsidRPr="00C91212">
        <w:rPr>
          <w:rFonts w:ascii="Helvetica" w:eastAsia="Helvetica Neue" w:hAnsi="Helvetica" w:cs="Gill Sans"/>
        </w:rPr>
        <w:t xml:space="preserve"> and these cells project more </w:t>
      </w:r>
      <w:r w:rsidR="00074BA3" w:rsidRPr="00C91212">
        <w:rPr>
          <w:rFonts w:ascii="Helvetica" w:eastAsia="Helvetica Neue" w:hAnsi="Helvetica" w:cs="Gill Sans"/>
        </w:rPr>
        <w:lastRenderedPageBreak/>
        <w:t xml:space="preserve">ventrally </w:t>
      </w:r>
      <w:r w:rsidR="00074BA3" w:rsidRPr="00C91212">
        <w:rPr>
          <w:rFonts w:ascii="Helvetica" w:eastAsia="Helvetica Neue" w:hAnsi="Helvetica" w:cs="Gill Sans"/>
          <w:b/>
        </w:rPr>
        <w:t>(fig reference)</w:t>
      </w:r>
      <w:r w:rsidR="00BA629C" w:rsidRPr="00C91212">
        <w:rPr>
          <w:rFonts w:ascii="Helvetica" w:eastAsia="Helvetica Neue" w:hAnsi="Helvetica" w:cs="Gill Sans"/>
        </w:rPr>
        <w:t xml:space="preserve"> </w:t>
      </w:r>
      <w:r w:rsidR="005B21B3" w:rsidRPr="00C91212">
        <w:rPr>
          <w:rFonts w:ascii="Helvetica" w:eastAsia="Helvetica Neue" w:hAnsi="Helvetica" w:cs="Gill Sans"/>
        </w:rPr>
        <w:t>– in the extreme case,</w:t>
      </w:r>
      <w:r w:rsidR="00BA629C" w:rsidRPr="00C91212">
        <w:rPr>
          <w:rFonts w:ascii="Helvetica" w:eastAsia="Helvetica Neue" w:hAnsi="Helvetica" w:cs="Gill Sans"/>
        </w:rPr>
        <w:t xml:space="preserve"> </w:t>
      </w:r>
      <w:r w:rsidR="005B21B3" w:rsidRPr="00C91212">
        <w:rPr>
          <w:rFonts w:ascii="Helvetica" w:eastAsia="Helvetica Neue" w:hAnsi="Helvetica" w:cs="Gill Sans"/>
        </w:rPr>
        <w:t>astroglia</w:t>
      </w:r>
      <w:r w:rsidR="00074BA3" w:rsidRPr="00C91212">
        <w:rPr>
          <w:rFonts w:ascii="Helvetica" w:eastAsia="Helvetica Neue" w:hAnsi="Helvetica" w:cs="Gill Sans"/>
        </w:rPr>
        <w:t xml:space="preserve"> with </w:t>
      </w:r>
      <w:proofErr w:type="spellStart"/>
      <w:r w:rsidR="00074BA3" w:rsidRPr="00C91212">
        <w:rPr>
          <w:rFonts w:ascii="Helvetica" w:eastAsia="Helvetica Neue" w:hAnsi="Helvetica" w:cs="Gill Sans"/>
        </w:rPr>
        <w:t>somata</w:t>
      </w:r>
      <w:proofErr w:type="spellEnd"/>
      <w:r w:rsidR="00074BA3" w:rsidRPr="00C91212">
        <w:rPr>
          <w:rFonts w:ascii="Helvetica" w:eastAsia="Helvetica Neue" w:hAnsi="Helvetica" w:cs="Gill Sans"/>
        </w:rPr>
        <w:t xml:space="preserve"> abutting the ventral aspect of the upper rhombic lip project nearly parall</w:t>
      </w:r>
      <w:r w:rsidR="002D396B" w:rsidRPr="00C91212">
        <w:rPr>
          <w:rFonts w:ascii="Helvetica" w:eastAsia="Helvetica Neue" w:hAnsi="Helvetica" w:cs="Gill Sans"/>
        </w:rPr>
        <w:t>el with the dorsal-ventral axis (</w:t>
      </w:r>
      <w:r w:rsidR="002D396B" w:rsidRPr="00C91212">
        <w:rPr>
          <w:rFonts w:ascii="Helvetica" w:eastAsia="Helvetica Neue" w:hAnsi="Helvetica" w:cs="Gill Sans"/>
          <w:b/>
        </w:rPr>
        <w:t>fig reference</w:t>
      </w:r>
      <w:r w:rsidR="002D396B" w:rsidRPr="00C91212">
        <w:rPr>
          <w:rFonts w:ascii="Helvetica" w:eastAsia="Helvetica Neue" w:hAnsi="Helvetica" w:cs="Gill Sans"/>
        </w:rPr>
        <w:t>).</w:t>
      </w:r>
      <w:r w:rsidR="00AC1BD9" w:rsidRPr="00C91212">
        <w:rPr>
          <w:rFonts w:ascii="Helvetica" w:eastAsia="Helvetica Neue" w:hAnsi="Helvetica" w:cs="Gill Sans"/>
        </w:rPr>
        <w:t xml:space="preserve"> [why does would the projection angle change? Growth of tissue in the basal plate (neuropil)]</w:t>
      </w:r>
      <w:r w:rsidR="004904D8" w:rsidRPr="00C91212">
        <w:rPr>
          <w:rFonts w:ascii="Helvetica" w:eastAsia="Helvetica Neue" w:hAnsi="Helvetica" w:cs="Gill Sans"/>
        </w:rPr>
        <w:t>. We observed putative astroglial cells throughout the spinal cord,</w:t>
      </w:r>
      <w:r w:rsidR="001D1BFA" w:rsidRPr="00C91212">
        <w:rPr>
          <w:rFonts w:ascii="Helvetica" w:eastAsia="Helvetica Neue" w:hAnsi="Helvetica" w:cs="Gill Sans"/>
        </w:rPr>
        <w:t xml:space="preserve"> hindbrain, midbrain and forebrain (fig reference); </w:t>
      </w:r>
    </w:p>
    <w:p w14:paraId="52C07158" w14:textId="79CCD54E" w:rsidR="00BD29CC" w:rsidRPr="00C91212" w:rsidRDefault="00DD4C3B" w:rsidP="00CE68DD">
      <w:pPr>
        <w:spacing w:line="480" w:lineRule="auto"/>
        <w:jc w:val="both"/>
        <w:rPr>
          <w:rFonts w:ascii="Helvetica" w:eastAsia="Helvetica Neue" w:hAnsi="Helvetica" w:cs="Gill Sans"/>
        </w:rPr>
      </w:pPr>
      <w:r w:rsidRPr="00C91212">
        <w:rPr>
          <w:rFonts w:ascii="Helvetica" w:eastAsia="Helvetica Neue" w:hAnsi="Helvetica" w:cs="Gill Sans"/>
        </w:rPr>
        <w:t>Crucially</w:t>
      </w:r>
      <w:r w:rsidR="00AC1BD9" w:rsidRPr="00C91212">
        <w:rPr>
          <w:rFonts w:ascii="Helvetica" w:eastAsia="Helvetica Neue" w:hAnsi="Helvetica" w:cs="Gill Sans"/>
        </w:rPr>
        <w:t>,</w:t>
      </w:r>
      <w:r w:rsidR="003C336F" w:rsidRPr="00C91212">
        <w:rPr>
          <w:rFonts w:ascii="Helvetica" w:eastAsia="Helvetica Neue" w:hAnsi="Helvetica" w:cs="Gill Sans"/>
        </w:rPr>
        <w:t xml:space="preserve"> </w:t>
      </w:r>
      <w:r w:rsidRPr="00C91212">
        <w:rPr>
          <w:rFonts w:ascii="Helvetica" w:eastAsia="Helvetica Neue" w:hAnsi="Helvetica" w:cs="Gill Sans"/>
        </w:rPr>
        <w:t>w</w:t>
      </w:r>
      <w:r w:rsidR="003C336F" w:rsidRPr="00C91212">
        <w:rPr>
          <w:rFonts w:ascii="Helvetica" w:eastAsia="Helvetica Neue" w:hAnsi="Helvetica" w:cs="Gill Sans"/>
        </w:rPr>
        <w:t>e obse</w:t>
      </w:r>
      <w:r w:rsidRPr="00C91212">
        <w:rPr>
          <w:rFonts w:ascii="Helvetica" w:eastAsia="Helvetica Neue" w:hAnsi="Helvetica" w:cs="Gill Sans"/>
        </w:rPr>
        <w:t>rved that astroglia ramify</w:t>
      </w:r>
      <w:r w:rsidR="003C336F" w:rsidRPr="00C91212">
        <w:rPr>
          <w:rFonts w:ascii="Helvetica" w:eastAsia="Helvetica Neue" w:hAnsi="Helvetica" w:cs="Gill Sans"/>
        </w:rPr>
        <w:t xml:space="preserve"> extensively in neuropil regions</w:t>
      </w:r>
      <w:r w:rsidR="00FA1D02" w:rsidRPr="00C91212">
        <w:rPr>
          <w:rFonts w:ascii="Helvetica" w:eastAsia="Helvetica Neue" w:hAnsi="Helvetica" w:cs="Gill Sans"/>
        </w:rPr>
        <w:t xml:space="preserve"> (</w:t>
      </w:r>
      <w:r w:rsidR="00FA1D02" w:rsidRPr="00C91212">
        <w:rPr>
          <w:rFonts w:ascii="Helvetica" w:eastAsia="Helvetica Neue" w:hAnsi="Helvetica" w:cs="Gill Sans"/>
          <w:b/>
        </w:rPr>
        <w:t>fig 1: example cell; fig 2: brain-wide distribution</w:t>
      </w:r>
      <w:r w:rsidR="00FA1D02" w:rsidRPr="00C91212">
        <w:rPr>
          <w:rFonts w:ascii="Helvetica" w:eastAsia="Helvetica Neue" w:hAnsi="Helvetica" w:cs="Gill Sans"/>
        </w:rPr>
        <w:t>)</w:t>
      </w:r>
      <w:r w:rsidR="003C336F" w:rsidRPr="00C91212">
        <w:rPr>
          <w:rFonts w:ascii="Helvetica" w:eastAsia="Helvetica Neue" w:hAnsi="Helvetica" w:cs="Gill Sans"/>
        </w:rPr>
        <w:t xml:space="preserve">, which suggests that </w:t>
      </w:r>
      <w:r w:rsidR="00FA1D02" w:rsidRPr="00C91212">
        <w:rPr>
          <w:rFonts w:ascii="Helvetica" w:eastAsia="Helvetica Neue" w:hAnsi="Helvetica" w:cs="Gill Sans"/>
        </w:rPr>
        <w:t>these</w:t>
      </w:r>
      <w:r w:rsidR="003C336F" w:rsidRPr="00C91212">
        <w:rPr>
          <w:rFonts w:ascii="Helvetica" w:eastAsia="Helvetica Neue" w:hAnsi="Helvetica" w:cs="Gill Sans"/>
        </w:rPr>
        <w:t xml:space="preserve"> cells</w:t>
      </w:r>
      <w:r w:rsidR="00BD29CC" w:rsidRPr="00C91212">
        <w:rPr>
          <w:rFonts w:ascii="Helvetica" w:eastAsia="Helvetica Neue" w:hAnsi="Helvetica" w:cs="Gill Sans"/>
        </w:rPr>
        <w:t xml:space="preserve"> can</w:t>
      </w:r>
      <w:r w:rsidR="003C336F" w:rsidRPr="00C91212">
        <w:rPr>
          <w:rFonts w:ascii="Helvetica" w:eastAsia="Helvetica Neue" w:hAnsi="Helvetica" w:cs="Gill Sans"/>
        </w:rPr>
        <w:t xml:space="preserve"> </w:t>
      </w:r>
      <w:r w:rsidR="00FA1D02" w:rsidRPr="00C91212">
        <w:rPr>
          <w:rFonts w:ascii="Helvetica" w:eastAsia="Helvetica Neue" w:hAnsi="Helvetica" w:cs="Gill Sans"/>
        </w:rPr>
        <w:t>sense and respond to neuronal circuit activity.</w:t>
      </w:r>
      <w:r w:rsidR="00AC592A" w:rsidRPr="00C91212">
        <w:rPr>
          <w:rFonts w:ascii="Helvetica" w:eastAsia="Helvetica Neue" w:hAnsi="Helvetica" w:cs="Gill Sans"/>
        </w:rPr>
        <w:t xml:space="preserve"> </w:t>
      </w:r>
    </w:p>
    <w:p w14:paraId="0CD38DF2" w14:textId="77777777" w:rsidR="00201098" w:rsidRDefault="00201098" w:rsidP="00624E3D">
      <w:pPr>
        <w:pStyle w:val="Heading3"/>
      </w:pPr>
    </w:p>
    <w:p w14:paraId="3BC5C81C" w14:textId="720A98C7" w:rsidR="00624E3D" w:rsidRPr="00C91212" w:rsidRDefault="006C2948" w:rsidP="00624E3D">
      <w:pPr>
        <w:pStyle w:val="Heading3"/>
      </w:pPr>
      <w:bookmarkStart w:id="75" w:name="_Toc536627093"/>
      <w:r w:rsidRPr="00C91212">
        <w:t xml:space="preserve">Anomalous cells labelled </w:t>
      </w:r>
      <w:r w:rsidR="00177BAB" w:rsidRPr="00C91212">
        <w:t>by</w:t>
      </w:r>
      <w:r w:rsidRPr="00C91212">
        <w:t xml:space="preserve"> the </w:t>
      </w:r>
      <w:proofErr w:type="spellStart"/>
      <w:r w:rsidR="00624E3D" w:rsidRPr="00C91212">
        <w:rPr>
          <w:i/>
        </w:rPr>
        <w:t>gfap</w:t>
      </w:r>
      <w:proofErr w:type="spellEnd"/>
      <w:r w:rsidR="00624E3D" w:rsidRPr="00C91212">
        <w:t xml:space="preserve"> </w:t>
      </w:r>
      <w:r w:rsidRPr="00C91212">
        <w:t>promoter</w:t>
      </w:r>
      <w:bookmarkEnd w:id="75"/>
      <w:r w:rsidRPr="00C91212">
        <w:t xml:space="preserve"> </w:t>
      </w:r>
    </w:p>
    <w:p w14:paraId="1AA302E1" w14:textId="4E96E803" w:rsidR="00C50202" w:rsidRPr="00C91212" w:rsidRDefault="00D24C0A" w:rsidP="00CE68DD">
      <w:pPr>
        <w:spacing w:line="480" w:lineRule="auto"/>
        <w:jc w:val="both"/>
        <w:rPr>
          <w:rFonts w:ascii="Helvetica" w:eastAsia="Helvetica Neue" w:hAnsi="Helvetica" w:cs="Gill Sans"/>
        </w:rPr>
      </w:pPr>
      <w:r w:rsidRPr="00C91212">
        <w:rPr>
          <w:rFonts w:ascii="Helvetica" w:eastAsia="Helvetica Neue" w:hAnsi="Helvetica" w:cs="Gill Sans"/>
        </w:rPr>
        <w:t>In transgenic fish with both</w:t>
      </w:r>
      <w:r w:rsidR="0031759A" w:rsidRPr="00C91212">
        <w:rPr>
          <w:rFonts w:ascii="Helvetica" w:eastAsia="Helvetica Neue" w:hAnsi="Helvetica" w:cs="Gill Sans"/>
        </w:rPr>
        <w:t xml:space="preserve"> cytosolic and nuclear-localized </w:t>
      </w:r>
      <w:r w:rsidR="0066087D" w:rsidRPr="00C91212">
        <w:rPr>
          <w:rFonts w:ascii="Helvetica" w:eastAsia="Helvetica Neue" w:hAnsi="Helvetica" w:cs="Gill Sans"/>
        </w:rPr>
        <w:t xml:space="preserve">fluorophores under the </w:t>
      </w:r>
      <w:proofErr w:type="spellStart"/>
      <w:r w:rsidR="0066087D" w:rsidRPr="00C91212">
        <w:rPr>
          <w:rFonts w:ascii="Helvetica" w:eastAsia="Helvetica Neue" w:hAnsi="Helvetica" w:cs="Gill Sans"/>
          <w:i/>
        </w:rPr>
        <w:t>gfap</w:t>
      </w:r>
      <w:proofErr w:type="spellEnd"/>
      <w:r w:rsidR="001152EB" w:rsidRPr="00C91212">
        <w:rPr>
          <w:rFonts w:ascii="Helvetica" w:eastAsia="Helvetica Neue" w:hAnsi="Helvetica" w:cs="Gill Sans"/>
        </w:rPr>
        <w:t xml:space="preserve"> promotor, we observed anomalous </w:t>
      </w:r>
      <w:r w:rsidR="0063084D" w:rsidRPr="00C91212">
        <w:rPr>
          <w:rFonts w:ascii="Helvetica" w:eastAsia="Helvetica Neue" w:hAnsi="Helvetica" w:cs="Gill Sans"/>
        </w:rPr>
        <w:t xml:space="preserve">dimly </w:t>
      </w:r>
      <w:r w:rsidR="001152EB" w:rsidRPr="00C91212">
        <w:rPr>
          <w:rFonts w:ascii="Helvetica" w:eastAsia="Helvetica Neue" w:hAnsi="Helvetica" w:cs="Gill Sans"/>
        </w:rPr>
        <w:t>labeled</w:t>
      </w:r>
      <w:r w:rsidR="0066087D" w:rsidRPr="00C91212">
        <w:rPr>
          <w:rFonts w:ascii="Helvetica" w:eastAsia="Helvetica Neue" w:hAnsi="Helvetica" w:cs="Gill Sans"/>
        </w:rPr>
        <w:t xml:space="preserve"> cells that </w:t>
      </w:r>
      <w:r w:rsidR="001152EB" w:rsidRPr="00C91212">
        <w:rPr>
          <w:rFonts w:ascii="Helvetica" w:eastAsia="Helvetica Neue" w:hAnsi="Helvetica" w:cs="Gill Sans"/>
        </w:rPr>
        <w:t>we deemed</w:t>
      </w:r>
      <w:r w:rsidR="0066087D" w:rsidRPr="00C91212">
        <w:rPr>
          <w:rFonts w:ascii="Helvetica" w:eastAsia="Helvetica Neue" w:hAnsi="Helvetica" w:cs="Gill Sans"/>
        </w:rPr>
        <w:t xml:space="preserve"> </w:t>
      </w:r>
      <w:r w:rsidR="007840D8" w:rsidRPr="00C91212">
        <w:rPr>
          <w:rFonts w:ascii="Helvetica" w:eastAsia="Helvetica Neue" w:hAnsi="Helvetica" w:cs="Gill Sans"/>
        </w:rPr>
        <w:t>more likely to</w:t>
      </w:r>
      <w:r w:rsidR="0066087D" w:rsidRPr="00C91212">
        <w:rPr>
          <w:rFonts w:ascii="Helvetica" w:eastAsia="Helvetica Neue" w:hAnsi="Helvetica" w:cs="Gill Sans"/>
        </w:rPr>
        <w:t xml:space="preserve"> be</w:t>
      </w:r>
      <w:r w:rsidR="007840D8" w:rsidRPr="00C91212">
        <w:rPr>
          <w:rFonts w:ascii="Helvetica" w:eastAsia="Helvetica Neue" w:hAnsi="Helvetica" w:cs="Gill Sans"/>
        </w:rPr>
        <w:t xml:space="preserve"> nascent neurons rather than</w:t>
      </w:r>
      <w:r w:rsidR="0066087D" w:rsidRPr="00C91212">
        <w:rPr>
          <w:rFonts w:ascii="Helvetica" w:eastAsia="Helvetica Neue" w:hAnsi="Helvetica" w:cs="Gill Sans"/>
        </w:rPr>
        <w:t xml:space="preserve"> astroglia</w:t>
      </w:r>
      <w:r w:rsidR="0047794B" w:rsidRPr="00C91212">
        <w:rPr>
          <w:rFonts w:ascii="Helvetica" w:eastAsia="Helvetica Neue" w:hAnsi="Helvetica" w:cs="Gill Sans"/>
        </w:rPr>
        <w:t xml:space="preserve"> based on </w:t>
      </w:r>
      <w:r w:rsidR="001152EB" w:rsidRPr="00C91212">
        <w:rPr>
          <w:rFonts w:ascii="Helvetica" w:eastAsia="Helvetica Neue" w:hAnsi="Helvetica" w:cs="Gill Sans"/>
        </w:rPr>
        <w:t xml:space="preserve">the following </w:t>
      </w:r>
      <w:r w:rsidR="009979BC" w:rsidRPr="00C91212">
        <w:rPr>
          <w:rFonts w:ascii="Helvetica" w:eastAsia="Helvetica Neue" w:hAnsi="Helvetica" w:cs="Gill Sans"/>
        </w:rPr>
        <w:t>properties</w:t>
      </w:r>
      <w:r w:rsidR="001152EB" w:rsidRPr="00C91212">
        <w:rPr>
          <w:rFonts w:ascii="Helvetica" w:eastAsia="Helvetica Neue" w:hAnsi="Helvetica" w:cs="Gill Sans"/>
        </w:rPr>
        <w:t xml:space="preserve">: these anomalous cells do not exhibit </w:t>
      </w:r>
      <w:r w:rsidR="008F630E" w:rsidRPr="00C91212">
        <w:rPr>
          <w:rFonts w:ascii="Helvetica" w:eastAsia="Helvetica Neue" w:hAnsi="Helvetica" w:cs="Gill Sans"/>
        </w:rPr>
        <w:t>expected</w:t>
      </w:r>
      <w:r w:rsidR="001152EB" w:rsidRPr="00C91212">
        <w:rPr>
          <w:rFonts w:ascii="Helvetica" w:eastAsia="Helvetica Neue" w:hAnsi="Helvetica" w:cs="Gill Sans"/>
        </w:rPr>
        <w:t xml:space="preserve"> astroglial morphology or soma localization</w:t>
      </w:r>
      <w:r w:rsidR="007840D8" w:rsidRPr="00C91212">
        <w:rPr>
          <w:rFonts w:ascii="Helvetica" w:eastAsia="Helvetica Neue" w:hAnsi="Helvetica" w:cs="Gill Sans"/>
        </w:rPr>
        <w:t>; these anomalous cells are</w:t>
      </w:r>
      <w:r w:rsidR="009539F9" w:rsidRPr="00C91212">
        <w:rPr>
          <w:rFonts w:ascii="Helvetica" w:eastAsia="Helvetica Neue" w:hAnsi="Helvetica" w:cs="Gill Sans"/>
        </w:rPr>
        <w:t xml:space="preserve"> found in brain areas known to be densely packed with neurons; and these anomalous cells are</w:t>
      </w:r>
      <w:r w:rsidR="007840D8" w:rsidRPr="00C91212">
        <w:rPr>
          <w:rFonts w:ascii="Helvetica" w:eastAsia="Helvetica Neue" w:hAnsi="Helvetica" w:cs="Gill Sans"/>
        </w:rPr>
        <w:t xml:space="preserve"> counter-labelled by the neuronal label </w:t>
      </w:r>
      <w:r w:rsidR="007840D8" w:rsidRPr="00C91212">
        <w:rPr>
          <w:rFonts w:ascii="Helvetica" w:eastAsia="Helvetica Neue" w:hAnsi="Helvetica" w:cs="Gill Sans"/>
          <w:i/>
        </w:rPr>
        <w:t>elavl3</w:t>
      </w:r>
      <w:r w:rsidR="002E1D13" w:rsidRPr="00C91212">
        <w:rPr>
          <w:rFonts w:ascii="Helvetica" w:eastAsia="Helvetica Neue" w:hAnsi="Helvetica" w:cs="Gill Sans"/>
          <w:i/>
        </w:rPr>
        <w:t xml:space="preserve"> </w:t>
      </w:r>
      <w:r w:rsidR="002E1D13" w:rsidRPr="00C91212">
        <w:rPr>
          <w:rFonts w:ascii="Helvetica" w:eastAsia="Helvetica Neue" w:hAnsi="Helvetica" w:cs="Gill Sans"/>
          <w:b/>
        </w:rPr>
        <w:t>(fig: 2-color cytosolic zoom in)</w:t>
      </w:r>
      <w:r w:rsidR="00381EA6" w:rsidRPr="00C91212">
        <w:rPr>
          <w:rFonts w:ascii="Helvetica" w:eastAsia="Helvetica Neue" w:hAnsi="Helvetica" w:cs="Gill Sans"/>
          <w:i/>
        </w:rPr>
        <w:t>.</w:t>
      </w:r>
      <w:r w:rsidR="00381EA6" w:rsidRPr="00C91212">
        <w:rPr>
          <w:rFonts w:ascii="Helvetica" w:eastAsia="Helvetica Neue" w:hAnsi="Helvetica" w:cs="Gill Sans"/>
        </w:rPr>
        <w:t xml:space="preserve"> Taken together, this evidence</w:t>
      </w:r>
      <w:r w:rsidR="007840D8" w:rsidRPr="00C91212">
        <w:rPr>
          <w:rFonts w:ascii="Helvetica" w:eastAsia="Helvetica Neue" w:hAnsi="Helvetica" w:cs="Gill Sans"/>
          <w:i/>
        </w:rPr>
        <w:t xml:space="preserve"> </w:t>
      </w:r>
      <w:r w:rsidR="007840D8" w:rsidRPr="00C91212">
        <w:rPr>
          <w:rFonts w:ascii="Helvetica" w:eastAsia="Helvetica Neue" w:hAnsi="Helvetica" w:cs="Gill Sans"/>
        </w:rPr>
        <w:t xml:space="preserve">suggests </w:t>
      </w:r>
      <w:r w:rsidR="00BB1418" w:rsidRPr="00C91212">
        <w:rPr>
          <w:rFonts w:ascii="Helvetica" w:eastAsia="Helvetica Neue" w:hAnsi="Helvetica" w:cs="Gill Sans"/>
        </w:rPr>
        <w:t>that</w:t>
      </w:r>
      <w:r w:rsidR="00C50202" w:rsidRPr="00C91212">
        <w:rPr>
          <w:rFonts w:ascii="Helvetica" w:eastAsia="Helvetica Neue" w:hAnsi="Helvetica" w:cs="Gill Sans"/>
        </w:rPr>
        <w:t xml:space="preserve"> many of</w:t>
      </w:r>
      <w:r w:rsidR="00BB1418" w:rsidRPr="00C91212">
        <w:rPr>
          <w:rFonts w:ascii="Helvetica" w:eastAsia="Helvetica Neue" w:hAnsi="Helvetica" w:cs="Gill Sans"/>
        </w:rPr>
        <w:t xml:space="preserve"> </w:t>
      </w:r>
      <w:r w:rsidR="000E30BB" w:rsidRPr="00C91212">
        <w:rPr>
          <w:rFonts w:ascii="Helvetica" w:eastAsia="Helvetica Neue" w:hAnsi="Helvetica" w:cs="Gill Sans"/>
        </w:rPr>
        <w:t>these anomalous cells</w:t>
      </w:r>
      <w:r w:rsidR="00533153" w:rsidRPr="00C91212">
        <w:rPr>
          <w:rFonts w:ascii="Helvetica" w:eastAsia="Helvetica Neue" w:hAnsi="Helvetica" w:cs="Gill Sans"/>
        </w:rPr>
        <w:t xml:space="preserve"> are likely </w:t>
      </w:r>
      <w:r w:rsidR="00BB1418" w:rsidRPr="00C91212">
        <w:rPr>
          <w:rFonts w:ascii="Helvetica" w:eastAsia="Helvetica Neue" w:hAnsi="Helvetica" w:cs="Gill Sans"/>
        </w:rPr>
        <w:t>neurons</w:t>
      </w:r>
      <w:r w:rsidR="006C2948" w:rsidRPr="00C91212">
        <w:rPr>
          <w:rFonts w:ascii="Helvetica" w:eastAsia="Helvetica Neue" w:hAnsi="Helvetica" w:cs="Gill Sans"/>
        </w:rPr>
        <w:t>, which is not surprising</w:t>
      </w:r>
      <w:r w:rsidR="007840D8" w:rsidRPr="00C91212">
        <w:rPr>
          <w:rFonts w:ascii="Helvetica" w:eastAsia="Helvetica Neue" w:hAnsi="Helvetica" w:cs="Gill Sans"/>
        </w:rPr>
        <w:t xml:space="preserve"> </w:t>
      </w:r>
      <w:r w:rsidR="006C2948" w:rsidRPr="00C91212">
        <w:rPr>
          <w:rFonts w:ascii="Helvetica" w:eastAsia="Helvetica Neue" w:hAnsi="Helvetica" w:cs="Gill Sans"/>
        </w:rPr>
        <w:t>g</w:t>
      </w:r>
      <w:r w:rsidR="00BB1418" w:rsidRPr="00C91212">
        <w:rPr>
          <w:rFonts w:ascii="Helvetica" w:eastAsia="Helvetica Neue" w:hAnsi="Helvetica" w:cs="Gill Sans"/>
        </w:rPr>
        <w:t xml:space="preserve">iven that </w:t>
      </w:r>
      <w:r w:rsidR="002E1D13" w:rsidRPr="00C91212">
        <w:rPr>
          <w:rFonts w:ascii="Helvetica" w:eastAsia="Helvetica Neue" w:hAnsi="Helvetica" w:cs="Gill Sans"/>
        </w:rPr>
        <w:t>radial glia</w:t>
      </w:r>
      <w:r w:rsidR="00BB1418" w:rsidRPr="00C91212">
        <w:rPr>
          <w:rFonts w:ascii="Helvetica" w:eastAsia="Helvetica Neue" w:hAnsi="Helvetica" w:cs="Gill Sans"/>
        </w:rPr>
        <w:t xml:space="preserve"> divide asymmetrically to produce neurons </w:t>
      </w:r>
      <w:r w:rsidR="007A4285" w:rsidRPr="00C91212">
        <w:rPr>
          <w:rFonts w:ascii="Helvetica" w:eastAsia="Helvetica Neue" w:hAnsi="Helvetica" w:cs="Gill Sans"/>
        </w:rPr>
        <w:fldChar w:fldCharType="begin" w:fldLock="1"/>
      </w:r>
      <w:r w:rsidR="00AB16F9" w:rsidRPr="00C91212">
        <w:rPr>
          <w:rFonts w:ascii="Helvetica" w:eastAsia="Helvetica Neue" w:hAnsi="Helvetica" w:cs="Gill Sans"/>
        </w:rPr>
        <w:instrText>ADDIN CSL_CITATION {"citationItems":[{"id":"ITEM-1","itemData":{"ISBN":"0950-1991","ISSN":"0950-1991","PMID":"11076748","abstract":"The developing central nervous system of vertebrates contains an abundant cell type designated radial glial cells. These cells are known as guiding cables for migrating neurons, while their role as precursor cells is less clear. Since radial glial cells express a variety of astroglial characteristics and differentiate as astrocytes after completing their guidance function, they have been considered as part of the glial lineage. Using fluorescence-activated cell sorting, we show here that radial glial cells also are neuronal precursors and only later, after neurogenesis, do they shift towards an exclusive generation of astrocytes. These results thus demonstrate a novel function for radial glial cells, namely their ability to generate two major cell types found in the nervous system, neurons and astrocytes.","author":[{"dropping-particle":"","family":"Malatesta","given":"P","non-dropping-particle":"","parse-names":false,"suffix":""},{"dropping-particle":"","family":"Hartfuss","given":"E","non-dropping-particle":"","parse-names":false,"suffix":""},{"dropping-particle":"","family":"Götz","given":"M","non-dropping-particle":"","parse-names":false,"suffix":""}],"container-title":"Development","id":"ITEM-1","issued":{"date-parts":[["2000"]]},"title":"Isolation of radial glial cells by fluorescent-activated cell sorting reveals a neuronal lineage.","type":"article-journal"},"uris":["http://www.mendeley.com/documents/?uuid=a5aa2299-017a-45c0-a60c-19d83506747f"]},{"id":"ITEM-2","itemData":{"DOI":"10.1002/glia.22990","ISBN":"0894-1491","ISSN":"10981136","PMID":"27100776","abstract":"Radial glial cells are presumptive neural stem cells (NSCs) in the developing nervous system. The direct requirement of radial glia for the generation of a diverse array of neuronal and glial subtypes, however, has not been tested. We employed two novel transgenic zebrafish lines and endogenous markers of NSCs and radial glia to show for the first time that radial glia are essential for neurogenesis during development. By using the gfap promoter to drive expression of nuclear localized mCherry we discerned two distinct radial glial-derived cell types: a major nestin+/Sox2+ subtype with strong gfap promoter activity and a minor Sox2+ subtype lacking this activity. Fate mapping studies in this line indicate that gfap+ radial glia generate later-born CoSA interneurons, secondary motorneurons, and oligodendroglia. In another transgenic line using the gfap promoter-driven expression of the nitroreductase enzyme, we induced cell autonomous ablation of gfap+ radial glia and observed a reduction in their specific derived lineages, but not Blbp+ and Sox2+/gfap-negative NSCs, which were retained and expanded at later larval stages. Moreover, we provide evidence supporting classical roles of radial glial in axon patterning, blood-brain barrier formation, and locomotion. Our results suggest that gfap+ radial glia represent the major NSC during late neurogenesis for specific lineages, and possess diverse roles to sustain the structure and function of the spinal cord. These new tools will both corroborate the predicted roles of astroglia and reveal novel roles related to development, physiology, and regeneration in the vertebrate nervous system. GLIA 2016;64:1170-1189.","author":[{"dropping-particle":"","family":"Johnson","given":"Kimberly","non-dropping-particle":"","parse-names":false,"suffix":""},{"dropping-particle":"","family":"Barragan","given":"Jessica","non-dropping-particle":"","parse-names":false,"suffix":""},{"dropping-particle":"","family":"Bashiruddin","given":"Sarah","non-dropping-particle":"","parse-names":false,"suffix":""},{"dropping-particle":"","family":"Smith","given":"Cody J.","non-dropping-particle":"","parse-names":false,"suffix":""},{"dropping-particle":"","family":"Tyrrell","given":"Chelsea","non-dropping-particle":"","parse-names":false,"suffix":""},{"dropping-particle":"","family":"Parsons","given":"Michael J.","non-dropping-particle":"","parse-names":false,"suffix":""},{"dropping-particle":"","family":"Doris","given":"Rosemarie","non-dropping-particle":"","parse-names":false,"suffix":""},{"dropping-particle":"","family":"Kucenas","given":"Sarah","non-dropping-particle":"","parse-names":false,"suffix":""},{"dropping-particle":"","family":"Downes","given":"Gerald B.","non-dropping-particle":"","parse-names":false,"suffix":""},{"dropping-particle":"","family":"Velez","given":"Carla M.","non-dropping-particle":"","parse-names":false,"suffix":""},{"dropping-particle":"","family":"Schneider","given":"Caitlin","non-dropping-particle":"","parse-names":false,"suffix":""},{"dropping-particle":"","family":"Sakai","given":"Catalina","non-dropping-particle":"","parse-names":false,"suffix":""},{"dropping-particle":"","family":"Pathak","given":"Narendra","non-dropping-particle":"","parse-names":false,"suffix":""},{"dropping-particle":"","family":"Anderson","given":"Katrina","non-dropping-particle":"","parse-names":false,"suffix":""},{"dropping-particle":"","family":"Stein","given":"Rachael","non-dropping-particle":"","parse-names":false,"suffix":""},{"dropping-particle":"","family":"Devoto","given":"Stephen H.","non-dropping-particle":"","parse-names":false,"suffix":""},{"dropping-particle":"","family":"Mumm","given":"Jeff S.","non-dropping-particle":"","parse-names":false,"suffix":""},{"dropping-particle":"","family":"Barresi","given":"Michael J.F.","non-dropping-particle":"","parse-names":false,"suffix":""}],"container-title":"Glia","id":"ITEM-2","issue":"7","issued":{"date-parts":[["2016"]]},"page":"1170-1189","title":"Gfap-positive radial glial cells are an essential progenitor population for later-born neurons and glia in the zebrafish spinal cord","type":"article-journal","volume":"64"},"uris":["http://www.mendeley.com/documents/?uuid=767f79ef-b47b-4fd2-b640-98bed91c365b"]}],"mendeley":{"formattedCitation":"(Malatesta et al. 2000; Johnson et al. 2016)","plainTextFormattedCitation":"(Malatesta et al. 2000; Johnson et al. 2016)","previouslyFormattedCitation":"(Malatesta et al. 2000; Johnson et al. 2016)"},"properties":{"noteIndex":0},"schema":"https://github.com/citation-style-language/schema/raw/master/csl-citation.json"}</w:instrText>
      </w:r>
      <w:r w:rsidR="007A4285" w:rsidRPr="00C91212">
        <w:rPr>
          <w:rFonts w:ascii="Helvetica" w:eastAsia="Helvetica Neue" w:hAnsi="Helvetica" w:cs="Gill Sans"/>
        </w:rPr>
        <w:fldChar w:fldCharType="separate"/>
      </w:r>
      <w:r w:rsidR="007A4285" w:rsidRPr="00C91212">
        <w:rPr>
          <w:rFonts w:ascii="Helvetica" w:eastAsia="Helvetica Neue" w:hAnsi="Helvetica" w:cs="Gill Sans"/>
          <w:noProof/>
        </w:rPr>
        <w:t>(Malatesta et al. 2000; Johnson et al. 2016)</w:t>
      </w:r>
      <w:r w:rsidR="007A4285" w:rsidRPr="00C91212">
        <w:rPr>
          <w:rFonts w:ascii="Helvetica" w:eastAsia="Helvetica Neue" w:hAnsi="Helvetica" w:cs="Gill Sans"/>
        </w:rPr>
        <w:fldChar w:fldCharType="end"/>
      </w:r>
      <w:r w:rsidR="006C2948" w:rsidRPr="00C91212">
        <w:rPr>
          <w:rFonts w:ascii="Helvetica" w:eastAsia="Helvetica Neue" w:hAnsi="Helvetica" w:cs="Gill Sans"/>
        </w:rPr>
        <w:t>.</w:t>
      </w:r>
      <w:r w:rsidR="00C50202" w:rsidRPr="00C91212">
        <w:rPr>
          <w:rFonts w:ascii="Helvetica" w:eastAsia="Helvetica Neue" w:hAnsi="Helvetica" w:cs="Gill Sans"/>
        </w:rPr>
        <w:t xml:space="preserve"> </w:t>
      </w:r>
    </w:p>
    <w:p w14:paraId="052E4D1B" w14:textId="57BB4FAC" w:rsidR="003C02E4" w:rsidRPr="00C91212" w:rsidRDefault="00C50202"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What can explain labelled neurons in a </w:t>
      </w:r>
      <w:proofErr w:type="spellStart"/>
      <w:r w:rsidRPr="00C91212">
        <w:rPr>
          <w:rFonts w:ascii="Helvetica" w:eastAsia="Helvetica Neue" w:hAnsi="Helvetica" w:cs="Gill Sans"/>
        </w:rPr>
        <w:t>gfap</w:t>
      </w:r>
      <w:proofErr w:type="spellEnd"/>
      <w:r w:rsidRPr="00C91212">
        <w:rPr>
          <w:rFonts w:ascii="Helvetica" w:eastAsia="Helvetica Neue" w:hAnsi="Helvetica" w:cs="Gill Sans"/>
        </w:rPr>
        <w:t xml:space="preserve"> transgenic fish?</w:t>
      </w:r>
      <w:r w:rsidR="00381EA6" w:rsidRPr="00C91212">
        <w:rPr>
          <w:rFonts w:ascii="Helvetica" w:eastAsia="Helvetica Neue" w:hAnsi="Helvetica" w:cs="Gill Sans"/>
        </w:rPr>
        <w:t xml:space="preserve"> </w:t>
      </w:r>
      <w:r w:rsidRPr="00C91212">
        <w:rPr>
          <w:rFonts w:ascii="Helvetica" w:eastAsia="Helvetica Neue" w:hAnsi="Helvetica" w:cs="Gill Sans"/>
        </w:rPr>
        <w:t>One possibility</w:t>
      </w:r>
      <w:r w:rsidR="00F54ABD" w:rsidRPr="00C91212">
        <w:rPr>
          <w:rFonts w:ascii="Helvetica" w:eastAsia="Helvetica Neue" w:hAnsi="Helvetica" w:cs="Gill Sans"/>
        </w:rPr>
        <w:t xml:space="preserve"> is that the </w:t>
      </w:r>
      <w:r w:rsidR="00E55080" w:rsidRPr="00C91212">
        <w:rPr>
          <w:rFonts w:ascii="Helvetica" w:eastAsia="Helvetica Neue" w:hAnsi="Helvetica" w:cs="Gill Sans"/>
        </w:rPr>
        <w:t xml:space="preserve">neuronal </w:t>
      </w:r>
      <w:r w:rsidR="00F54ABD" w:rsidRPr="00C91212">
        <w:rPr>
          <w:rFonts w:ascii="Helvetica" w:eastAsia="Helvetica Neue" w:hAnsi="Helvetica" w:cs="Gill Sans"/>
        </w:rPr>
        <w:t xml:space="preserve">daughter cells </w:t>
      </w:r>
      <w:r w:rsidR="0083742C" w:rsidRPr="00C91212">
        <w:rPr>
          <w:rFonts w:ascii="Helvetica" w:eastAsia="Helvetica Neue" w:hAnsi="Helvetica" w:cs="Gill Sans"/>
        </w:rPr>
        <w:t>inherit</w:t>
      </w:r>
      <w:r w:rsidR="00AB16F9" w:rsidRPr="00C91212">
        <w:rPr>
          <w:rFonts w:ascii="Helvetica" w:eastAsia="Helvetica Neue" w:hAnsi="Helvetica" w:cs="Gill Sans"/>
        </w:rPr>
        <w:t xml:space="preserve"> fluores</w:t>
      </w:r>
      <w:r w:rsidR="00E55080" w:rsidRPr="00C91212">
        <w:rPr>
          <w:rFonts w:ascii="Helvetica" w:eastAsia="Helvetica Neue" w:hAnsi="Helvetica" w:cs="Gill Sans"/>
        </w:rPr>
        <w:t>cent prote</w:t>
      </w:r>
      <w:r w:rsidR="00A87038">
        <w:rPr>
          <w:rFonts w:ascii="Helvetica" w:eastAsia="Helvetica Neue" w:hAnsi="Helvetica" w:cs="Gill Sans"/>
        </w:rPr>
        <w:t>ins expressed by their glial pro</w:t>
      </w:r>
      <w:r w:rsidR="00E55080" w:rsidRPr="00C91212">
        <w:rPr>
          <w:rFonts w:ascii="Helvetica" w:eastAsia="Helvetica Neue" w:hAnsi="Helvetica" w:cs="Gill Sans"/>
        </w:rPr>
        <w:t xml:space="preserve">genitors, and these proteins persist until they are degraded. </w:t>
      </w:r>
      <w:r w:rsidR="003446B3" w:rsidRPr="00C91212">
        <w:rPr>
          <w:rFonts w:ascii="Helvetica" w:eastAsia="Helvetica Neue" w:hAnsi="Helvetica" w:cs="Gill Sans"/>
        </w:rPr>
        <w:t xml:space="preserve">Data on the decay half-life for the </w:t>
      </w:r>
      <w:r w:rsidR="003446B3" w:rsidRPr="00C91212">
        <w:rPr>
          <w:rFonts w:ascii="Helvetica" w:eastAsia="Helvetica Neue" w:hAnsi="Helvetica" w:cs="Gill Sans"/>
        </w:rPr>
        <w:lastRenderedPageBreak/>
        <w:t xml:space="preserve">fluorophores we used (GCaMP6f, </w:t>
      </w:r>
      <w:proofErr w:type="spellStart"/>
      <w:r w:rsidR="00AB16F9" w:rsidRPr="00C91212">
        <w:rPr>
          <w:rFonts w:ascii="Helvetica" w:eastAsia="Helvetica Neue" w:hAnsi="Helvetica" w:cs="Gill Sans"/>
        </w:rPr>
        <w:t>td</w:t>
      </w:r>
      <w:r w:rsidR="003446B3" w:rsidRPr="00C91212">
        <w:rPr>
          <w:rFonts w:ascii="Helvetica" w:eastAsia="Helvetica Neue" w:hAnsi="Helvetica" w:cs="Gill Sans"/>
        </w:rPr>
        <w:t>Tomato</w:t>
      </w:r>
      <w:proofErr w:type="spellEnd"/>
      <w:r w:rsidR="003446B3" w:rsidRPr="00C91212">
        <w:rPr>
          <w:rFonts w:ascii="Helvetica" w:eastAsia="Helvetica Neue" w:hAnsi="Helvetica" w:cs="Gill Sans"/>
        </w:rPr>
        <w:t>) are not available, but t</w:t>
      </w:r>
      <w:r w:rsidR="0031759A" w:rsidRPr="00C91212">
        <w:rPr>
          <w:rFonts w:ascii="Helvetica" w:eastAsia="Helvetica Neue" w:hAnsi="Helvetica" w:cs="Gill Sans"/>
        </w:rPr>
        <w:t>he decay half-</w:t>
      </w:r>
      <w:r w:rsidR="003446B3" w:rsidRPr="00C91212">
        <w:rPr>
          <w:rFonts w:ascii="Helvetica" w:eastAsia="Helvetica Neue" w:hAnsi="Helvetica" w:cs="Gill Sans"/>
        </w:rPr>
        <w:t>life</w:t>
      </w:r>
      <w:r w:rsidR="0031759A" w:rsidRPr="00C91212">
        <w:rPr>
          <w:rFonts w:ascii="Helvetica" w:eastAsia="Helvetica Neue" w:hAnsi="Helvetica" w:cs="Gill Sans"/>
        </w:rPr>
        <w:t xml:space="preserve"> of </w:t>
      </w:r>
      <w:r w:rsidR="00644845" w:rsidRPr="00C91212">
        <w:rPr>
          <w:rFonts w:ascii="Helvetica" w:eastAsia="Helvetica Neue" w:hAnsi="Helvetica" w:cs="Gill Sans"/>
        </w:rPr>
        <w:t>green fluorescent</w:t>
      </w:r>
      <w:r w:rsidRPr="00C91212">
        <w:rPr>
          <w:rFonts w:ascii="Helvetica" w:eastAsia="Helvetica Neue" w:hAnsi="Helvetica" w:cs="Gill Sans"/>
        </w:rPr>
        <w:t xml:space="preserve"> protein (GFP)</w:t>
      </w:r>
      <w:r w:rsidR="0031759A" w:rsidRPr="00C91212">
        <w:rPr>
          <w:rFonts w:ascii="Helvetica" w:eastAsia="Helvetica Neue" w:hAnsi="Helvetica" w:cs="Gill Sans"/>
        </w:rPr>
        <w:t xml:space="preserve"> is reporte</w:t>
      </w:r>
      <w:r w:rsidR="008D300F" w:rsidRPr="00C91212">
        <w:rPr>
          <w:rFonts w:ascii="Helvetica" w:eastAsia="Helvetica Neue" w:hAnsi="Helvetica" w:cs="Gill Sans"/>
        </w:rPr>
        <w:t>d to be</w:t>
      </w:r>
      <w:r w:rsidR="00557091" w:rsidRPr="00C91212">
        <w:rPr>
          <w:rFonts w:ascii="Helvetica" w:eastAsia="Helvetica Neue" w:hAnsi="Helvetica" w:cs="Gill Sans"/>
        </w:rPr>
        <w:t xml:space="preserve"> approximately </w:t>
      </w:r>
      <w:r w:rsidR="00083A37" w:rsidRPr="00C91212">
        <w:rPr>
          <w:rFonts w:ascii="Helvetica" w:eastAsia="Helvetica Neue" w:hAnsi="Helvetica" w:cs="Gill Sans"/>
        </w:rPr>
        <w:t xml:space="preserve">26 hours in mammalian cells </w:t>
      </w:r>
      <w:r w:rsidR="00AB16F9" w:rsidRPr="00C91212">
        <w:rPr>
          <w:rFonts w:ascii="Helvetica" w:eastAsia="Helvetica Neue" w:hAnsi="Helvetica" w:cs="Gill Sans"/>
        </w:rPr>
        <w:fldChar w:fldCharType="begin" w:fldLock="1"/>
      </w:r>
      <w:r w:rsidR="001E2E8C">
        <w:rPr>
          <w:rFonts w:ascii="Helvetica" w:eastAsia="Helvetica Neue" w:hAnsi="Helvetica" w:cs="Gill Sans"/>
        </w:rPr>
        <w:instrText>ADDIN CSL_CITATION {"citationItems":[{"id":"ITEM-1","itemData":{"DOI":"10.1093/protein/12.12.1035","ISBN":"0269-2139 (Print)\\n0269-2139 (Linking)","ISSN":"1741-0134","PMID":"10611396","abstract":"The half-life of the green fluorescent protein (GFP) was determined biochemically in cultured mouse LA-9 cells. The wild-type protein was found to be stable with a half-life of approximately 26 h, but could be destabilized by the addition of putative proteolytic signal sequences derived from proteins with shorter half-lives. A C-terminal fusion of a PEST sequence from the mouse ornithine decarboxylase gene reduced the half-life to 9.8 h, resulting in a GFP variant suitable for the study of dynamic cellular processes. In an N-terminal fusion containing the mouse cyclin B1 destruction box, it was reduced to 5.8 h, with most degradation taking place at metaphase. The combination of both sequences produced a similar GFP half-life of 5.5 h. Thus, the stability of this marker protein can be controlled in predetermined ways by addition of the appropriate proteolytic signals.","author":[{"dropping-particle":"","family":"Corish","given":"Pete","non-dropping-particle":"","parse-names":false,"suffix":""},{"dropping-particle":"","family":"Tyler-Smith","given":"Chris","non-dropping-particle":"","parse-names":false,"suffix":""}],"container-title":"Protein Engineering, Design and Selection","id":"ITEM-1","issued":{"date-parts":[["1999"]]},"title":"Attenuation of green fluorescent protein half-life in mammalian cells","type":"article-journal"},"uris":["http://www.mendeley.com/documents/?uuid=4663dd72-a0bc-49a5-998d-562c6cac9461"]}],"mendeley":{"formattedCitation":"(Corish and Tyler-Smith 1999)","plainTextFormattedCitation":"(Corish and Tyler-Smith 1999)","previouslyFormattedCitation":"(Corish and Tyler-Smith 1999)"},"properties":{"noteIndex":0},"schema":"https://github.com/citation-style-language/schema/raw/master/csl-citation.json"}</w:instrText>
      </w:r>
      <w:r w:rsidR="00AB16F9" w:rsidRPr="00C91212">
        <w:rPr>
          <w:rFonts w:ascii="Helvetica" w:eastAsia="Helvetica Neue" w:hAnsi="Helvetica" w:cs="Gill Sans"/>
        </w:rPr>
        <w:fldChar w:fldCharType="separate"/>
      </w:r>
      <w:r w:rsidR="00AB16F9" w:rsidRPr="00C91212">
        <w:rPr>
          <w:rFonts w:ascii="Helvetica" w:eastAsia="Helvetica Neue" w:hAnsi="Helvetica" w:cs="Gill Sans"/>
          <w:noProof/>
        </w:rPr>
        <w:t>(Corish and Tyler-Smith 1999)</w:t>
      </w:r>
      <w:r w:rsidR="00AB16F9" w:rsidRPr="00C91212">
        <w:rPr>
          <w:rFonts w:ascii="Helvetica" w:eastAsia="Helvetica Neue" w:hAnsi="Helvetica" w:cs="Gill Sans"/>
        </w:rPr>
        <w:fldChar w:fldCharType="end"/>
      </w:r>
      <w:r w:rsidR="00E55080" w:rsidRPr="00C91212">
        <w:rPr>
          <w:rFonts w:ascii="Helvetica" w:eastAsia="Helvetica Neue" w:hAnsi="Helvetica" w:cs="Gill Sans"/>
        </w:rPr>
        <w:t xml:space="preserve">. If we assume </w:t>
      </w:r>
      <w:r w:rsidR="008D300F" w:rsidRPr="00C91212">
        <w:rPr>
          <w:rFonts w:ascii="Helvetica" w:eastAsia="Helvetica Neue" w:hAnsi="Helvetica" w:cs="Gill Sans"/>
        </w:rPr>
        <w:t xml:space="preserve">the </w:t>
      </w:r>
      <w:r w:rsidR="00097D43" w:rsidRPr="00C91212">
        <w:rPr>
          <w:rFonts w:ascii="Helvetica" w:eastAsia="Helvetica Neue" w:hAnsi="Helvetica" w:cs="Gill Sans"/>
        </w:rPr>
        <w:t>fluorophores used</w:t>
      </w:r>
      <w:r w:rsidR="007A198C" w:rsidRPr="00C91212">
        <w:rPr>
          <w:rFonts w:ascii="Helvetica" w:eastAsia="Helvetica Neue" w:hAnsi="Helvetica" w:cs="Gill Sans"/>
        </w:rPr>
        <w:t xml:space="preserve"> in the present study</w:t>
      </w:r>
      <w:r w:rsidR="00097D43" w:rsidRPr="00C91212">
        <w:rPr>
          <w:rFonts w:ascii="Helvetica" w:eastAsia="Helvetica Neue" w:hAnsi="Helvetica" w:cs="Gill Sans"/>
        </w:rPr>
        <w:t xml:space="preserve"> are approximately as stable as GFP, </w:t>
      </w:r>
      <w:r w:rsidR="007E1706" w:rsidRPr="00C91212">
        <w:rPr>
          <w:rFonts w:ascii="Helvetica" w:eastAsia="Helvetica Neue" w:hAnsi="Helvetica" w:cs="Gill Sans"/>
        </w:rPr>
        <w:t xml:space="preserve">then </w:t>
      </w:r>
      <w:r w:rsidR="0083742C" w:rsidRPr="00C91212">
        <w:rPr>
          <w:rFonts w:ascii="Helvetica" w:eastAsia="Helvetica Neue" w:hAnsi="Helvetica" w:cs="Gill Sans"/>
        </w:rPr>
        <w:t>we should expect some fluorophore inheritance to occur</w:t>
      </w:r>
      <w:r w:rsidR="007A198C" w:rsidRPr="00C91212">
        <w:rPr>
          <w:rFonts w:ascii="Helvetica" w:eastAsia="Helvetica Neue" w:hAnsi="Helvetica" w:cs="Gill Sans"/>
        </w:rPr>
        <w:t>,</w:t>
      </w:r>
      <w:r w:rsidR="0083742C" w:rsidRPr="00C91212">
        <w:rPr>
          <w:rFonts w:ascii="Helvetica" w:eastAsia="Helvetica Neue" w:hAnsi="Helvetica" w:cs="Gill Sans"/>
        </w:rPr>
        <w:t xml:space="preserve"> given that larval zebrafish are undergoing active neurogenesis</w:t>
      </w:r>
      <w:r w:rsidR="005D7912" w:rsidRPr="00C91212">
        <w:rPr>
          <w:rFonts w:ascii="Helvetica" w:eastAsia="Helvetica Neue" w:hAnsi="Helvetica" w:cs="Gill Sans"/>
        </w:rPr>
        <w:t>.</w:t>
      </w:r>
    </w:p>
    <w:p w14:paraId="43F05496" w14:textId="1A67A4E9" w:rsidR="0031759A" w:rsidRPr="00C91212" w:rsidRDefault="003C02E4" w:rsidP="00CE68DD">
      <w:pPr>
        <w:spacing w:line="480" w:lineRule="auto"/>
        <w:jc w:val="both"/>
        <w:rPr>
          <w:rFonts w:ascii="Helvetica" w:eastAsia="Helvetica Neue" w:hAnsi="Helvetica" w:cs="Gill Sans"/>
        </w:rPr>
      </w:pPr>
      <w:r w:rsidRPr="00C91212">
        <w:rPr>
          <w:rFonts w:ascii="Helvetica" w:eastAsia="Helvetica Neue" w:hAnsi="Helvetica" w:cs="Gill Sans"/>
        </w:rPr>
        <w:t>Another possible explanation</w:t>
      </w:r>
      <w:r w:rsidR="00740773" w:rsidRPr="00C91212">
        <w:rPr>
          <w:rFonts w:ascii="Helvetica" w:eastAsia="Helvetica Neue" w:hAnsi="Helvetica" w:cs="Gill Sans"/>
        </w:rPr>
        <w:t xml:space="preserve"> for labelled neurons in the </w:t>
      </w:r>
      <w:proofErr w:type="spellStart"/>
      <w:r w:rsidR="00740773" w:rsidRPr="00C91212">
        <w:rPr>
          <w:rFonts w:ascii="Helvetica" w:eastAsia="Helvetica Neue" w:hAnsi="Helvetica" w:cs="Gill Sans"/>
        </w:rPr>
        <w:t>gfap</w:t>
      </w:r>
      <w:proofErr w:type="spellEnd"/>
      <w:r w:rsidR="00740773" w:rsidRPr="00C91212">
        <w:rPr>
          <w:rFonts w:ascii="Helvetica" w:eastAsia="Helvetica Neue" w:hAnsi="Helvetica" w:cs="Gill Sans"/>
        </w:rPr>
        <w:t xml:space="preserve"> transgenic fish</w:t>
      </w:r>
      <w:r w:rsidRPr="00C91212">
        <w:rPr>
          <w:rFonts w:ascii="Helvetica" w:eastAsia="Helvetica Neue" w:hAnsi="Helvetica" w:cs="Gill Sans"/>
        </w:rPr>
        <w:t xml:space="preserve"> is that the </w:t>
      </w:r>
      <w:proofErr w:type="spellStart"/>
      <w:r w:rsidRPr="00C91212">
        <w:rPr>
          <w:rFonts w:ascii="Helvetica" w:eastAsia="Helvetica Neue" w:hAnsi="Helvetica" w:cs="Gill Sans"/>
          <w:i/>
        </w:rPr>
        <w:t>gfap</w:t>
      </w:r>
      <w:proofErr w:type="spellEnd"/>
      <w:r w:rsidRPr="00C91212">
        <w:rPr>
          <w:rFonts w:ascii="Helvetica" w:eastAsia="Helvetica Neue" w:hAnsi="Helvetica" w:cs="Gill Sans"/>
          <w:i/>
        </w:rPr>
        <w:t xml:space="preserve"> </w:t>
      </w:r>
      <w:r w:rsidRPr="00C91212">
        <w:rPr>
          <w:rFonts w:ascii="Helvetica" w:eastAsia="Helvetica Neue" w:hAnsi="Helvetica" w:cs="Gill Sans"/>
        </w:rPr>
        <w:t>promoter may not be perfectly specific to glial cells</w:t>
      </w:r>
      <w:r w:rsidR="00DA3A6F" w:rsidRPr="00C91212">
        <w:rPr>
          <w:rFonts w:ascii="Helvetica" w:eastAsia="Helvetica Neue" w:hAnsi="Helvetica" w:cs="Gill Sans"/>
        </w:rPr>
        <w:t>. This possibility contains a range of sub-possibilities:</w:t>
      </w:r>
      <w:r w:rsidR="003B3C52" w:rsidRPr="00C91212">
        <w:rPr>
          <w:rFonts w:ascii="Helvetica" w:eastAsia="Helvetica Neue" w:hAnsi="Helvetica" w:cs="Gill Sans"/>
        </w:rPr>
        <w:t xml:space="preserve"> in a mild case, nascent neurons </w:t>
      </w:r>
      <w:r w:rsidR="007A198C" w:rsidRPr="00C91212">
        <w:rPr>
          <w:rFonts w:ascii="Helvetica" w:eastAsia="Helvetica Neue" w:hAnsi="Helvetica" w:cs="Gill Sans"/>
        </w:rPr>
        <w:t xml:space="preserve">may express decaying levels of </w:t>
      </w:r>
      <w:proofErr w:type="spellStart"/>
      <w:r w:rsidR="007A198C" w:rsidRPr="00C91212">
        <w:rPr>
          <w:rFonts w:ascii="Helvetica" w:eastAsia="Helvetica Neue" w:hAnsi="Helvetica" w:cs="Gill Sans"/>
        </w:rPr>
        <w:t>gfap</w:t>
      </w:r>
      <w:proofErr w:type="spellEnd"/>
      <w:r w:rsidR="00DA3A6F" w:rsidRPr="00C91212">
        <w:rPr>
          <w:rFonts w:ascii="Helvetica" w:eastAsia="Helvetica Neue" w:hAnsi="Helvetica" w:cs="Gill Sans"/>
        </w:rPr>
        <w:t xml:space="preserve">; in an extreme case, there may be mature neurons </w:t>
      </w:r>
      <w:r w:rsidR="008F6C46" w:rsidRPr="00C91212">
        <w:rPr>
          <w:rFonts w:ascii="Helvetica" w:eastAsia="Helvetica Neue" w:hAnsi="Helvetica" w:cs="Gill Sans"/>
        </w:rPr>
        <w:t>that exp</w:t>
      </w:r>
      <w:r w:rsidR="00DA3A6F" w:rsidRPr="00C91212">
        <w:rPr>
          <w:rFonts w:ascii="Helvetica" w:eastAsia="Helvetica Neue" w:hAnsi="Helvetica" w:cs="Gill Sans"/>
        </w:rPr>
        <w:t xml:space="preserve">ress </w:t>
      </w:r>
      <w:proofErr w:type="spellStart"/>
      <w:r w:rsidR="008F6C46" w:rsidRPr="00C91212">
        <w:rPr>
          <w:rFonts w:ascii="Helvetica" w:eastAsia="Helvetica Neue" w:hAnsi="Helvetica" w:cs="Gill Sans"/>
        </w:rPr>
        <w:t>gfap</w:t>
      </w:r>
      <w:proofErr w:type="spellEnd"/>
      <w:r w:rsidR="00CA0CC9" w:rsidRPr="00C91212">
        <w:rPr>
          <w:rFonts w:ascii="Helvetica" w:eastAsia="Helvetica Neue" w:hAnsi="Helvetica" w:cs="Gill Sans"/>
        </w:rPr>
        <w:t>. We cannot distinguish between either of these possibilities using the data presented here</w:t>
      </w:r>
      <w:r w:rsidR="008C0D73">
        <w:rPr>
          <w:rFonts w:ascii="Helvetica" w:eastAsia="Helvetica Neue" w:hAnsi="Helvetica" w:cs="Gill Sans"/>
        </w:rPr>
        <w:t>.</w:t>
      </w:r>
      <w:r w:rsidR="00E33C07" w:rsidRPr="00C91212">
        <w:rPr>
          <w:rFonts w:ascii="Helvetica" w:eastAsia="Helvetica Neue" w:hAnsi="Helvetica" w:cs="Gill Sans"/>
        </w:rPr>
        <w:t xml:space="preserve"> </w:t>
      </w:r>
    </w:p>
    <w:p w14:paraId="66D13306" w14:textId="77777777" w:rsidR="00A87038" w:rsidRDefault="0018079A"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The </w:t>
      </w:r>
      <w:proofErr w:type="spellStart"/>
      <w:r w:rsidRPr="00C91212">
        <w:rPr>
          <w:rFonts w:ascii="Helvetica" w:eastAsia="Helvetica Neue" w:hAnsi="Helvetica" w:cs="Gill Sans"/>
        </w:rPr>
        <w:t>gfap</w:t>
      </w:r>
      <w:proofErr w:type="spellEnd"/>
      <w:r w:rsidRPr="00C91212">
        <w:rPr>
          <w:rFonts w:ascii="Helvetica" w:eastAsia="Helvetica Neue" w:hAnsi="Helvetica" w:cs="Gill Sans"/>
        </w:rPr>
        <w:t xml:space="preserve"> promotor may also drive</w:t>
      </w:r>
      <w:r w:rsidR="004720CF" w:rsidRPr="00C91212">
        <w:rPr>
          <w:rFonts w:ascii="Helvetica" w:eastAsia="Helvetica Neue" w:hAnsi="Helvetica" w:cs="Gill Sans"/>
        </w:rPr>
        <w:t xml:space="preserve"> variable</w:t>
      </w:r>
      <w:r w:rsidR="00B57E30" w:rsidRPr="00C91212">
        <w:rPr>
          <w:rFonts w:ascii="Helvetica" w:eastAsia="Helvetica Neue" w:hAnsi="Helvetica" w:cs="Gill Sans"/>
        </w:rPr>
        <w:t xml:space="preserve"> expression of fluorophores</w:t>
      </w:r>
      <w:r w:rsidRPr="00C91212">
        <w:rPr>
          <w:rFonts w:ascii="Helvetica" w:eastAsia="Helvetica Neue" w:hAnsi="Helvetica" w:cs="Gill Sans"/>
        </w:rPr>
        <w:t xml:space="preserve"> </w:t>
      </w:r>
      <w:r w:rsidR="004720CF" w:rsidRPr="00C91212">
        <w:rPr>
          <w:rFonts w:ascii="Helvetica" w:eastAsia="Helvetica Neue" w:hAnsi="Helvetica" w:cs="Gill Sans"/>
        </w:rPr>
        <w:t>across subpopulations of astroglia. F</w:t>
      </w:r>
      <w:r w:rsidR="00AC5A0C" w:rsidRPr="00C91212">
        <w:rPr>
          <w:rFonts w:ascii="Helvetica" w:eastAsia="Helvetica Neue" w:hAnsi="Helvetica" w:cs="Gill Sans"/>
        </w:rPr>
        <w:t xml:space="preserve">or example, our </w:t>
      </w:r>
      <w:proofErr w:type="spellStart"/>
      <w:r w:rsidR="00AC5A0C" w:rsidRPr="00C91212">
        <w:rPr>
          <w:rFonts w:ascii="Helvetica" w:eastAsia="Helvetica Neue" w:hAnsi="Helvetica" w:cs="Gill Sans"/>
        </w:rPr>
        <w:t>gfap</w:t>
      </w:r>
      <w:proofErr w:type="spellEnd"/>
      <w:r w:rsidR="00AC5A0C" w:rsidRPr="00C91212">
        <w:rPr>
          <w:rFonts w:ascii="Helvetica" w:eastAsia="Helvetica Neue" w:hAnsi="Helvetica" w:cs="Gill Sans"/>
        </w:rPr>
        <w:t xml:space="preserve"> transgenic fish</w:t>
      </w:r>
      <w:r w:rsidR="004720CF" w:rsidRPr="00C91212">
        <w:rPr>
          <w:rFonts w:ascii="Helvetica" w:eastAsia="Helvetica Neue" w:hAnsi="Helvetica" w:cs="Gill Sans"/>
        </w:rPr>
        <w:t xml:space="preserve"> have relatively sparse labelling in the optic tectum, while a</w:t>
      </w:r>
      <w:r w:rsidR="00AC5A0C" w:rsidRPr="00C91212">
        <w:rPr>
          <w:rFonts w:ascii="Helvetica" w:eastAsia="Helvetica Neue" w:hAnsi="Helvetica" w:cs="Gill Sans"/>
        </w:rPr>
        <w:t xml:space="preserve"> transgenic fish </w:t>
      </w:r>
      <w:r w:rsidR="00F456EF" w:rsidRPr="00C91212">
        <w:rPr>
          <w:rFonts w:ascii="Helvetica" w:eastAsia="Helvetica Neue" w:hAnsi="Helvetica" w:cs="Gill Sans"/>
        </w:rPr>
        <w:t>expressing markers using</w:t>
      </w:r>
      <w:r w:rsidR="00AC5A0C" w:rsidRPr="00C91212">
        <w:rPr>
          <w:rFonts w:ascii="Helvetica" w:eastAsia="Helvetica Neue" w:hAnsi="Helvetica" w:cs="Gill Sans"/>
        </w:rPr>
        <w:t xml:space="preserve"> the her4.1 promoter have much denser labelling of the optic tectum</w:t>
      </w:r>
      <w:r w:rsidR="00E52440" w:rsidRPr="00C91212">
        <w:rPr>
          <w:rFonts w:ascii="Helvetica" w:eastAsia="Helvetica Neue" w:hAnsi="Helvetica" w:cs="Gill Sans"/>
        </w:rPr>
        <w:t xml:space="preserve"> (Image)</w:t>
      </w:r>
      <w:r w:rsidR="00AC5A0C" w:rsidRPr="00C91212">
        <w:rPr>
          <w:rFonts w:ascii="Helvetica" w:eastAsia="Helvetica Neue" w:hAnsi="Helvetica" w:cs="Gill Sans"/>
        </w:rPr>
        <w:t>.</w:t>
      </w:r>
      <w:r w:rsidR="00B57E30" w:rsidRPr="00C91212">
        <w:rPr>
          <w:rFonts w:ascii="Helvetica" w:eastAsia="Helvetica Neue" w:hAnsi="Helvetica" w:cs="Gill Sans"/>
        </w:rPr>
        <w:t xml:space="preserve"> </w:t>
      </w:r>
      <w:r w:rsidR="005D718B" w:rsidRPr="00C91212">
        <w:rPr>
          <w:rFonts w:ascii="Helvetica" w:eastAsia="Helvetica Neue" w:hAnsi="Helvetica" w:cs="Gill Sans"/>
        </w:rPr>
        <w:t xml:space="preserve">Researchers studying mouse astrocytes </w:t>
      </w:r>
      <w:r w:rsidR="00EF01CE" w:rsidRPr="00C91212">
        <w:rPr>
          <w:rFonts w:ascii="Helvetica" w:eastAsia="Helvetica Neue" w:hAnsi="Helvetica" w:cs="Gill Sans"/>
        </w:rPr>
        <w:t>found that the</w:t>
      </w:r>
      <w:r w:rsidR="005D718B" w:rsidRPr="00C91212">
        <w:rPr>
          <w:rFonts w:ascii="Helvetica" w:eastAsia="Helvetica Neue" w:hAnsi="Helvetica" w:cs="Gill Sans"/>
        </w:rPr>
        <w:t xml:space="preserve"> </w:t>
      </w:r>
      <w:proofErr w:type="spellStart"/>
      <w:r w:rsidR="005D718B" w:rsidRPr="00C91212">
        <w:rPr>
          <w:rFonts w:ascii="Helvetica" w:eastAsia="Helvetica Neue" w:hAnsi="Helvetica" w:cs="Gill Sans"/>
        </w:rPr>
        <w:t>gfap</w:t>
      </w:r>
      <w:proofErr w:type="spellEnd"/>
      <w:r w:rsidR="005D718B" w:rsidRPr="00C91212">
        <w:rPr>
          <w:rFonts w:ascii="Helvetica" w:eastAsia="Helvetica Neue" w:hAnsi="Helvetica" w:cs="Gill Sans"/>
        </w:rPr>
        <w:t xml:space="preserve"> promoter</w:t>
      </w:r>
      <w:r w:rsidR="00AC5A0C" w:rsidRPr="00C91212">
        <w:rPr>
          <w:rFonts w:ascii="Helvetica" w:eastAsia="Helvetica Neue" w:hAnsi="Helvetica" w:cs="Gill Sans"/>
        </w:rPr>
        <w:t xml:space="preserve"> </w:t>
      </w:r>
      <w:r w:rsidR="00EF01CE" w:rsidRPr="00C91212">
        <w:rPr>
          <w:rFonts w:ascii="Helvetica" w:eastAsia="Helvetica Neue" w:hAnsi="Helvetica" w:cs="Gill Sans"/>
        </w:rPr>
        <w:t>only labels</w:t>
      </w:r>
      <w:r w:rsidR="00406678" w:rsidRPr="00C91212">
        <w:rPr>
          <w:rFonts w:ascii="Helvetica" w:eastAsia="Helvetica Neue" w:hAnsi="Helvetica" w:cs="Gill Sans"/>
        </w:rPr>
        <w:t xml:space="preserve"> a </w:t>
      </w:r>
      <w:r w:rsidR="00EF01CE" w:rsidRPr="00C91212">
        <w:rPr>
          <w:rFonts w:ascii="Helvetica" w:eastAsia="Helvetica Neue" w:hAnsi="Helvetica" w:cs="Gill Sans"/>
        </w:rPr>
        <w:t>subpopulation</w:t>
      </w:r>
      <w:r w:rsidR="00406678" w:rsidRPr="00C91212">
        <w:rPr>
          <w:rFonts w:ascii="Helvetica" w:eastAsia="Helvetica Neue" w:hAnsi="Helvetica" w:cs="Gill Sans"/>
        </w:rPr>
        <w:t xml:space="preserve"> of astrocytes </w:t>
      </w:r>
      <w:r w:rsidR="00EF01CE" w:rsidRPr="00C91212">
        <w:rPr>
          <w:rFonts w:ascii="Helvetica" w:eastAsia="Helvetica Neue" w:hAnsi="Helvetica" w:cs="Gill Sans"/>
        </w:rPr>
        <w:t>in the mouse brain (</w:t>
      </w:r>
      <w:r w:rsidR="00EF01CE" w:rsidRPr="00C91212">
        <w:rPr>
          <w:rFonts w:ascii="Helvetica" w:eastAsia="Helvetica Neue" w:hAnsi="Helvetica" w:cs="Gill Sans"/>
          <w:b/>
        </w:rPr>
        <w:t>Citation</w:t>
      </w:r>
      <w:r w:rsidR="00EF01CE" w:rsidRPr="00C91212">
        <w:rPr>
          <w:rFonts w:ascii="Helvetica" w:eastAsia="Helvetica Neue" w:hAnsi="Helvetica" w:cs="Gill Sans"/>
        </w:rPr>
        <w:t>)</w:t>
      </w:r>
      <w:r w:rsidR="00E52440" w:rsidRPr="00C91212">
        <w:rPr>
          <w:rFonts w:ascii="Helvetica" w:eastAsia="Helvetica Neue" w:hAnsi="Helvetica" w:cs="Gill Sans"/>
        </w:rPr>
        <w:t xml:space="preserve">, and </w:t>
      </w:r>
      <w:r w:rsidR="002B706B" w:rsidRPr="00C91212">
        <w:rPr>
          <w:rFonts w:ascii="Helvetica" w:eastAsia="Helvetica Neue" w:hAnsi="Helvetica" w:cs="Gill Sans"/>
        </w:rPr>
        <w:t xml:space="preserve">have since largely abandoned use of the </w:t>
      </w:r>
      <w:proofErr w:type="spellStart"/>
      <w:r w:rsidR="002B706B" w:rsidRPr="00C91212">
        <w:rPr>
          <w:rFonts w:ascii="Helvetica" w:eastAsia="Helvetica Neue" w:hAnsi="Helvetica" w:cs="Gill Sans"/>
        </w:rPr>
        <w:t>gfap</w:t>
      </w:r>
      <w:proofErr w:type="spellEnd"/>
      <w:r w:rsidR="002B706B" w:rsidRPr="00C91212">
        <w:rPr>
          <w:rFonts w:ascii="Helvetica" w:eastAsia="Helvetica Neue" w:hAnsi="Helvetica" w:cs="Gill Sans"/>
        </w:rPr>
        <w:t xml:space="preserve"> promotor in favor of the alcohol dehydrogenase promotor</w:t>
      </w:r>
      <w:r w:rsidR="00EF01CE" w:rsidRPr="00C91212">
        <w:rPr>
          <w:rFonts w:ascii="Helvetica" w:eastAsia="Helvetica Neue" w:hAnsi="Helvetica" w:cs="Gill Sans"/>
        </w:rPr>
        <w:t xml:space="preserve"> </w:t>
      </w:r>
      <w:r w:rsidR="002B706B" w:rsidRPr="00C91212">
        <w:rPr>
          <w:rFonts w:ascii="Helvetica" w:eastAsia="Helvetica Neue" w:hAnsi="Helvetica" w:cs="Gill Sans"/>
        </w:rPr>
        <w:t>aldh1</w:t>
      </w:r>
      <w:r w:rsidR="0043291E" w:rsidRPr="00C91212">
        <w:rPr>
          <w:rFonts w:ascii="Helvetica" w:eastAsia="Helvetica Neue" w:hAnsi="Helvetica" w:cs="Gill Sans"/>
        </w:rPr>
        <w:t xml:space="preserve"> (</w:t>
      </w:r>
      <w:r w:rsidR="0043291E" w:rsidRPr="00C91212">
        <w:rPr>
          <w:rFonts w:ascii="Helvetica" w:eastAsia="Helvetica Neue" w:hAnsi="Helvetica" w:cs="Gill Sans"/>
          <w:b/>
        </w:rPr>
        <w:t>Citation</w:t>
      </w:r>
      <w:r w:rsidR="0043291E" w:rsidRPr="00C91212">
        <w:rPr>
          <w:rFonts w:ascii="Helvetica" w:eastAsia="Helvetica Neue" w:hAnsi="Helvetica" w:cs="Gill Sans"/>
        </w:rPr>
        <w:t>)</w:t>
      </w:r>
      <w:r w:rsidR="00177BAB" w:rsidRPr="00C91212">
        <w:rPr>
          <w:rFonts w:ascii="Helvetica" w:eastAsia="Helvetica Neue" w:hAnsi="Helvetica" w:cs="Gill Sans"/>
        </w:rPr>
        <w:t xml:space="preserve">. Given these caveats, it is important to bear in mind that a) we cannot be certain that all cells labelled by the </w:t>
      </w:r>
      <w:proofErr w:type="spellStart"/>
      <w:r w:rsidR="00177BAB" w:rsidRPr="00C91212">
        <w:rPr>
          <w:rFonts w:ascii="Helvetica" w:eastAsia="Helvetica Neue" w:hAnsi="Helvetica" w:cs="Gill Sans"/>
        </w:rPr>
        <w:t>gfap</w:t>
      </w:r>
      <w:proofErr w:type="spellEnd"/>
      <w:r w:rsidR="00177BAB" w:rsidRPr="00C91212">
        <w:rPr>
          <w:rFonts w:ascii="Helvetica" w:eastAsia="Helvetica Neue" w:hAnsi="Helvetica" w:cs="Gill Sans"/>
        </w:rPr>
        <w:t xml:space="preserve"> promotor are glia, an</w:t>
      </w:r>
      <w:r w:rsidR="00014711" w:rsidRPr="00C91212">
        <w:rPr>
          <w:rFonts w:ascii="Helvetica" w:eastAsia="Helvetica Neue" w:hAnsi="Helvetica" w:cs="Gill Sans"/>
        </w:rPr>
        <w:t xml:space="preserve">d b) we cannot be certain that all glia are labelled by the </w:t>
      </w:r>
      <w:proofErr w:type="spellStart"/>
      <w:r w:rsidR="00014711" w:rsidRPr="00C91212">
        <w:rPr>
          <w:rFonts w:ascii="Helvetica" w:eastAsia="Helvetica Neue" w:hAnsi="Helvetica" w:cs="Gill Sans"/>
        </w:rPr>
        <w:t>gfap</w:t>
      </w:r>
      <w:proofErr w:type="spellEnd"/>
      <w:r w:rsidR="00014711" w:rsidRPr="00C91212">
        <w:rPr>
          <w:rFonts w:ascii="Helvetica" w:eastAsia="Helvetica Neue" w:hAnsi="Helvetica" w:cs="Gill Sans"/>
        </w:rPr>
        <w:t xml:space="preserve"> promotor. </w:t>
      </w:r>
    </w:p>
    <w:p w14:paraId="7EECC517" w14:textId="77777777" w:rsidR="00A87038" w:rsidRDefault="00A87038" w:rsidP="00CE68DD">
      <w:pPr>
        <w:spacing w:line="480" w:lineRule="auto"/>
        <w:jc w:val="both"/>
        <w:rPr>
          <w:rFonts w:ascii="Helvetica" w:eastAsia="Helvetica Neue" w:hAnsi="Helvetica" w:cs="Gill Sans"/>
        </w:rPr>
      </w:pPr>
    </w:p>
    <w:p w14:paraId="241D1F1C" w14:textId="029F5901" w:rsidR="0018079A" w:rsidRPr="00C91212" w:rsidRDefault="00014711" w:rsidP="00CE68DD">
      <w:pPr>
        <w:spacing w:line="480" w:lineRule="auto"/>
        <w:jc w:val="both"/>
        <w:rPr>
          <w:rFonts w:ascii="Helvetica" w:eastAsia="Helvetica Neue" w:hAnsi="Helvetica" w:cs="Gill Sans"/>
        </w:rPr>
      </w:pPr>
      <w:r w:rsidRPr="00C91212">
        <w:rPr>
          <w:rFonts w:ascii="Helvetica" w:eastAsia="Helvetica Neue" w:hAnsi="Helvetica" w:cs="Gill Sans"/>
        </w:rPr>
        <w:lastRenderedPageBreak/>
        <w:t xml:space="preserve">Nonetheless, our </w:t>
      </w:r>
      <w:proofErr w:type="spellStart"/>
      <w:r w:rsidR="00F70B59" w:rsidRPr="00C91212">
        <w:rPr>
          <w:rFonts w:ascii="Helvetica" w:eastAsia="Helvetica Neue" w:hAnsi="Helvetica" w:cs="Gill Sans"/>
        </w:rPr>
        <w:t>gfap</w:t>
      </w:r>
      <w:proofErr w:type="spellEnd"/>
      <w:r w:rsidRPr="00C91212">
        <w:rPr>
          <w:rFonts w:ascii="Helvetica" w:eastAsia="Helvetica Neue" w:hAnsi="Helvetica" w:cs="Gill Sans"/>
        </w:rPr>
        <w:t>-transgenic animals for</w:t>
      </w:r>
      <w:r w:rsidR="00807477" w:rsidRPr="00C91212">
        <w:rPr>
          <w:rFonts w:ascii="Helvetica" w:eastAsia="Helvetica Neue" w:hAnsi="Helvetica" w:cs="Gill Sans"/>
        </w:rPr>
        <w:t>m</w:t>
      </w:r>
      <w:r w:rsidRPr="00C91212">
        <w:rPr>
          <w:rFonts w:ascii="Helvetica" w:eastAsia="Helvetica Neue" w:hAnsi="Helvetica" w:cs="Gill Sans"/>
        </w:rPr>
        <w:t xml:space="preserve"> a sufficient basis for us to begin studying the calcium dynamics of astroglia</w:t>
      </w:r>
      <w:r w:rsidR="00807477" w:rsidRPr="00C91212">
        <w:rPr>
          <w:rFonts w:ascii="Helvetica" w:eastAsia="Helvetica Neue" w:hAnsi="Helvetica" w:cs="Gill Sans"/>
        </w:rPr>
        <w:t xml:space="preserve"> in larval zebrafish</w:t>
      </w:r>
      <w:r w:rsidRPr="00C91212">
        <w:rPr>
          <w:rFonts w:ascii="Helvetica" w:eastAsia="Helvetica Neue" w:hAnsi="Helvetica" w:cs="Gill Sans"/>
        </w:rPr>
        <w:t>.</w:t>
      </w:r>
    </w:p>
    <w:p w14:paraId="3A5720F4" w14:textId="77777777" w:rsidR="003C4ABE" w:rsidRPr="00C91212" w:rsidRDefault="003C4ABE" w:rsidP="00CE68DD">
      <w:pPr>
        <w:spacing w:line="480" w:lineRule="auto"/>
        <w:jc w:val="both"/>
        <w:rPr>
          <w:rFonts w:ascii="Helvetica" w:eastAsia="Helvetica Neue" w:hAnsi="Helvetica" w:cs="Gill Sans"/>
        </w:rPr>
      </w:pPr>
    </w:p>
    <w:p w14:paraId="145FFA64" w14:textId="747F3B50" w:rsidR="007E6234" w:rsidRPr="00C91212" w:rsidRDefault="008A41F6" w:rsidP="007E6234">
      <w:pPr>
        <w:pStyle w:val="Heading3"/>
      </w:pPr>
      <w:bookmarkStart w:id="76" w:name="_Toc536627094"/>
      <w:r>
        <w:t>Multiscale</w:t>
      </w:r>
      <w:r w:rsidR="007E6234" w:rsidRPr="00C91212">
        <w:t xml:space="preserve"> calcium dynamics observed in larval zebrafish astroglia</w:t>
      </w:r>
      <w:bookmarkEnd w:id="76"/>
    </w:p>
    <w:p w14:paraId="73C58079" w14:textId="5BD9973F" w:rsidR="00FE4B3E" w:rsidRPr="00C91212" w:rsidRDefault="002275AA" w:rsidP="00CE68DD">
      <w:pPr>
        <w:spacing w:line="480" w:lineRule="auto"/>
        <w:jc w:val="both"/>
        <w:rPr>
          <w:rFonts w:ascii="Helvetica" w:eastAsia="Helvetica Neue" w:hAnsi="Helvetica" w:cs="Gill Sans"/>
        </w:rPr>
      </w:pPr>
      <w:r>
        <w:rPr>
          <w:rFonts w:ascii="Helvetica" w:eastAsia="Helvetica Neue" w:hAnsi="Helvetica" w:cs="Gill Sans"/>
        </w:rPr>
        <w:t>A</w:t>
      </w:r>
      <w:r w:rsidR="00FE4B3E" w:rsidRPr="00C91212">
        <w:rPr>
          <w:rFonts w:ascii="Helvetica" w:eastAsia="Helvetica Neue" w:hAnsi="Helvetica" w:cs="Gill Sans"/>
        </w:rPr>
        <w:t>stroglial calcium activity spans mult</w:t>
      </w:r>
      <w:r w:rsidR="00192D74" w:rsidRPr="00C91212">
        <w:rPr>
          <w:rFonts w:ascii="Helvetica" w:eastAsia="Helvetica Neue" w:hAnsi="Helvetica" w:cs="Gill Sans"/>
        </w:rPr>
        <w:t>iple spatial scales, from compartmentalized opening of</w:t>
      </w:r>
      <w:r w:rsidR="00E14658" w:rsidRPr="00C91212">
        <w:rPr>
          <w:rFonts w:ascii="Helvetica" w:eastAsia="Helvetica Neue" w:hAnsi="Helvetica" w:cs="Gill Sans"/>
        </w:rPr>
        <w:t xml:space="preserve"> few</w:t>
      </w:r>
      <w:r w:rsidR="00192D74" w:rsidRPr="00C91212">
        <w:rPr>
          <w:rFonts w:ascii="Helvetica" w:eastAsia="Helvetica Neue" w:hAnsi="Helvetica" w:cs="Gill Sans"/>
        </w:rPr>
        <w:t xml:space="preserve"> transmembrane calcium channels to ensemble </w:t>
      </w:r>
      <w:r w:rsidR="00E14658" w:rsidRPr="00C91212">
        <w:rPr>
          <w:rFonts w:ascii="Helvetica" w:eastAsia="Helvetica Neue" w:hAnsi="Helvetica" w:cs="Gill Sans"/>
        </w:rPr>
        <w:t>calcium flux in</w:t>
      </w:r>
      <w:r w:rsidR="00192D74" w:rsidRPr="00C91212">
        <w:rPr>
          <w:rFonts w:ascii="Helvetica" w:eastAsia="Helvetica Neue" w:hAnsi="Helvetica" w:cs="Gill Sans"/>
        </w:rPr>
        <w:t xml:space="preserve"> large populations of cells</w:t>
      </w:r>
      <w:r w:rsidR="004F2B54">
        <w:rPr>
          <w:rFonts w:ascii="Helvetica" w:eastAsia="Helvetica Neue" w:hAnsi="Helvetica" w:cs="Gill Sans"/>
        </w:rPr>
        <w:t xml:space="preserve"> </w:t>
      </w:r>
      <w:r w:rsidR="004F2B54" w:rsidRPr="004F2B54">
        <w:rPr>
          <w:rFonts w:ascii="Helvetica" w:eastAsia="Helvetica Neue" w:hAnsi="Helvetica" w:cs="Gill Sans"/>
          <w:b/>
        </w:rPr>
        <w:t>(Citation)</w:t>
      </w:r>
      <w:r w:rsidR="00FE4B3E" w:rsidRPr="00C91212">
        <w:rPr>
          <w:rFonts w:ascii="Helvetica" w:eastAsia="Helvetica Neue" w:hAnsi="Helvetica" w:cs="Gill Sans"/>
        </w:rPr>
        <w:t>. Therefore, comprehensively observing</w:t>
      </w:r>
      <w:r w:rsidR="00BD29CC" w:rsidRPr="00C91212">
        <w:rPr>
          <w:rFonts w:ascii="Helvetica" w:eastAsia="Helvetica Neue" w:hAnsi="Helvetica" w:cs="Gill Sans"/>
        </w:rPr>
        <w:t xml:space="preserve"> astroglial calcium activity requires imaging populations of astroglia in their entirety, from end-foot to cell body, </w:t>
      </w:r>
      <w:r w:rsidR="007E6234" w:rsidRPr="00C91212">
        <w:rPr>
          <w:rFonts w:ascii="Helvetica" w:eastAsia="Helvetica Neue" w:hAnsi="Helvetica" w:cs="Gill Sans"/>
        </w:rPr>
        <w:t>over hundreds to thousands of</w:t>
      </w:r>
      <w:r w:rsidR="00BD29CC" w:rsidRPr="00C91212">
        <w:rPr>
          <w:rFonts w:ascii="Helvetica" w:eastAsia="Helvetica Neue" w:hAnsi="Helvetica" w:cs="Gill Sans"/>
        </w:rPr>
        <w:t xml:space="preserve"> cells.</w:t>
      </w:r>
      <w:r w:rsidR="004137B6" w:rsidRPr="00C91212">
        <w:rPr>
          <w:rFonts w:ascii="Helvetica" w:eastAsia="Helvetica Neue" w:hAnsi="Helvetica" w:cs="Gill Sans"/>
        </w:rPr>
        <w:t xml:space="preserve"> To this end we </w:t>
      </w:r>
      <w:r w:rsidR="00813158">
        <w:rPr>
          <w:rFonts w:ascii="Helvetica" w:eastAsia="Helvetica Neue" w:hAnsi="Helvetica" w:cs="Gill Sans"/>
        </w:rPr>
        <w:t>used</w:t>
      </w:r>
      <w:r w:rsidR="004137B6" w:rsidRPr="00C91212">
        <w:rPr>
          <w:rFonts w:ascii="Helvetica" w:eastAsia="Helvetica Neue" w:hAnsi="Helvetica" w:cs="Gill Sans"/>
        </w:rPr>
        <w:t xml:space="preserve"> l</w:t>
      </w:r>
      <w:r w:rsidR="00813158">
        <w:rPr>
          <w:rFonts w:ascii="Helvetica" w:eastAsia="Helvetica Neue" w:hAnsi="Helvetica" w:cs="Gill Sans"/>
        </w:rPr>
        <w:t xml:space="preserve">ight </w:t>
      </w:r>
      <w:r w:rsidR="004137B6" w:rsidRPr="00C91212">
        <w:rPr>
          <w:rFonts w:ascii="Helvetica" w:eastAsia="Helvetica Neue" w:hAnsi="Helvetica" w:cs="Gill Sans"/>
        </w:rPr>
        <w:t>sheet microscopy, which allows rapid, long-term volumetric imaging at resolution</w:t>
      </w:r>
      <w:r w:rsidR="00813158">
        <w:rPr>
          <w:rFonts w:ascii="Helvetica" w:eastAsia="Helvetica Neue" w:hAnsi="Helvetica" w:cs="Gill Sans"/>
        </w:rPr>
        <w:t xml:space="preserve"> sufficient to capture sub-cellular events</w:t>
      </w:r>
      <w:r w:rsidR="008C7CEB">
        <w:rPr>
          <w:rFonts w:ascii="Helvetica" w:eastAsia="Helvetica Neue" w:hAnsi="Helvetica" w:cs="Gill Sans"/>
        </w:rPr>
        <w:t xml:space="preserve"> (CITE)</w:t>
      </w:r>
      <w:r w:rsidR="004137B6" w:rsidRPr="00C91212">
        <w:rPr>
          <w:rFonts w:ascii="Helvetica" w:eastAsia="Helvetica Neue" w:hAnsi="Helvetica" w:cs="Gill Sans"/>
        </w:rPr>
        <w:t>.</w:t>
      </w:r>
      <w:r w:rsidR="003250BF">
        <w:rPr>
          <w:rFonts w:ascii="Helvetica" w:eastAsia="Helvetica Neue" w:hAnsi="Helvetica" w:cs="Gill Sans"/>
        </w:rPr>
        <w:t xml:space="preserve"> By comparison to other imaging methods, light sheet microscopy is uniquely suitable for imaging calcium dynamics in large populations of cells: raster-scanning methods like confocal and two-photon microscopy are too slow </w:t>
      </w:r>
    </w:p>
    <w:p w14:paraId="5EC883CF" w14:textId="77777777" w:rsidR="00963F7F" w:rsidRDefault="00963F7F" w:rsidP="006E2E26">
      <w:pPr>
        <w:spacing w:line="480" w:lineRule="auto"/>
        <w:jc w:val="both"/>
        <w:rPr>
          <w:rFonts w:ascii="Helvetica" w:eastAsia="Helvetica Neue" w:hAnsi="Helvetica" w:cs="Gill Sans"/>
        </w:rPr>
      </w:pPr>
    </w:p>
    <w:p w14:paraId="7764554F" w14:textId="77777777" w:rsidR="00963F7F" w:rsidRDefault="00963F7F" w:rsidP="006E2E26">
      <w:pPr>
        <w:spacing w:line="480" w:lineRule="auto"/>
        <w:jc w:val="both"/>
        <w:rPr>
          <w:rFonts w:ascii="Helvetica" w:eastAsia="Helvetica Neue" w:hAnsi="Helvetica" w:cs="Gill Sans"/>
        </w:rPr>
      </w:pPr>
    </w:p>
    <w:p w14:paraId="3DFAE55E" w14:textId="77777777" w:rsidR="006E2E26" w:rsidRPr="00C91212" w:rsidRDefault="006E2E26" w:rsidP="006E2E26">
      <w:pPr>
        <w:spacing w:line="480" w:lineRule="auto"/>
        <w:jc w:val="both"/>
        <w:rPr>
          <w:rFonts w:ascii="Helvetica" w:eastAsia="Helvetica Neue" w:hAnsi="Helvetica" w:cs="Gill Sans"/>
        </w:rPr>
      </w:pPr>
      <w:r w:rsidRPr="00C91212">
        <w:rPr>
          <w:rFonts w:ascii="Helvetica" w:eastAsia="Helvetica Neue" w:hAnsi="Helvetica" w:cs="Gill Sans"/>
        </w:rPr>
        <w:t>[spontaneous calcium activity in zebrafish astroglia]</w:t>
      </w:r>
    </w:p>
    <w:p w14:paraId="5D3E0D48" w14:textId="77777777" w:rsidR="006E2E26" w:rsidRPr="00C91212" w:rsidRDefault="006E2E26" w:rsidP="006E2E26">
      <w:pPr>
        <w:spacing w:line="480" w:lineRule="auto"/>
        <w:jc w:val="both"/>
        <w:rPr>
          <w:rFonts w:ascii="Helvetica" w:eastAsia="Helvetica Neue" w:hAnsi="Helvetica" w:cs="Gill Sans"/>
        </w:rPr>
      </w:pPr>
      <w:bookmarkStart w:id="77" w:name="_wkxc3ud8z3hp" w:colFirst="0" w:colLast="0"/>
      <w:bookmarkEnd w:id="77"/>
      <w:r w:rsidRPr="00C91212">
        <w:rPr>
          <w:rFonts w:ascii="Helvetica" w:eastAsia="Helvetica Neue" w:hAnsi="Helvetica" w:cs="Gill Sans"/>
        </w:rPr>
        <w:tab/>
        <w:t>define a filter that picks out single-cell events</w:t>
      </w:r>
    </w:p>
    <w:p w14:paraId="30905D99" w14:textId="77777777" w:rsidR="006E2E26" w:rsidRPr="00C91212" w:rsidRDefault="006E2E26" w:rsidP="006E2E26">
      <w:pPr>
        <w:spacing w:line="480" w:lineRule="auto"/>
        <w:ind w:firstLine="720"/>
        <w:jc w:val="both"/>
        <w:rPr>
          <w:rFonts w:ascii="Helvetica" w:eastAsia="Helvetica Neue" w:hAnsi="Helvetica" w:cs="Gill Sans"/>
        </w:rPr>
      </w:pPr>
      <w:bookmarkStart w:id="78" w:name="_mi7w592u752e" w:colFirst="0" w:colLast="0"/>
      <w:bookmarkEnd w:id="78"/>
      <w:r w:rsidRPr="00C91212">
        <w:rPr>
          <w:rFonts w:ascii="Helvetica" w:eastAsia="Helvetica Neue" w:hAnsi="Helvetica" w:cs="Gill Sans"/>
        </w:rPr>
        <w:t>frequency of single cells getting activated</w:t>
      </w:r>
    </w:p>
    <w:p w14:paraId="2D637347" w14:textId="77777777" w:rsidR="006E2E26" w:rsidRPr="00C91212" w:rsidRDefault="006E2E26" w:rsidP="006E2E26">
      <w:pPr>
        <w:spacing w:line="480" w:lineRule="auto"/>
        <w:ind w:firstLine="720"/>
        <w:jc w:val="both"/>
        <w:rPr>
          <w:rFonts w:ascii="Helvetica" w:eastAsia="Helvetica Neue" w:hAnsi="Helvetica" w:cs="Gill Sans"/>
        </w:rPr>
      </w:pPr>
      <w:bookmarkStart w:id="79" w:name="_fky2jukfe509" w:colFirst="0" w:colLast="0"/>
      <w:bookmarkEnd w:id="79"/>
      <w:r w:rsidRPr="00C91212">
        <w:rPr>
          <w:rFonts w:ascii="Helvetica" w:eastAsia="Helvetica Neue" w:hAnsi="Helvetica" w:cs="Gill Sans"/>
        </w:rPr>
        <w:t>spatial distribution of localized calcium events</w:t>
      </w:r>
    </w:p>
    <w:p w14:paraId="5B4A2336" w14:textId="77777777" w:rsidR="006E2E26" w:rsidRPr="00C91212" w:rsidRDefault="006E2E26" w:rsidP="006E2E26">
      <w:pPr>
        <w:spacing w:line="480" w:lineRule="auto"/>
        <w:jc w:val="both"/>
        <w:rPr>
          <w:rFonts w:ascii="Helvetica" w:eastAsia="Helvetica Neue" w:hAnsi="Helvetica" w:cs="Gill Sans"/>
        </w:rPr>
      </w:pPr>
      <w:bookmarkStart w:id="80" w:name="_3jjwdazenmb3" w:colFirst="0" w:colLast="0"/>
      <w:bookmarkEnd w:id="80"/>
    </w:p>
    <w:p w14:paraId="4635C634" w14:textId="77777777" w:rsidR="006E2E26" w:rsidRPr="00C91212" w:rsidRDefault="006E2E26" w:rsidP="006E2E26">
      <w:pPr>
        <w:spacing w:line="480" w:lineRule="auto"/>
        <w:jc w:val="both"/>
        <w:rPr>
          <w:rFonts w:ascii="Helvetica" w:eastAsia="Helvetica Neue" w:hAnsi="Helvetica" w:cs="Gill Sans"/>
        </w:rPr>
      </w:pPr>
      <w:bookmarkStart w:id="81" w:name="_axkotm7olsr6" w:colFirst="0" w:colLast="0"/>
      <w:bookmarkEnd w:id="81"/>
      <w:r w:rsidRPr="00C91212">
        <w:rPr>
          <w:rFonts w:ascii="Helvetica" w:eastAsia="Helvetica Neue" w:hAnsi="Helvetica" w:cs="Gill Sans"/>
        </w:rPr>
        <w:t>[sensory- and behavior-evoked calcium activity]</w:t>
      </w:r>
    </w:p>
    <w:p w14:paraId="1EAE9CCF" w14:textId="77777777" w:rsidR="006E2E26" w:rsidRPr="00C91212" w:rsidRDefault="006E2E26" w:rsidP="006E2E26">
      <w:pPr>
        <w:spacing w:line="480" w:lineRule="auto"/>
        <w:jc w:val="both"/>
        <w:rPr>
          <w:rFonts w:ascii="Helvetica" w:eastAsia="Helvetica Neue" w:hAnsi="Helvetica" w:cs="Gill Sans"/>
        </w:rPr>
      </w:pPr>
      <w:bookmarkStart w:id="82" w:name="_u55wk0yuujmm" w:colFirst="0" w:colLast="0"/>
      <w:bookmarkEnd w:id="82"/>
    </w:p>
    <w:p w14:paraId="7A2BE993" w14:textId="0A16EFA1" w:rsidR="006E2E26" w:rsidRPr="00C91212" w:rsidRDefault="00EC5DD0" w:rsidP="006E2E26">
      <w:pPr>
        <w:spacing w:line="480" w:lineRule="auto"/>
        <w:jc w:val="both"/>
        <w:rPr>
          <w:rFonts w:ascii="Helvetica" w:eastAsia="Helvetica Neue" w:hAnsi="Helvetica" w:cs="Gill Sans"/>
        </w:rPr>
      </w:pPr>
      <w:r w:rsidRPr="00C91212">
        <w:rPr>
          <w:rFonts w:ascii="Helvetica" w:eastAsia="Helvetica Neue" w:hAnsi="Helvetica" w:cs="Gill Sans"/>
        </w:rPr>
        <w:lastRenderedPageBreak/>
        <w:t xml:space="preserve">We consistently observed </w:t>
      </w:r>
      <w:r w:rsidR="00BB3050" w:rsidRPr="00C91212">
        <w:rPr>
          <w:rFonts w:ascii="Helvetica" w:eastAsia="Helvetica Neue" w:hAnsi="Helvetica" w:cs="Gill Sans"/>
        </w:rPr>
        <w:t>large ensembles of astroglia</w:t>
      </w:r>
      <w:r w:rsidR="00E45E7D" w:rsidRPr="00C91212">
        <w:rPr>
          <w:rFonts w:ascii="Helvetica" w:eastAsia="Helvetica Neue" w:hAnsi="Helvetica" w:cs="Gill Sans"/>
        </w:rPr>
        <w:t xml:space="preserve"> </w:t>
      </w:r>
      <w:r w:rsidR="00035071">
        <w:rPr>
          <w:rFonts w:ascii="Helvetica" w:eastAsia="Helvetica Neue" w:hAnsi="Helvetica" w:cs="Gill Sans"/>
        </w:rPr>
        <w:t>engaged</w:t>
      </w:r>
      <w:r w:rsidR="00364504" w:rsidRPr="00C91212">
        <w:rPr>
          <w:rFonts w:ascii="Helvetica" w:eastAsia="Helvetica Neue" w:hAnsi="Helvetica" w:cs="Gill Sans"/>
        </w:rPr>
        <w:t xml:space="preserve"> in spatially propagating waves of calcium activity.</w:t>
      </w:r>
      <w:r w:rsidR="00035071">
        <w:rPr>
          <w:rFonts w:ascii="Helvetica" w:eastAsia="Helvetica Neue" w:hAnsi="Helvetica" w:cs="Gill Sans"/>
        </w:rPr>
        <w:t xml:space="preserve"> In mice,</w:t>
      </w:r>
      <w:r w:rsidR="00B13E70">
        <w:rPr>
          <w:rFonts w:ascii="Helvetica" w:eastAsia="Helvetica Neue" w:hAnsi="Helvetica" w:cs="Gill Sans"/>
        </w:rPr>
        <w:t xml:space="preserve"> similar phenomena, termed</w:t>
      </w:r>
      <w:r w:rsidR="00035071">
        <w:rPr>
          <w:rFonts w:ascii="Helvetica" w:eastAsia="Helvetica Neue" w:hAnsi="Helvetica" w:cs="Gill Sans"/>
        </w:rPr>
        <w:t xml:space="preserve"> </w:t>
      </w:r>
      <w:r w:rsidR="00B13E70">
        <w:rPr>
          <w:rFonts w:ascii="Helvetica" w:eastAsia="Helvetica Neue" w:hAnsi="Helvetica" w:cs="Gill Sans"/>
        </w:rPr>
        <w:t>“</w:t>
      </w:r>
      <w:r w:rsidR="00035071">
        <w:rPr>
          <w:rFonts w:ascii="Helvetica" w:eastAsia="Helvetica Neue" w:hAnsi="Helvetica" w:cs="Gill Sans"/>
        </w:rPr>
        <w:t>calcium waves</w:t>
      </w:r>
      <w:r w:rsidR="00B13E70">
        <w:rPr>
          <w:rFonts w:ascii="Helvetica" w:eastAsia="Helvetica Neue" w:hAnsi="Helvetica" w:cs="Gill Sans"/>
        </w:rPr>
        <w:t>”,</w:t>
      </w:r>
      <w:r w:rsidR="00035071">
        <w:rPr>
          <w:rFonts w:ascii="Helvetica" w:eastAsia="Helvetica Neue" w:hAnsi="Helvetica" w:cs="Gill Sans"/>
        </w:rPr>
        <w:t xml:space="preserve"> been reported in Müller glia (</w:t>
      </w:r>
      <w:r w:rsidR="00035071" w:rsidRPr="00035071">
        <w:rPr>
          <w:rFonts w:ascii="Helvetica" w:eastAsia="Helvetica Neue" w:hAnsi="Helvetica" w:cs="Gill Sans"/>
          <w:b/>
        </w:rPr>
        <w:t>CITE</w:t>
      </w:r>
      <w:r w:rsidR="00035071">
        <w:rPr>
          <w:rFonts w:ascii="Helvetica" w:eastAsia="Helvetica Neue" w:hAnsi="Helvetica" w:cs="Gill Sans"/>
        </w:rPr>
        <w:t>), Radial glia</w:t>
      </w:r>
      <w:r w:rsidR="00B13E70">
        <w:rPr>
          <w:rFonts w:ascii="Helvetica" w:eastAsia="Helvetica Neue" w:hAnsi="Helvetica" w:cs="Gill Sans"/>
        </w:rPr>
        <w:t xml:space="preserve"> (</w:t>
      </w:r>
      <w:r w:rsidR="00B13E70" w:rsidRPr="00B13E70">
        <w:rPr>
          <w:rFonts w:ascii="Helvetica" w:eastAsia="Helvetica Neue" w:hAnsi="Helvetica" w:cs="Gill Sans"/>
          <w:b/>
        </w:rPr>
        <w:t>CITE</w:t>
      </w:r>
      <w:r w:rsidR="00B13E70" w:rsidRPr="00B13E70">
        <w:rPr>
          <w:rFonts w:ascii="Helvetica" w:eastAsia="Helvetica Neue" w:hAnsi="Helvetica" w:cs="Gill Sans"/>
        </w:rPr>
        <w:t>)</w:t>
      </w:r>
      <w:r w:rsidR="00B13E70">
        <w:rPr>
          <w:rFonts w:ascii="Helvetica" w:eastAsia="Helvetica Neue" w:hAnsi="Helvetica" w:cs="Gill Sans"/>
        </w:rPr>
        <w:t xml:space="preserve">, </w:t>
      </w:r>
      <w:r w:rsidR="001636D4">
        <w:rPr>
          <w:rFonts w:ascii="Helvetica" w:eastAsia="Helvetica Neue" w:hAnsi="Helvetica" w:cs="Gill Sans"/>
        </w:rPr>
        <w:t xml:space="preserve">Bergmann glia (Cite), </w:t>
      </w:r>
      <w:r w:rsidR="00B13E70">
        <w:rPr>
          <w:rFonts w:ascii="Helvetica" w:eastAsia="Helvetica Neue" w:hAnsi="Helvetica" w:cs="Gill Sans"/>
        </w:rPr>
        <w:t>and astrocytes (CITE)</w:t>
      </w:r>
      <w:r w:rsidR="001636D4">
        <w:rPr>
          <w:rFonts w:ascii="Helvetica" w:eastAsia="Helvetica Neue" w:hAnsi="Helvetica" w:cs="Gill Sans"/>
        </w:rPr>
        <w:t xml:space="preserve">. </w:t>
      </w:r>
      <w:r w:rsidR="00B13E70">
        <w:rPr>
          <w:rFonts w:ascii="Helvetica" w:eastAsia="Helvetica Neue" w:hAnsi="Helvetica" w:cs="Gill Sans"/>
          <w:b/>
        </w:rPr>
        <w:t xml:space="preserve">  </w:t>
      </w:r>
    </w:p>
    <w:p w14:paraId="460FD842" w14:textId="77777777" w:rsidR="006E2E26" w:rsidRPr="00C91212" w:rsidRDefault="006E2E26" w:rsidP="006E2E26">
      <w:pPr>
        <w:spacing w:line="480" w:lineRule="auto"/>
        <w:jc w:val="both"/>
        <w:rPr>
          <w:rFonts w:ascii="Helvetica" w:eastAsia="Helvetica Neue" w:hAnsi="Helvetica" w:cs="Gill Sans"/>
        </w:rPr>
      </w:pPr>
    </w:p>
    <w:p w14:paraId="0ED16855" w14:textId="77777777" w:rsidR="006E2E26" w:rsidRPr="00C91212" w:rsidRDefault="006E2E26" w:rsidP="006E2E26">
      <w:pPr>
        <w:spacing w:line="480" w:lineRule="auto"/>
        <w:jc w:val="both"/>
        <w:rPr>
          <w:rFonts w:ascii="Helvetica" w:eastAsia="Helvetica Neue" w:hAnsi="Helvetica" w:cs="Gill Sans"/>
        </w:rPr>
      </w:pPr>
      <w:bookmarkStart w:id="83" w:name="_oh9mewbi3yx1" w:colFirst="0" w:colLast="0"/>
      <w:bookmarkEnd w:id="83"/>
      <w:r w:rsidRPr="00C91212">
        <w:rPr>
          <w:rFonts w:ascii="Helvetica" w:eastAsia="Helvetica Neue" w:hAnsi="Helvetica" w:cs="Gill Sans"/>
        </w:rPr>
        <w:t>[brain-wide glial calcium events]</w:t>
      </w:r>
    </w:p>
    <w:p w14:paraId="129C4E63" w14:textId="77777777" w:rsidR="006E2E26" w:rsidRPr="00C91212" w:rsidRDefault="006E2E26" w:rsidP="006E2E26">
      <w:pPr>
        <w:spacing w:line="480" w:lineRule="auto"/>
        <w:jc w:val="both"/>
        <w:rPr>
          <w:rFonts w:ascii="Helvetica" w:eastAsia="Helvetica Neue" w:hAnsi="Helvetica" w:cs="Gill Sans"/>
        </w:rPr>
      </w:pPr>
      <w:bookmarkStart w:id="84" w:name="_w4itpc79i6e5" w:colFirst="0" w:colLast="0"/>
      <w:bookmarkEnd w:id="84"/>
      <w:r w:rsidRPr="00C91212">
        <w:rPr>
          <w:rFonts w:ascii="Helvetica" w:eastAsia="Helvetica Neue" w:hAnsi="Helvetica" w:cs="Gill Sans"/>
        </w:rPr>
        <w:tab/>
        <w:t>spatial source of astroglial calcium waves</w:t>
      </w:r>
    </w:p>
    <w:p w14:paraId="1177E6B6" w14:textId="77777777" w:rsidR="006E2E26" w:rsidRPr="00C91212" w:rsidRDefault="006E2E26" w:rsidP="006E2E26">
      <w:pPr>
        <w:spacing w:line="480" w:lineRule="auto"/>
        <w:ind w:firstLine="720"/>
        <w:jc w:val="both"/>
        <w:rPr>
          <w:rFonts w:ascii="Helvetica" w:eastAsia="Helvetica Neue" w:hAnsi="Helvetica" w:cs="Gill Sans"/>
        </w:rPr>
      </w:pPr>
      <w:bookmarkStart w:id="85" w:name="_8kg1rbjf6mr6" w:colFirst="0" w:colLast="0"/>
      <w:bookmarkEnd w:id="85"/>
      <w:r w:rsidRPr="00C91212">
        <w:rPr>
          <w:rFonts w:ascii="Helvetica" w:eastAsia="Helvetica Neue" w:hAnsi="Helvetica" w:cs="Gill Sans"/>
        </w:rPr>
        <w:t>frequency of astroglial calcium waves</w:t>
      </w:r>
    </w:p>
    <w:p w14:paraId="3FDA972E" w14:textId="77777777" w:rsidR="006E2E26" w:rsidRPr="00C91212" w:rsidRDefault="006E2E26" w:rsidP="006E2E26">
      <w:pPr>
        <w:spacing w:line="480" w:lineRule="auto"/>
        <w:ind w:firstLine="720"/>
        <w:jc w:val="both"/>
        <w:rPr>
          <w:rFonts w:ascii="Helvetica" w:eastAsia="Helvetica Neue" w:hAnsi="Helvetica" w:cs="Gill Sans"/>
        </w:rPr>
      </w:pPr>
      <w:bookmarkStart w:id="86" w:name="_13xiz7vnegci" w:colFirst="0" w:colLast="0"/>
      <w:bookmarkEnd w:id="86"/>
      <w:r w:rsidRPr="00C91212">
        <w:rPr>
          <w:rFonts w:ascii="Helvetica" w:eastAsia="Helvetica Neue" w:hAnsi="Helvetica" w:cs="Gill Sans"/>
        </w:rPr>
        <w:t>propagation speed of astroglial calcium waves</w:t>
      </w:r>
    </w:p>
    <w:p w14:paraId="5FA9CBBE" w14:textId="74813BDD" w:rsidR="006E2E26" w:rsidRPr="00C91212" w:rsidRDefault="006E2E26" w:rsidP="00035071">
      <w:pPr>
        <w:spacing w:line="480" w:lineRule="auto"/>
        <w:ind w:firstLine="720"/>
        <w:jc w:val="both"/>
        <w:rPr>
          <w:rFonts w:ascii="Helvetica" w:eastAsia="Helvetica Neue" w:hAnsi="Helvetica" w:cs="Gill Sans"/>
        </w:rPr>
      </w:pPr>
      <w:bookmarkStart w:id="87" w:name="_fd15lbrqtzgd" w:colFirst="0" w:colLast="0"/>
      <w:bookmarkEnd w:id="87"/>
      <w:r w:rsidRPr="00C91212">
        <w:rPr>
          <w:rFonts w:ascii="Helvetica" w:eastAsia="Helvetica Neue" w:hAnsi="Helvetica" w:cs="Gill Sans"/>
        </w:rPr>
        <w:t xml:space="preserve">behavioral correlates of astroglial calcium waves </w:t>
      </w:r>
      <w:bookmarkStart w:id="88" w:name="_9zsdve702y7" w:colFirst="0" w:colLast="0"/>
      <w:bookmarkStart w:id="89" w:name="_bjhdqrxugpym" w:colFirst="0" w:colLast="0"/>
      <w:bookmarkEnd w:id="88"/>
      <w:bookmarkEnd w:id="89"/>
    </w:p>
    <w:p w14:paraId="0AA57944" w14:textId="1D087BEC" w:rsidR="006E2E26" w:rsidRPr="00C91212" w:rsidRDefault="006E2E26" w:rsidP="006E2E26">
      <w:pPr>
        <w:spacing w:line="480" w:lineRule="auto"/>
        <w:jc w:val="both"/>
        <w:rPr>
          <w:rFonts w:ascii="Helvetica" w:eastAsia="Helvetica Neue" w:hAnsi="Helvetica" w:cs="Gill Sans"/>
        </w:rPr>
      </w:pPr>
      <w:bookmarkStart w:id="90" w:name="_2bxxapghazq0" w:colFirst="0" w:colLast="0"/>
      <w:bookmarkEnd w:id="90"/>
      <w:r w:rsidRPr="00C91212">
        <w:rPr>
          <w:rFonts w:ascii="Helvetica" w:eastAsia="Helvetica Neue" w:hAnsi="Helvetica" w:cs="Gill Sans"/>
        </w:rPr>
        <w:t>[Simultaneous dual-population imaging]</w:t>
      </w:r>
      <w:bookmarkStart w:id="91" w:name="_s9l0agsixfw2" w:colFirst="0" w:colLast="0"/>
      <w:bookmarkEnd w:id="91"/>
    </w:p>
    <w:p w14:paraId="0929E638" w14:textId="77777777" w:rsidR="006E2E26" w:rsidRPr="00C91212" w:rsidRDefault="006E2E26" w:rsidP="006E2E26">
      <w:pPr>
        <w:spacing w:line="480" w:lineRule="auto"/>
        <w:jc w:val="both"/>
        <w:rPr>
          <w:rFonts w:ascii="Helvetica" w:eastAsia="Helvetica Neue" w:hAnsi="Helvetica" w:cs="Gill Sans"/>
        </w:rPr>
      </w:pPr>
      <w:bookmarkStart w:id="92" w:name="_el2qxvv75g65" w:colFirst="0" w:colLast="0"/>
      <w:bookmarkEnd w:id="92"/>
      <w:r w:rsidRPr="00C91212">
        <w:rPr>
          <w:rFonts w:ascii="Helvetica" w:eastAsia="Helvetica Neue" w:hAnsi="Helvetica" w:cs="Gill Sans"/>
        </w:rPr>
        <w:t>[History of glia responding to neuromodulators]</w:t>
      </w:r>
    </w:p>
    <w:p w14:paraId="2771B4E2" w14:textId="77777777" w:rsidR="006E2E26" w:rsidRPr="00C91212" w:rsidRDefault="006E2E26" w:rsidP="006E2E26">
      <w:pPr>
        <w:spacing w:line="480" w:lineRule="auto"/>
        <w:jc w:val="both"/>
        <w:rPr>
          <w:rFonts w:ascii="Helvetica" w:eastAsia="Helvetica Neue" w:hAnsi="Helvetica" w:cs="Gill Sans"/>
        </w:rPr>
      </w:pPr>
      <w:bookmarkStart w:id="93" w:name="_lx822btv9m41" w:colFirst="0" w:colLast="0"/>
      <w:bookmarkEnd w:id="93"/>
      <w:r w:rsidRPr="00C91212">
        <w:rPr>
          <w:rFonts w:ascii="Helvetica" w:eastAsia="Helvetica Neue" w:hAnsi="Helvetica" w:cs="Gill Sans"/>
        </w:rPr>
        <w:t>[</w:t>
      </w:r>
      <w:proofErr w:type="spellStart"/>
      <w:r w:rsidRPr="00C91212">
        <w:rPr>
          <w:rFonts w:ascii="Helvetica" w:eastAsia="Helvetica Neue" w:hAnsi="Helvetica" w:cs="Gill Sans"/>
        </w:rPr>
        <w:t>Bergles</w:t>
      </w:r>
      <w:proofErr w:type="spellEnd"/>
      <w:r w:rsidRPr="00C91212">
        <w:rPr>
          <w:rFonts w:ascii="Helvetica" w:eastAsia="Helvetica Neue" w:hAnsi="Helvetica" w:cs="Gill Sans"/>
        </w:rPr>
        <w:t xml:space="preserve"> </w:t>
      </w:r>
      <w:proofErr w:type="spellStart"/>
      <w:r w:rsidRPr="00C91212">
        <w:rPr>
          <w:rFonts w:ascii="Helvetica" w:eastAsia="Helvetica Neue" w:hAnsi="Helvetica" w:cs="Gill Sans"/>
        </w:rPr>
        <w:t>pape</w:t>
      </w:r>
      <w:proofErr w:type="spellEnd"/>
      <w:r w:rsidRPr="00C91212">
        <w:rPr>
          <w:rFonts w:ascii="Helvetica" w:eastAsia="Helvetica Neue" w:hAnsi="Helvetica" w:cs="Gill Sans"/>
        </w:rPr>
        <w:t>], [</w:t>
      </w:r>
      <w:proofErr w:type="spellStart"/>
      <w:r w:rsidRPr="00C91212">
        <w:rPr>
          <w:rFonts w:ascii="Helvetica" w:eastAsia="Helvetica Neue" w:hAnsi="Helvetica" w:cs="Gill Sans"/>
        </w:rPr>
        <w:t>nedergaard</w:t>
      </w:r>
      <w:proofErr w:type="spellEnd"/>
      <w:r w:rsidRPr="00C91212">
        <w:rPr>
          <w:rFonts w:ascii="Helvetica" w:eastAsia="Helvetica Neue" w:hAnsi="Helvetica" w:cs="Gill Sans"/>
        </w:rPr>
        <w:t xml:space="preserve"> </w:t>
      </w:r>
      <w:proofErr w:type="spellStart"/>
      <w:r w:rsidRPr="00C91212">
        <w:rPr>
          <w:rFonts w:ascii="Helvetica" w:eastAsia="Helvetica Neue" w:hAnsi="Helvetica" w:cs="Gill Sans"/>
        </w:rPr>
        <w:t>papes</w:t>
      </w:r>
      <w:proofErr w:type="spellEnd"/>
      <w:r w:rsidRPr="00C91212">
        <w:rPr>
          <w:rFonts w:ascii="Helvetica" w:eastAsia="Helvetica Neue" w:hAnsi="Helvetica" w:cs="Gill Sans"/>
        </w:rPr>
        <w:t xml:space="preserve">], [ma freeman </w:t>
      </w:r>
      <w:proofErr w:type="spellStart"/>
      <w:r w:rsidRPr="00C91212">
        <w:rPr>
          <w:rFonts w:ascii="Helvetica" w:eastAsia="Helvetica Neue" w:hAnsi="Helvetica" w:cs="Gill Sans"/>
        </w:rPr>
        <w:t>pape</w:t>
      </w:r>
      <w:proofErr w:type="spellEnd"/>
      <w:r w:rsidRPr="00C91212">
        <w:rPr>
          <w:rFonts w:ascii="Helvetica" w:eastAsia="Helvetica Neue" w:hAnsi="Helvetica" w:cs="Gill Sans"/>
        </w:rPr>
        <w:t>]</w:t>
      </w:r>
    </w:p>
    <w:p w14:paraId="0B65297C" w14:textId="77777777" w:rsidR="006E2E26" w:rsidRPr="00C91212" w:rsidRDefault="006E2E26" w:rsidP="00CE68DD">
      <w:pPr>
        <w:pStyle w:val="Heading2"/>
      </w:pPr>
    </w:p>
    <w:p w14:paraId="016E84B8" w14:textId="397A8D18" w:rsidR="005A228F" w:rsidRPr="00C91212" w:rsidRDefault="005A228F" w:rsidP="00CE68DD">
      <w:pPr>
        <w:pStyle w:val="Heading2"/>
      </w:pPr>
      <w:bookmarkStart w:id="94" w:name="_Toc536627095"/>
      <w:r w:rsidRPr="00C91212">
        <w:t>Discussion</w:t>
      </w:r>
      <w:bookmarkEnd w:id="94"/>
    </w:p>
    <w:p w14:paraId="29032087" w14:textId="4C1C8FA4" w:rsidR="005A228F" w:rsidRPr="00F13D46" w:rsidRDefault="005A228F" w:rsidP="00CE68DD">
      <w:pPr>
        <w:spacing w:line="480" w:lineRule="auto"/>
        <w:jc w:val="both"/>
        <w:rPr>
          <w:rFonts w:ascii="Helvetica" w:eastAsia="Helvetica Neue" w:hAnsi="Helvetica" w:cs="Gill Sans"/>
        </w:rPr>
      </w:pPr>
    </w:p>
    <w:p w14:paraId="7293BE88" w14:textId="77777777" w:rsidR="006E2E26" w:rsidRPr="00C91212" w:rsidRDefault="006E2E26" w:rsidP="00CE68DD">
      <w:pPr>
        <w:spacing w:line="480" w:lineRule="auto"/>
        <w:jc w:val="both"/>
        <w:rPr>
          <w:rFonts w:ascii="Helvetica" w:eastAsia="Helvetica Neue" w:hAnsi="Helvetica" w:cs="Gill Sans"/>
          <w:b/>
        </w:rPr>
      </w:pPr>
    </w:p>
    <w:p w14:paraId="1C094C26" w14:textId="77777777" w:rsidR="006E2E26" w:rsidRPr="00C91212" w:rsidRDefault="006E2E26" w:rsidP="00CE68DD">
      <w:pPr>
        <w:spacing w:line="480" w:lineRule="auto"/>
        <w:jc w:val="both"/>
        <w:rPr>
          <w:rFonts w:ascii="Helvetica" w:eastAsia="Helvetica Neue" w:hAnsi="Helvetica" w:cs="Gill Sans"/>
          <w:b/>
        </w:rPr>
      </w:pPr>
    </w:p>
    <w:p w14:paraId="4D12A7C8" w14:textId="75C984A0" w:rsidR="00000ACC" w:rsidRPr="00C91212" w:rsidRDefault="005A228F" w:rsidP="00DB4260">
      <w:pPr>
        <w:pStyle w:val="Heading2"/>
      </w:pPr>
      <w:bookmarkStart w:id="95" w:name="_Toc536627096"/>
      <w:r w:rsidRPr="00C91212">
        <w:t>Mat</w:t>
      </w:r>
      <w:r w:rsidR="009D6EC6" w:rsidRPr="00C91212">
        <w:t>erial</w:t>
      </w:r>
      <w:r w:rsidRPr="00C91212">
        <w:t>s and methods</w:t>
      </w:r>
      <w:bookmarkStart w:id="96" w:name="_uyvbrwue57jr" w:colFirst="0" w:colLast="0"/>
      <w:bookmarkStart w:id="97" w:name="_xi1s6ubsnq20" w:colFirst="0" w:colLast="0"/>
      <w:bookmarkStart w:id="98" w:name="_nmwmaipra3h1" w:colFirst="0" w:colLast="0"/>
      <w:bookmarkStart w:id="99" w:name="_37tvt27tq8w" w:colFirst="0" w:colLast="0"/>
      <w:bookmarkStart w:id="100" w:name="_8hjbockj6lwq" w:colFirst="0" w:colLast="0"/>
      <w:bookmarkEnd w:id="95"/>
      <w:bookmarkEnd w:id="96"/>
      <w:bookmarkEnd w:id="97"/>
      <w:bookmarkEnd w:id="98"/>
      <w:bookmarkEnd w:id="99"/>
      <w:bookmarkEnd w:id="100"/>
    </w:p>
    <w:p w14:paraId="2F294767" w14:textId="77777777" w:rsidR="00000ACC" w:rsidRPr="00C91212" w:rsidRDefault="00000ACC" w:rsidP="00CE68DD">
      <w:pPr>
        <w:spacing w:line="480" w:lineRule="auto"/>
        <w:jc w:val="both"/>
        <w:rPr>
          <w:rFonts w:ascii="Helvetica" w:eastAsia="Helvetica Neue" w:hAnsi="Helvetica" w:cs="Gill Sans"/>
        </w:rPr>
      </w:pPr>
      <w:bookmarkStart w:id="101" w:name="_7n74xzo4qocp" w:colFirst="0" w:colLast="0"/>
      <w:bookmarkStart w:id="102" w:name="_yj6kkoic6nk" w:colFirst="0" w:colLast="0"/>
      <w:bookmarkEnd w:id="101"/>
      <w:bookmarkEnd w:id="102"/>
    </w:p>
    <w:p w14:paraId="62EEF6E0" w14:textId="61C21121" w:rsidR="00000ACC" w:rsidRPr="00C91212" w:rsidRDefault="00000ACC" w:rsidP="00CE68DD">
      <w:pPr>
        <w:spacing w:line="480" w:lineRule="auto"/>
        <w:jc w:val="both"/>
        <w:rPr>
          <w:rFonts w:ascii="Helvetica" w:eastAsia="Helvetica Neue" w:hAnsi="Helvetica" w:cs="Gill Sans"/>
        </w:rPr>
      </w:pPr>
      <w:bookmarkStart w:id="103" w:name="_534pji20pv5" w:colFirst="0" w:colLast="0"/>
      <w:bookmarkStart w:id="104" w:name="_65fpxy93qvja" w:colFirst="0" w:colLast="0"/>
      <w:bookmarkEnd w:id="103"/>
      <w:bookmarkEnd w:id="104"/>
    </w:p>
    <w:p w14:paraId="094182CB" w14:textId="79755C82" w:rsidR="00000ACC" w:rsidRPr="00C91212" w:rsidRDefault="00321E57" w:rsidP="00CE68DD">
      <w:pPr>
        <w:tabs>
          <w:tab w:val="left" w:pos="2960"/>
        </w:tabs>
        <w:spacing w:line="480" w:lineRule="auto"/>
        <w:jc w:val="both"/>
        <w:rPr>
          <w:rFonts w:ascii="Helvetica" w:eastAsia="Helvetica Neue" w:hAnsi="Helvetica" w:cs="Gill Sans"/>
        </w:rPr>
      </w:pPr>
      <w:bookmarkStart w:id="105" w:name="_efjm6jy7jsx" w:colFirst="0" w:colLast="0"/>
      <w:bookmarkStart w:id="106" w:name="_gjdgxs" w:colFirst="0" w:colLast="0"/>
      <w:bookmarkEnd w:id="105"/>
      <w:bookmarkEnd w:id="106"/>
      <w:r w:rsidRPr="00C91212">
        <w:rPr>
          <w:rFonts w:ascii="Helvetica" w:eastAsia="Helvetica Neue" w:hAnsi="Helvetica" w:cs="Gill Sans"/>
        </w:rPr>
        <w:t xml:space="preserve"> </w:t>
      </w:r>
      <w:r w:rsidR="00AE4CD8" w:rsidRPr="00C91212">
        <w:rPr>
          <w:rFonts w:ascii="Helvetica" w:eastAsia="Helvetica Neue" w:hAnsi="Helvetica" w:cs="Gill Sans"/>
        </w:rPr>
        <w:t>[optogenetics of glia]</w:t>
      </w:r>
      <w:r w:rsidR="009D6EC6" w:rsidRPr="00C91212">
        <w:rPr>
          <w:rFonts w:ascii="Helvetica" w:eastAsia="Helvetica Neue" w:hAnsi="Helvetica" w:cs="Gill Sans"/>
        </w:rPr>
        <w:tab/>
      </w:r>
    </w:p>
    <w:p w14:paraId="31434A03" w14:textId="77777777" w:rsidR="00000ACC" w:rsidRPr="00C91212" w:rsidRDefault="00AE4CD8" w:rsidP="00CE68DD">
      <w:pPr>
        <w:spacing w:line="480" w:lineRule="auto"/>
        <w:jc w:val="both"/>
        <w:rPr>
          <w:rFonts w:ascii="Helvetica" w:eastAsia="Helvetica Neue" w:hAnsi="Helvetica" w:cs="Gill Sans"/>
        </w:rPr>
      </w:pPr>
      <w:r w:rsidRPr="00C91212">
        <w:rPr>
          <w:rFonts w:ascii="Helvetica" w:eastAsia="Helvetica Neue" w:hAnsi="Helvetica" w:cs="Gill Sans"/>
        </w:rPr>
        <w:lastRenderedPageBreak/>
        <w:t>[Why spatially targeted perturbation]</w:t>
      </w:r>
    </w:p>
    <w:p w14:paraId="7D7B2BA1" w14:textId="77777777" w:rsidR="00000ACC" w:rsidRPr="00C91212" w:rsidRDefault="00AE4CD8"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With our microscopy </w:t>
      </w:r>
      <w:proofErr w:type="gramStart"/>
      <w:r w:rsidRPr="00C91212">
        <w:rPr>
          <w:rFonts w:ascii="Helvetica" w:eastAsia="Helvetica Neue" w:hAnsi="Helvetica" w:cs="Gill Sans"/>
        </w:rPr>
        <w:t>methods</w:t>
      </w:r>
      <w:proofErr w:type="gramEnd"/>
      <w:r w:rsidRPr="00C91212">
        <w:rPr>
          <w:rFonts w:ascii="Helvetica" w:eastAsia="Helvetica Neue" w:hAnsi="Helvetica" w:cs="Gill Sans"/>
        </w:rPr>
        <w:t xml:space="preserve"> we can continuously observe a large number cells in the nervous system, but observation alone is rarely sufficient to resolve the causal relationships in a complex system. Targeted perturbations are usually necessary to convincingly demonstrate that a causal link exists in a complex biological system. </w:t>
      </w:r>
    </w:p>
    <w:p w14:paraId="7945B7D2" w14:textId="77777777" w:rsidR="00000ACC" w:rsidRPr="00C91212" w:rsidRDefault="00000ACC" w:rsidP="00CE68DD">
      <w:pPr>
        <w:spacing w:line="480" w:lineRule="auto"/>
        <w:jc w:val="both"/>
        <w:rPr>
          <w:rFonts w:ascii="Helvetica" w:eastAsia="Helvetica Neue" w:hAnsi="Helvetica" w:cs="Gill Sans"/>
        </w:rPr>
      </w:pPr>
    </w:p>
    <w:p w14:paraId="02A9E8B5" w14:textId="77777777" w:rsidR="00000ACC" w:rsidRPr="00C91212" w:rsidRDefault="00AE4CD8" w:rsidP="00CE68DD">
      <w:pPr>
        <w:spacing w:line="480" w:lineRule="auto"/>
        <w:jc w:val="both"/>
        <w:rPr>
          <w:rFonts w:ascii="Helvetica" w:eastAsia="Helvetica Neue" w:hAnsi="Helvetica" w:cs="Gill Sans"/>
        </w:rPr>
      </w:pPr>
      <w:r w:rsidRPr="00C91212">
        <w:rPr>
          <w:rFonts w:ascii="Helvetica" w:eastAsia="Helvetica Neue" w:hAnsi="Helvetica" w:cs="Gill Sans"/>
        </w:rPr>
        <w:t>[Strategies for targeted perturbation]</w:t>
      </w:r>
    </w:p>
    <w:p w14:paraId="4B510D25" w14:textId="77777777" w:rsidR="00000ACC" w:rsidRPr="00C91212" w:rsidRDefault="00AE4CD8" w:rsidP="00CE68DD">
      <w:pPr>
        <w:spacing w:line="480" w:lineRule="auto"/>
        <w:jc w:val="both"/>
        <w:rPr>
          <w:rFonts w:ascii="Helvetica" w:eastAsia="Helvetica Neue" w:hAnsi="Helvetica" w:cs="Gill Sans"/>
        </w:rPr>
      </w:pPr>
      <w:r w:rsidRPr="00C91212">
        <w:rPr>
          <w:rFonts w:ascii="Helvetica" w:eastAsia="Helvetica Neue" w:hAnsi="Helvetica" w:cs="Gill Sans"/>
        </w:rPr>
        <w:t>There are several techniques available for spatially patterned light delivery. A simple, direct approach is to use a dual-axis galvanometer to raster-scan a laser beam in the desired pattern. A downside of this approach is the sequential nature of the raster-scanning, which adds a delay between the first and last point scanned; for many applications (including ours) the optical stimulation must be synchronous across the stimulation area.</w:t>
      </w:r>
    </w:p>
    <w:p w14:paraId="7F72106B" w14:textId="77777777" w:rsidR="00000ACC" w:rsidRPr="00C91212" w:rsidRDefault="00000ACC" w:rsidP="00CE68DD">
      <w:pPr>
        <w:spacing w:line="480" w:lineRule="auto"/>
        <w:jc w:val="both"/>
        <w:rPr>
          <w:rFonts w:ascii="Helvetica" w:eastAsia="Helvetica Neue" w:hAnsi="Helvetica" w:cs="Gill Sans"/>
        </w:rPr>
      </w:pPr>
    </w:p>
    <w:p w14:paraId="55ECD0C1" w14:textId="6E7FF908" w:rsidR="00000ACC" w:rsidRPr="00C91212" w:rsidRDefault="00AE4CD8"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An alternative approach is to use a spatial light modulator (SLM) to generate an arbitrary intensity pattern which can then be optically delivered to the sample. SLMs are pixel arrays that can rapidly modulate either the amplitude or phase of incident light. The fastest, simplest, and cheapest amplitude-varying SLMs are digital </w:t>
      </w:r>
      <w:proofErr w:type="spellStart"/>
      <w:r w:rsidRPr="00C91212">
        <w:rPr>
          <w:rFonts w:ascii="Helvetica" w:eastAsia="Helvetica Neue" w:hAnsi="Helvetica" w:cs="Gill Sans"/>
        </w:rPr>
        <w:t>micromirror</w:t>
      </w:r>
      <w:proofErr w:type="spellEnd"/>
      <w:r w:rsidRPr="00C91212">
        <w:rPr>
          <w:rFonts w:ascii="Helvetica" w:eastAsia="Helvetica Neue" w:hAnsi="Helvetica" w:cs="Gill Sans"/>
        </w:rPr>
        <w:t xml:space="preserve"> devices (DMDs): arrays of tiny (~</w:t>
      </w:r>
      <w:proofErr w:type="gramStart"/>
      <w:r w:rsidRPr="00C91212">
        <w:rPr>
          <w:rFonts w:ascii="Helvetica" w:eastAsia="Helvetica Neue" w:hAnsi="Helvetica" w:cs="Gill Sans"/>
        </w:rPr>
        <w:t>10 micron</w:t>
      </w:r>
      <w:proofErr w:type="gramEnd"/>
      <w:r w:rsidRPr="00C91212">
        <w:rPr>
          <w:rFonts w:ascii="Helvetica" w:eastAsia="Helvetica Neue" w:hAnsi="Helvetica" w:cs="Gill Sans"/>
        </w:rPr>
        <w:t xml:space="preserve"> diagonal) mirrors that can rapidly rotate in plane to direct light toward a target (“On”) or toward a beam dump (“Off”). </w:t>
      </w:r>
    </w:p>
    <w:p w14:paraId="79116DED" w14:textId="77777777" w:rsidR="00000ACC" w:rsidRPr="00C91212" w:rsidRDefault="00000ACC" w:rsidP="00CE68DD">
      <w:pPr>
        <w:spacing w:line="480" w:lineRule="auto"/>
        <w:jc w:val="both"/>
        <w:rPr>
          <w:rFonts w:ascii="Helvetica" w:eastAsia="Helvetica Neue" w:hAnsi="Helvetica" w:cs="Gill Sans"/>
        </w:rPr>
      </w:pPr>
    </w:p>
    <w:p w14:paraId="2CB319EE" w14:textId="65FF58E4" w:rsidR="00000ACC" w:rsidRPr="00C91212" w:rsidRDefault="00AE4CD8" w:rsidP="00CE68DD">
      <w:pPr>
        <w:spacing w:line="480" w:lineRule="auto"/>
        <w:jc w:val="both"/>
        <w:rPr>
          <w:rFonts w:ascii="Helvetica" w:eastAsia="Helvetica Neue" w:hAnsi="Helvetica" w:cs="Gill Sans"/>
        </w:rPr>
      </w:pPr>
      <w:r w:rsidRPr="00C91212">
        <w:rPr>
          <w:rFonts w:ascii="Helvetica" w:eastAsia="Helvetica Neue" w:hAnsi="Helvetica" w:cs="Gill Sans"/>
        </w:rPr>
        <w:lastRenderedPageBreak/>
        <w:t>DMDs have been used extensively</w:t>
      </w:r>
      <w:r w:rsidR="00827FA1" w:rsidRPr="00C91212">
        <w:rPr>
          <w:rFonts w:ascii="Helvetica" w:eastAsia="Helvetica Neue" w:hAnsi="Helvetica" w:cs="Gill Sans"/>
        </w:rPr>
        <w:t xml:space="preserve"> for patterned photostimulation </w:t>
      </w:r>
      <w:r w:rsidR="00827FA1" w:rsidRPr="00C91212">
        <w:rPr>
          <w:rFonts w:ascii="Helvetica" w:eastAsia="Helvetica Neue" w:hAnsi="Helvetica" w:cs="Gill Sans"/>
        </w:rPr>
        <w:fldChar w:fldCharType="begin" w:fldLock="1"/>
      </w:r>
      <w:r w:rsidR="001377F0" w:rsidRPr="00C91212">
        <w:rPr>
          <w:rFonts w:ascii="Helvetica" w:eastAsia="Helvetica Neue" w:hAnsi="Helvetica" w:cs="Gill Sans"/>
        </w:rPr>
        <w:instrText>ADDIN CSL_CITATION {"citationItems":[{"id":"ITEM-1","itemData":{"DOI":"10.1038/nprot.2012.072","ISBN":"1754-2189","ISSN":"1754-2189","PMID":"22743832","abstract":"Optogenetic approaches allow the manipulation of neuronal activity patterns in space and time by light, particularly in small animals such as zebrafish. However, most techniques cannot control neuronal activity independently at different locations. Here we describe equipment and provide a protocol for single-photon patterned optical stimulation of neurons using a digital micromirror device (DMD). This method can create arbitrary spatiotemporal light patterns with spatial and temporal resolutions in the micrometer and submillisecond range, respectively. Different options to integrate a DMD into a multiphoton microscope are presented and compared. We also describe an ex vivo preparation of the adult zebrafish head that greatly facilitates optogenetic and other experiments. After assembly, the initial alignment takes about one day and the zebrafish preparation takes &lt;30 min. The method has previously been used to activate channelrhodopsin-2 and manipulate oscillatory synchrony among spatially distributed neurons in the zebrafish olfactory bulb. It can be adapted easily to a wide range of other species, optogenetic probes and scientific applications.","author":[{"dropping-particle":"","family":"Zhu","given":"Peixin","non-dropping-particle":"","parse-names":false,"suffix":""},{"dropping-particle":"","family":"Fajardo","given":"Otto","non-dropping-particle":"","parse-names":false,"suffix":""},{"dropping-particle":"","family":"Shum","given":"Jennifer","non-dropping-particle":"","parse-names":false,"suffix":""},{"dropping-particle":"","family":"Zhang Schärer","given":"Yan-Ping","non-dropping-particle":"","parse-names":false,"suffix":""},{"dropping-particle":"","family":"Friedrich","given":"Rainer W","non-dropping-particle":"","parse-names":false,"suffix":""}],"container-title":"Nature Protocols","id":"ITEM-1","issue":"7","issued":{"date-parts":[["2012"]]},"page":"1410-1425","title":"High-resolution optical control of spatiotemporal neuronal activity patterns in zebrafish using a digital micromirror device","type":"article-journal","volume":"7"},"uris":["http://www.mendeley.com/documents/?uuid=95b6794e-cd38-4b98-8ba7-b047813f9317"]}],"mendeley":{"formattedCitation":"(Zhu et al. 2012)","plainTextFormattedCitation":"(Zhu et al. 2012)","previouslyFormattedCitation":"(Zhu et al. 2012)"},"properties":{"noteIndex":0},"schema":"https://github.com/citation-style-language/schema/raw/master/csl-citation.json"}</w:instrText>
      </w:r>
      <w:r w:rsidR="00827FA1" w:rsidRPr="00C91212">
        <w:rPr>
          <w:rFonts w:ascii="Helvetica" w:eastAsia="Helvetica Neue" w:hAnsi="Helvetica" w:cs="Gill Sans"/>
        </w:rPr>
        <w:fldChar w:fldCharType="separate"/>
      </w:r>
      <w:r w:rsidR="00827FA1" w:rsidRPr="00C91212">
        <w:rPr>
          <w:rFonts w:ascii="Helvetica" w:eastAsia="Helvetica Neue" w:hAnsi="Helvetica" w:cs="Gill Sans"/>
          <w:noProof/>
        </w:rPr>
        <w:t>(Zhu et al. 2012)</w:t>
      </w:r>
      <w:r w:rsidR="00827FA1" w:rsidRPr="00C91212">
        <w:rPr>
          <w:rFonts w:ascii="Helvetica" w:eastAsia="Helvetica Neue" w:hAnsi="Helvetica" w:cs="Gill Sans"/>
        </w:rPr>
        <w:fldChar w:fldCharType="end"/>
      </w:r>
      <w:r w:rsidRPr="00C91212">
        <w:rPr>
          <w:rFonts w:ascii="Helvetica" w:eastAsia="Helvetica Neue" w:hAnsi="Helvetica" w:cs="Gill Sans"/>
        </w:rPr>
        <w:t xml:space="preserve">. </w:t>
      </w:r>
      <w:proofErr w:type="gramStart"/>
      <w:r w:rsidRPr="00C91212">
        <w:rPr>
          <w:rFonts w:ascii="Helvetica" w:eastAsia="Helvetica Neue" w:hAnsi="Helvetica" w:cs="Gill Sans"/>
        </w:rPr>
        <w:t>Typically</w:t>
      </w:r>
      <w:proofErr w:type="gramEnd"/>
      <w:r w:rsidRPr="00C91212">
        <w:rPr>
          <w:rFonts w:ascii="Helvetica" w:eastAsia="Helvetica Neue" w:hAnsi="Helvetica" w:cs="Gill Sans"/>
        </w:rPr>
        <w:t xml:space="preserve"> the optical design of such photostimulation systems is optimized for projecting a sharp image. Optically, this entails illuminating the DMD chip with high-NA light (i.e., the widest range of angles which the collection optics can accept). </w:t>
      </w:r>
      <w:r w:rsidR="00873FF8" w:rsidRPr="00C91212">
        <w:rPr>
          <w:rFonts w:ascii="Helvetica" w:eastAsia="Helvetica Neue" w:hAnsi="Helvetica" w:cs="Gill Sans"/>
        </w:rPr>
        <w:t>Optimizing lateral resolution</w:t>
      </w:r>
      <w:r w:rsidRPr="00C91212">
        <w:rPr>
          <w:rFonts w:ascii="Helvetica" w:eastAsia="Helvetica Neue" w:hAnsi="Helvetica" w:cs="Gill Sans"/>
        </w:rPr>
        <w:t xml:space="preserve"> </w:t>
      </w:r>
      <w:r w:rsidR="00873FF8" w:rsidRPr="00C91212">
        <w:rPr>
          <w:rFonts w:ascii="Helvetica" w:eastAsia="Helvetica Neue" w:hAnsi="Helvetica" w:cs="Gill Sans"/>
        </w:rPr>
        <w:t>comes at the expense of axial resolution—in other words,</w:t>
      </w:r>
      <w:r w:rsidRPr="00C91212">
        <w:rPr>
          <w:rFonts w:ascii="Helvetica" w:eastAsia="Helvetica Neue" w:hAnsi="Helvetica" w:cs="Gill Sans"/>
        </w:rPr>
        <w:t xml:space="preserve"> a sharp projected pattern will have a very short depth of focus. [Figure showing high vs low NA patterned illumination]. For our application (stimulating relatively large volumes of neuronal and glial tissue) we want</w:t>
      </w:r>
      <w:r w:rsidR="00827FA1" w:rsidRPr="00C91212">
        <w:rPr>
          <w:rFonts w:ascii="Helvetica" w:eastAsia="Helvetica Neue" w:hAnsi="Helvetica" w:cs="Gill Sans"/>
        </w:rPr>
        <w:t>ed</w:t>
      </w:r>
      <w:r w:rsidRPr="00C91212">
        <w:rPr>
          <w:rFonts w:ascii="Helvetica" w:eastAsia="Helvetica Neue" w:hAnsi="Helvetica" w:cs="Gill Sans"/>
        </w:rPr>
        <w:t xml:space="preserve"> the projected pattern to stay in focus over a long axial range, so we need</w:t>
      </w:r>
      <w:r w:rsidR="00E1181E" w:rsidRPr="00C91212">
        <w:rPr>
          <w:rFonts w:ascii="Helvetica" w:eastAsia="Helvetica Neue" w:hAnsi="Helvetica" w:cs="Gill Sans"/>
        </w:rPr>
        <w:t>ed</w:t>
      </w:r>
      <w:r w:rsidRPr="00C91212">
        <w:rPr>
          <w:rFonts w:ascii="Helvetica" w:eastAsia="Helvetica Neue" w:hAnsi="Helvetica" w:cs="Gill Sans"/>
        </w:rPr>
        <w:t xml:space="preserve"> to illuminate the DMD chip with low NA light. </w:t>
      </w:r>
    </w:p>
    <w:p w14:paraId="6DF68A9D" w14:textId="77777777" w:rsidR="00000ACC" w:rsidRPr="00C91212" w:rsidRDefault="00000ACC" w:rsidP="00CE68DD">
      <w:pPr>
        <w:spacing w:line="480" w:lineRule="auto"/>
        <w:jc w:val="both"/>
        <w:rPr>
          <w:rFonts w:ascii="Helvetica" w:eastAsia="Helvetica Neue" w:hAnsi="Helvetica" w:cs="Gill Sans"/>
        </w:rPr>
      </w:pPr>
    </w:p>
    <w:p w14:paraId="13D1BA1B" w14:textId="4F33BD82" w:rsidR="00000ACC" w:rsidRPr="00C91212" w:rsidRDefault="00AE4CD8"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There are commercial patterned photostimulation modules [cite polygon and </w:t>
      </w:r>
      <w:proofErr w:type="spellStart"/>
      <w:r w:rsidRPr="00C91212">
        <w:rPr>
          <w:rFonts w:ascii="Helvetica" w:eastAsia="Helvetica Neue" w:hAnsi="Helvetica" w:cs="Gill Sans"/>
        </w:rPr>
        <w:t>nikon</w:t>
      </w:r>
      <w:proofErr w:type="spellEnd"/>
      <w:r w:rsidRPr="00C91212">
        <w:rPr>
          <w:rFonts w:ascii="Helvetica" w:eastAsia="Helvetica Neue" w:hAnsi="Helvetica" w:cs="Gill Sans"/>
        </w:rPr>
        <w:t>?] but we decided against these solutions for three reasons: first, the price of these systems is prohibitive (</w:t>
      </w:r>
      <w:r w:rsidR="00DF442A" w:rsidRPr="00C91212">
        <w:rPr>
          <w:rFonts w:ascii="Helvetica" w:eastAsia="Helvetica Neue" w:hAnsi="Helvetica" w:cs="Gill Sans"/>
        </w:rPr>
        <w:t>in excess of $10,000</w:t>
      </w:r>
      <w:r w:rsidRPr="00C91212">
        <w:rPr>
          <w:rFonts w:ascii="Helvetica" w:eastAsia="Helvetica Neue" w:hAnsi="Helvetica" w:cs="Gill Sans"/>
        </w:rPr>
        <w:t xml:space="preserve">); second, </w:t>
      </w:r>
      <w:r w:rsidR="00500EA4" w:rsidRPr="00C91212">
        <w:rPr>
          <w:rFonts w:ascii="Helvetica" w:eastAsia="Helvetica Neue" w:hAnsi="Helvetica" w:cs="Gill Sans"/>
        </w:rPr>
        <w:t>commercial systems do not meet our</w:t>
      </w:r>
      <w:r w:rsidR="00DF442A" w:rsidRPr="00C91212">
        <w:rPr>
          <w:rFonts w:ascii="Helvetica" w:eastAsia="Helvetica Neue" w:hAnsi="Helvetica" w:cs="Gill Sans"/>
        </w:rPr>
        <w:t xml:space="preserve"> optical</w:t>
      </w:r>
      <w:r w:rsidR="00500EA4" w:rsidRPr="00C91212">
        <w:rPr>
          <w:rFonts w:ascii="Helvetica" w:eastAsia="Helvetica Neue" w:hAnsi="Helvetica" w:cs="Gill Sans"/>
        </w:rPr>
        <w:t xml:space="preserve"> requirements</w:t>
      </w:r>
      <w:r w:rsidR="00DF442A" w:rsidRPr="00C91212">
        <w:rPr>
          <w:rFonts w:ascii="Helvetica" w:eastAsia="Helvetica Neue" w:hAnsi="Helvetica" w:cs="Gill Sans"/>
        </w:rPr>
        <w:t>, and third there is no guarantee that a commercial system will have software that is simple to integrate with our existing behavioral paradigm software.</w:t>
      </w:r>
    </w:p>
    <w:p w14:paraId="6FDD6104" w14:textId="77777777" w:rsidR="00000ACC" w:rsidRPr="00C91212" w:rsidRDefault="00000ACC" w:rsidP="00CE68DD">
      <w:pPr>
        <w:spacing w:line="480" w:lineRule="auto"/>
        <w:jc w:val="both"/>
        <w:rPr>
          <w:rFonts w:ascii="Helvetica" w:eastAsia="Helvetica Neue" w:hAnsi="Helvetica" w:cs="Gill Sans"/>
        </w:rPr>
      </w:pPr>
    </w:p>
    <w:p w14:paraId="66DDE272" w14:textId="77777777" w:rsidR="00AD342A" w:rsidRPr="00C91212" w:rsidRDefault="00AD342A" w:rsidP="00CE68DD">
      <w:pPr>
        <w:spacing w:line="480" w:lineRule="auto"/>
        <w:jc w:val="both"/>
        <w:rPr>
          <w:rFonts w:ascii="Helvetica" w:eastAsia="Helvetica Neue" w:hAnsi="Helvetica" w:cs="Gill Sans"/>
        </w:rPr>
      </w:pPr>
    </w:p>
    <w:p w14:paraId="69450F78" w14:textId="77777777" w:rsidR="00AD342A" w:rsidRPr="00C91212" w:rsidRDefault="00AD342A" w:rsidP="00CE68DD">
      <w:pPr>
        <w:spacing w:line="480" w:lineRule="auto"/>
        <w:jc w:val="both"/>
        <w:rPr>
          <w:rFonts w:ascii="Helvetica" w:eastAsia="Helvetica Neue" w:hAnsi="Helvetica" w:cs="Gill Sans"/>
        </w:rPr>
      </w:pPr>
    </w:p>
    <w:p w14:paraId="7553B314" w14:textId="77777777" w:rsidR="00C050F8" w:rsidRPr="00C91212" w:rsidRDefault="00827FA1" w:rsidP="00CE68DD">
      <w:pPr>
        <w:spacing w:line="480" w:lineRule="auto"/>
        <w:jc w:val="both"/>
        <w:rPr>
          <w:rFonts w:ascii="Helvetica" w:eastAsia="Helvetica Neue" w:hAnsi="Helvetica" w:cs="Gill Sans"/>
        </w:rPr>
      </w:pPr>
      <w:r w:rsidRPr="00C91212">
        <w:rPr>
          <w:rFonts w:ascii="Helvetica" w:eastAsia="Helvetica Neue" w:hAnsi="Helvetica" w:cs="Gill Sans"/>
        </w:rPr>
        <w:t>Software design f</w:t>
      </w:r>
      <w:r w:rsidR="001853A3" w:rsidRPr="00C91212">
        <w:rPr>
          <w:rFonts w:ascii="Helvetica" w:eastAsia="Helvetica Neue" w:hAnsi="Helvetica" w:cs="Gill Sans"/>
        </w:rPr>
        <w:t xml:space="preserve">or photostimulation experiments: </w:t>
      </w:r>
    </w:p>
    <w:p w14:paraId="10EFD378" w14:textId="25B66E77" w:rsidR="00FD751D" w:rsidRPr="00C91212" w:rsidRDefault="00C050F8" w:rsidP="00CE68DD">
      <w:pPr>
        <w:spacing w:line="480" w:lineRule="auto"/>
        <w:jc w:val="both"/>
        <w:rPr>
          <w:rFonts w:ascii="Helvetica" w:eastAsia="Helvetica Neue" w:hAnsi="Helvetica" w:cs="Gill Sans"/>
        </w:rPr>
      </w:pPr>
      <w:r w:rsidRPr="00C91212">
        <w:rPr>
          <w:rFonts w:ascii="Helvetica" w:eastAsia="Helvetica Neue" w:hAnsi="Helvetica" w:cs="Gill Sans"/>
        </w:rPr>
        <w:t>After assembling the optical hardware, I needed to build software that would allow experimenters</w:t>
      </w:r>
      <w:r w:rsidR="005337F4" w:rsidRPr="00C91212">
        <w:rPr>
          <w:rFonts w:ascii="Helvetica" w:eastAsia="Helvetica Neue" w:hAnsi="Helvetica" w:cs="Gill Sans"/>
        </w:rPr>
        <w:t xml:space="preserve"> (</w:t>
      </w:r>
      <w:r w:rsidR="00DF442A" w:rsidRPr="00C91212">
        <w:rPr>
          <w:rFonts w:ascii="Helvetica" w:eastAsia="Helvetica Neue" w:hAnsi="Helvetica" w:cs="Gill Sans"/>
        </w:rPr>
        <w:t>starting with</w:t>
      </w:r>
      <w:r w:rsidR="005337F4" w:rsidRPr="00C91212">
        <w:rPr>
          <w:rFonts w:ascii="Helvetica" w:eastAsia="Helvetica Neue" w:hAnsi="Helvetica" w:cs="Gill Sans"/>
        </w:rPr>
        <w:t xml:space="preserve"> me)</w:t>
      </w:r>
      <w:r w:rsidRPr="00C91212">
        <w:rPr>
          <w:rFonts w:ascii="Helvetica" w:eastAsia="Helvetica Neue" w:hAnsi="Helvetica" w:cs="Gill Sans"/>
        </w:rPr>
        <w:t xml:space="preserve"> to effectively use the hardware.</w:t>
      </w:r>
      <w:r w:rsidR="00EC79D9" w:rsidRPr="00C91212">
        <w:rPr>
          <w:rFonts w:ascii="Helvetica" w:eastAsia="Helvetica Neue" w:hAnsi="Helvetica" w:cs="Gill Sans"/>
        </w:rPr>
        <w:t xml:space="preserve"> At this point I had to make a careful decision about what software infrastructure to build</w:t>
      </w:r>
      <w:r w:rsidR="00751907" w:rsidRPr="00C91212">
        <w:rPr>
          <w:rFonts w:ascii="Helvetica" w:eastAsia="Helvetica Neue" w:hAnsi="Helvetica" w:cs="Gill Sans"/>
        </w:rPr>
        <w:t>.</w:t>
      </w:r>
    </w:p>
    <w:p w14:paraId="4CC11103" w14:textId="77777777" w:rsidR="00FD751D" w:rsidRPr="00C91212" w:rsidRDefault="00FD751D" w:rsidP="00CE68DD">
      <w:pPr>
        <w:spacing w:line="480" w:lineRule="auto"/>
        <w:jc w:val="both"/>
        <w:rPr>
          <w:rFonts w:ascii="Helvetica" w:eastAsia="Helvetica Neue" w:hAnsi="Helvetica" w:cs="Gill Sans"/>
        </w:rPr>
      </w:pPr>
    </w:p>
    <w:p w14:paraId="4D8C03B1" w14:textId="0ACCBF30" w:rsidR="00232D73" w:rsidRPr="00C91212" w:rsidRDefault="00D0421E"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I needed software to enable two operations: </w:t>
      </w:r>
      <w:r w:rsidR="00FD751D" w:rsidRPr="00C91212">
        <w:rPr>
          <w:rFonts w:ascii="Helvetica" w:eastAsia="Helvetica Neue" w:hAnsi="Helvetica" w:cs="Gill Sans"/>
        </w:rPr>
        <w:t>a)</w:t>
      </w:r>
      <w:r w:rsidRPr="00C91212">
        <w:rPr>
          <w:rFonts w:ascii="Helvetica" w:eastAsia="Helvetica Neue" w:hAnsi="Helvetica" w:cs="Gill Sans"/>
        </w:rPr>
        <w:t xml:space="preserve"> </w:t>
      </w:r>
      <w:r w:rsidR="00FD751D" w:rsidRPr="00C91212">
        <w:rPr>
          <w:rFonts w:ascii="Helvetica" w:eastAsia="Helvetica Neue" w:hAnsi="Helvetica" w:cs="Gill Sans"/>
        </w:rPr>
        <w:t xml:space="preserve">creation of ROI for photostimulation, and b) </w:t>
      </w:r>
      <w:r w:rsidR="00D861BD" w:rsidRPr="00C91212">
        <w:rPr>
          <w:rFonts w:ascii="Helvetica" w:eastAsia="Helvetica Neue" w:hAnsi="Helvetica" w:cs="Gill Sans"/>
        </w:rPr>
        <w:t>running the photostimulation experiment (i.e., displaying ROI, activating lasers, etc</w:t>
      </w:r>
      <w:r w:rsidR="00A7225D" w:rsidRPr="00C91212">
        <w:rPr>
          <w:rFonts w:ascii="Helvetica" w:eastAsia="Helvetica Neue" w:hAnsi="Helvetica" w:cs="Gill Sans"/>
        </w:rPr>
        <w:t>.</w:t>
      </w:r>
      <w:r w:rsidR="00D861BD" w:rsidRPr="00C91212">
        <w:rPr>
          <w:rFonts w:ascii="Helvetica" w:eastAsia="Helvetica Neue" w:hAnsi="Helvetica" w:cs="Gill Sans"/>
        </w:rPr>
        <w:t>)</w:t>
      </w:r>
      <w:r w:rsidR="000D3D4E" w:rsidRPr="00C91212">
        <w:rPr>
          <w:rFonts w:ascii="Helvetica" w:eastAsia="Helvetica Neue" w:hAnsi="Helvetica" w:cs="Gill Sans"/>
        </w:rPr>
        <w:t xml:space="preserve">. Should these two functions be features of an integrated piece of software, or should I write separate software for ROI creation and </w:t>
      </w:r>
      <w:r w:rsidR="00D861BD" w:rsidRPr="00C91212">
        <w:rPr>
          <w:rFonts w:ascii="Helvetica" w:eastAsia="Helvetica Neue" w:hAnsi="Helvetica" w:cs="Gill Sans"/>
        </w:rPr>
        <w:t>experiment execution</w:t>
      </w:r>
      <w:r w:rsidR="000D3D4E" w:rsidRPr="00C91212">
        <w:rPr>
          <w:rFonts w:ascii="Helvetica" w:eastAsia="Helvetica Neue" w:hAnsi="Helvetica" w:cs="Gill Sans"/>
        </w:rPr>
        <w:t>?</w:t>
      </w:r>
      <w:r w:rsidR="00077C86" w:rsidRPr="00C91212">
        <w:rPr>
          <w:rFonts w:ascii="Helvetica" w:eastAsia="Helvetica Neue" w:hAnsi="Helvetica" w:cs="Gill Sans"/>
        </w:rPr>
        <w:t xml:space="preserve"> </w:t>
      </w:r>
    </w:p>
    <w:p w14:paraId="4EC8519F" w14:textId="77777777" w:rsidR="00232D73" w:rsidRPr="00C91212" w:rsidRDefault="00232D73" w:rsidP="00CE68DD">
      <w:pPr>
        <w:spacing w:line="480" w:lineRule="auto"/>
        <w:jc w:val="both"/>
        <w:rPr>
          <w:rFonts w:ascii="Helvetica" w:eastAsia="Helvetica Neue" w:hAnsi="Helvetica" w:cs="Gill Sans"/>
        </w:rPr>
      </w:pPr>
    </w:p>
    <w:p w14:paraId="7915394E" w14:textId="198183B9" w:rsidR="00CC0D0E" w:rsidRPr="00C91212" w:rsidRDefault="00077C86" w:rsidP="00CE68DD">
      <w:pPr>
        <w:spacing w:line="480" w:lineRule="auto"/>
        <w:jc w:val="both"/>
        <w:rPr>
          <w:rFonts w:ascii="Helvetica" w:eastAsia="Helvetica Neue" w:hAnsi="Helvetica" w:cs="Gill Sans"/>
        </w:rPr>
      </w:pPr>
      <w:r w:rsidRPr="00C91212">
        <w:rPr>
          <w:rFonts w:ascii="Helvetica" w:eastAsia="Helvetica Neue" w:hAnsi="Helvetica" w:cs="Gill Sans"/>
        </w:rPr>
        <w:t xml:space="preserve">I decided to go for the latter option, chiefly because I anticipated that different experimenters may </w:t>
      </w:r>
      <w:r w:rsidR="00D861BD" w:rsidRPr="00C91212">
        <w:rPr>
          <w:rFonts w:ascii="Helvetica" w:eastAsia="Helvetica Neue" w:hAnsi="Helvetica" w:cs="Gill Sans"/>
        </w:rPr>
        <w:t>use</w:t>
      </w:r>
      <w:r w:rsidRPr="00C91212">
        <w:rPr>
          <w:rFonts w:ascii="Helvetica" w:eastAsia="Helvetica Neue" w:hAnsi="Helvetica" w:cs="Gill Sans"/>
        </w:rPr>
        <w:t xml:space="preserve"> wildly different </w:t>
      </w:r>
      <w:r w:rsidR="00D861BD" w:rsidRPr="00C91212">
        <w:rPr>
          <w:rFonts w:ascii="Helvetica" w:eastAsia="Helvetica Neue" w:hAnsi="Helvetica" w:cs="Gill Sans"/>
        </w:rPr>
        <w:t>software methods</w:t>
      </w:r>
      <w:r w:rsidRPr="00C91212">
        <w:rPr>
          <w:rFonts w:ascii="Helvetica" w:eastAsia="Helvetica Neue" w:hAnsi="Helvetica" w:cs="Gill Sans"/>
        </w:rPr>
        <w:t xml:space="preserve"> for </w:t>
      </w:r>
      <w:r w:rsidR="00232D73" w:rsidRPr="00C91212">
        <w:rPr>
          <w:rFonts w:ascii="Helvetica" w:eastAsia="Helvetica Neue" w:hAnsi="Helvetica" w:cs="Gill Sans"/>
        </w:rPr>
        <w:t xml:space="preserve">defining </w:t>
      </w:r>
      <w:r w:rsidRPr="00C91212">
        <w:rPr>
          <w:rFonts w:ascii="Helvetica" w:eastAsia="Helvetica Neue" w:hAnsi="Helvetica" w:cs="Gill Sans"/>
        </w:rPr>
        <w:t>ROI</w:t>
      </w:r>
      <w:r w:rsidR="00341743" w:rsidRPr="00C91212">
        <w:rPr>
          <w:rFonts w:ascii="Helvetica" w:eastAsia="Helvetica Neue" w:hAnsi="Helvetica" w:cs="Gill Sans"/>
        </w:rPr>
        <w:t>.</w:t>
      </w:r>
      <w:r w:rsidRPr="00C91212">
        <w:rPr>
          <w:rFonts w:ascii="Helvetica" w:eastAsia="Helvetica Neue" w:hAnsi="Helvetica" w:cs="Gill Sans"/>
        </w:rPr>
        <w:t xml:space="preserve"> For some experiments (such as mine) it is sufficient to draw ROI manually, based on the experimenter’s</w:t>
      </w:r>
      <w:r w:rsidR="007E74D1" w:rsidRPr="00C91212">
        <w:rPr>
          <w:rFonts w:ascii="Helvetica" w:eastAsia="Helvetica Neue" w:hAnsi="Helvetica" w:cs="Gill Sans"/>
        </w:rPr>
        <w:t xml:space="preserve"> prior</w:t>
      </w:r>
      <w:r w:rsidRPr="00C91212">
        <w:rPr>
          <w:rFonts w:ascii="Helvetica" w:eastAsia="Helvetica Neue" w:hAnsi="Helvetica" w:cs="Gill Sans"/>
        </w:rPr>
        <w:t xml:space="preserve"> knowledge of anatomy. For other experiments, ROI may be determined algorithmically, e.g. as output of analysis of a functional imaging dataset.</w:t>
      </w:r>
      <w:r w:rsidR="00516517" w:rsidRPr="00C91212">
        <w:rPr>
          <w:rFonts w:ascii="Helvetica" w:eastAsia="Helvetica Neue" w:hAnsi="Helvetica" w:cs="Gill Sans"/>
        </w:rPr>
        <w:t xml:space="preserve"> </w:t>
      </w:r>
      <w:r w:rsidR="00D861BD" w:rsidRPr="00C91212">
        <w:rPr>
          <w:rFonts w:ascii="Helvetica" w:eastAsia="Helvetica Neue" w:hAnsi="Helvetica" w:cs="Gill Sans"/>
        </w:rPr>
        <w:t>At the same time, I did not anticipate that different exper</w:t>
      </w:r>
      <w:r w:rsidR="00AA6212" w:rsidRPr="00C91212">
        <w:rPr>
          <w:rFonts w:ascii="Helvetica" w:eastAsia="Helvetica Neue" w:hAnsi="Helvetica" w:cs="Gill Sans"/>
        </w:rPr>
        <w:t>iments would require drastically varied</w:t>
      </w:r>
      <w:r w:rsidR="00D861BD" w:rsidRPr="00C91212">
        <w:rPr>
          <w:rFonts w:ascii="Helvetica" w:eastAsia="Helvetica Neue" w:hAnsi="Helvetica" w:cs="Gill Sans"/>
        </w:rPr>
        <w:t xml:space="preserve"> approaches to executin</w:t>
      </w:r>
      <w:r w:rsidR="00CC0D0E" w:rsidRPr="00C91212">
        <w:rPr>
          <w:rFonts w:ascii="Helvetica" w:eastAsia="Helvetica Neue" w:hAnsi="Helvetica" w:cs="Gill Sans"/>
        </w:rPr>
        <w:t>g a photostimulation experiment.</w:t>
      </w:r>
      <w:r w:rsidR="00D861BD" w:rsidRPr="00C91212">
        <w:rPr>
          <w:rFonts w:ascii="Helvetica" w:eastAsia="Helvetica Neue" w:hAnsi="Helvetica" w:cs="Gill Sans"/>
        </w:rPr>
        <w:t xml:space="preserve"> </w:t>
      </w:r>
    </w:p>
    <w:p w14:paraId="607116E2" w14:textId="77777777" w:rsidR="00CC0D0E" w:rsidRPr="00C91212" w:rsidRDefault="00CC0D0E" w:rsidP="00CE68DD">
      <w:pPr>
        <w:spacing w:line="480" w:lineRule="auto"/>
        <w:jc w:val="both"/>
        <w:rPr>
          <w:rFonts w:ascii="Helvetica" w:eastAsia="Helvetica Neue" w:hAnsi="Helvetica" w:cs="Gill Sans"/>
        </w:rPr>
      </w:pPr>
    </w:p>
    <w:p w14:paraId="2167CB76" w14:textId="71D43946" w:rsidR="005A6A4D" w:rsidRPr="00C91212" w:rsidRDefault="00565E82" w:rsidP="00CE68DD">
      <w:pPr>
        <w:spacing w:line="480" w:lineRule="auto"/>
        <w:jc w:val="both"/>
        <w:rPr>
          <w:rFonts w:ascii="Helvetica" w:eastAsia="Helvetica Neue" w:hAnsi="Helvetica" w:cs="Gill Sans"/>
        </w:rPr>
      </w:pPr>
      <w:r w:rsidRPr="00C91212">
        <w:rPr>
          <w:rFonts w:ascii="Helvetica" w:eastAsia="Helvetica Neue" w:hAnsi="Helvetica" w:cs="Gill Sans"/>
        </w:rPr>
        <w:t>So, I decided that the software for generating ROI would yield bitmap images as output, and the software for running the experiment would take</w:t>
      </w:r>
      <w:r w:rsidR="008F1021" w:rsidRPr="00C91212">
        <w:rPr>
          <w:rFonts w:ascii="Helvetica" w:eastAsia="Helvetica Neue" w:hAnsi="Helvetica" w:cs="Gill Sans"/>
        </w:rPr>
        <w:t xml:space="preserve"> these</w:t>
      </w:r>
      <w:r w:rsidRPr="00C91212">
        <w:rPr>
          <w:rFonts w:ascii="Helvetica" w:eastAsia="Helvetica Neue" w:hAnsi="Helvetica" w:cs="Gill Sans"/>
        </w:rPr>
        <w:t xml:space="preserve"> bitmaps as input.</w:t>
      </w:r>
      <w:r w:rsidR="005A6A4D" w:rsidRPr="00C91212">
        <w:rPr>
          <w:rFonts w:ascii="Helvetica" w:eastAsia="Helvetica Neue" w:hAnsi="Helvetica" w:cs="Gill Sans"/>
        </w:rPr>
        <w:t xml:space="preserve"> Using bitmap images to represent ROI is convenient because</w:t>
      </w:r>
      <w:r w:rsidR="007452C9" w:rsidRPr="00C91212">
        <w:rPr>
          <w:rFonts w:ascii="Helvetica" w:eastAsia="Helvetica Neue" w:hAnsi="Helvetica" w:cs="Gill Sans"/>
        </w:rPr>
        <w:t xml:space="preserve"> the</w:t>
      </w:r>
      <w:r w:rsidR="005A6A4D" w:rsidRPr="00C91212">
        <w:rPr>
          <w:rFonts w:ascii="Helvetica" w:eastAsia="Helvetica Neue" w:hAnsi="Helvetica" w:cs="Gill Sans"/>
        </w:rPr>
        <w:t xml:space="preserve"> </w:t>
      </w:r>
      <w:r w:rsidR="007452C9" w:rsidRPr="00C91212">
        <w:rPr>
          <w:rFonts w:ascii="Helvetica" w:eastAsia="Helvetica Neue" w:hAnsi="Helvetica" w:cs="Gill Sans"/>
        </w:rPr>
        <w:t>bitmap</w:t>
      </w:r>
      <w:r w:rsidR="005A6A4D" w:rsidRPr="00C91212">
        <w:rPr>
          <w:rFonts w:ascii="Helvetica" w:eastAsia="Helvetica Neue" w:hAnsi="Helvetica" w:cs="Gill Sans"/>
        </w:rPr>
        <w:t xml:space="preserve"> format is standard, </w:t>
      </w:r>
      <w:r w:rsidR="007452C9" w:rsidRPr="00C91212">
        <w:rPr>
          <w:rFonts w:ascii="Helvetica" w:eastAsia="Helvetica Neue" w:hAnsi="Helvetica" w:cs="Gill Sans"/>
        </w:rPr>
        <w:t>(i.e.</w:t>
      </w:r>
      <w:r w:rsidR="005A6A4D" w:rsidRPr="00C91212">
        <w:rPr>
          <w:rFonts w:ascii="Helvetica" w:eastAsia="Helvetica Neue" w:hAnsi="Helvetica" w:cs="Gill Sans"/>
        </w:rPr>
        <w:t xml:space="preserve"> bitmap files are easy to</w:t>
      </w:r>
      <w:r w:rsidR="007452C9" w:rsidRPr="00C91212">
        <w:rPr>
          <w:rFonts w:ascii="Helvetica" w:eastAsia="Helvetica Neue" w:hAnsi="Helvetica" w:cs="Gill Sans"/>
        </w:rPr>
        <w:t xml:space="preserve"> read, write and</w:t>
      </w:r>
      <w:r w:rsidR="005A6A4D" w:rsidRPr="00C91212">
        <w:rPr>
          <w:rFonts w:ascii="Helvetica" w:eastAsia="Helvetica Neue" w:hAnsi="Helvetica" w:cs="Gill Sans"/>
        </w:rPr>
        <w:t xml:space="preserve"> inspect</w:t>
      </w:r>
      <w:r w:rsidR="007452C9" w:rsidRPr="00C91212">
        <w:rPr>
          <w:rFonts w:ascii="Helvetica" w:eastAsia="Helvetica Neue" w:hAnsi="Helvetica" w:cs="Gill Sans"/>
        </w:rPr>
        <w:t>); additionally, storing ROI as files</w:t>
      </w:r>
      <w:r w:rsidR="00432757" w:rsidRPr="00C91212">
        <w:rPr>
          <w:rFonts w:ascii="Helvetica" w:eastAsia="Helvetica Neue" w:hAnsi="Helvetica" w:cs="Gill Sans"/>
        </w:rPr>
        <w:t xml:space="preserve"> (as opposed to using a purely in-memory structure)</w:t>
      </w:r>
      <w:r w:rsidR="007452C9" w:rsidRPr="00C91212">
        <w:rPr>
          <w:rFonts w:ascii="Helvetica" w:eastAsia="Helvetica Neue" w:hAnsi="Helvetica" w:cs="Gill Sans"/>
        </w:rPr>
        <w:t xml:space="preserve"> provides self-document</w:t>
      </w:r>
      <w:r w:rsidR="00432757" w:rsidRPr="00C91212">
        <w:rPr>
          <w:rFonts w:ascii="Helvetica" w:eastAsia="Helvetica Neue" w:hAnsi="Helvetica" w:cs="Gill Sans"/>
        </w:rPr>
        <w:t>at</w:t>
      </w:r>
      <w:r w:rsidR="007452C9" w:rsidRPr="00C91212">
        <w:rPr>
          <w:rFonts w:ascii="Helvetica" w:eastAsia="Helvetica Neue" w:hAnsi="Helvetica" w:cs="Gill Sans"/>
        </w:rPr>
        <w:t>i</w:t>
      </w:r>
      <w:r w:rsidR="00D20544" w:rsidRPr="00C91212">
        <w:rPr>
          <w:rFonts w:ascii="Helvetica" w:eastAsia="Helvetica Neue" w:hAnsi="Helvetica" w:cs="Gill Sans"/>
        </w:rPr>
        <w:t>on</w:t>
      </w:r>
      <w:r w:rsidR="007452C9" w:rsidRPr="00C91212">
        <w:rPr>
          <w:rFonts w:ascii="Helvetica" w:eastAsia="Helvetica Neue" w:hAnsi="Helvetica" w:cs="Gill Sans"/>
        </w:rPr>
        <w:t xml:space="preserve"> to an experiment.</w:t>
      </w:r>
    </w:p>
    <w:p w14:paraId="4C850B2B" w14:textId="77777777" w:rsidR="005A6A4D" w:rsidRPr="00C91212" w:rsidRDefault="005A6A4D" w:rsidP="00CE68DD">
      <w:pPr>
        <w:spacing w:line="480" w:lineRule="auto"/>
        <w:jc w:val="both"/>
        <w:rPr>
          <w:rFonts w:ascii="Helvetica" w:eastAsia="Helvetica Neue" w:hAnsi="Helvetica" w:cs="Gill Sans"/>
        </w:rPr>
      </w:pPr>
    </w:p>
    <w:p w14:paraId="214B7B17" w14:textId="35102005" w:rsidR="0055346D" w:rsidRPr="00C91212" w:rsidRDefault="001377F0" w:rsidP="00CE68DD">
      <w:pPr>
        <w:spacing w:line="480" w:lineRule="auto"/>
        <w:jc w:val="both"/>
        <w:rPr>
          <w:rFonts w:ascii="Helvetica" w:eastAsia="Helvetica Neue" w:hAnsi="Helvetica" w:cs="Gill Sans"/>
        </w:rPr>
      </w:pPr>
      <w:r w:rsidRPr="00C91212">
        <w:rPr>
          <w:rFonts w:ascii="Helvetica" w:eastAsia="Helvetica Neue" w:hAnsi="Helvetica" w:cs="Gill Sans"/>
        </w:rPr>
        <w:lastRenderedPageBreak/>
        <w:t xml:space="preserve"> I implemented the image preprocessing and ROI drawing pipeline in a </w:t>
      </w:r>
      <w:proofErr w:type="spellStart"/>
      <w:r w:rsidRPr="00C91212">
        <w:rPr>
          <w:rFonts w:ascii="Helvetica" w:eastAsia="Helvetica Neue" w:hAnsi="Helvetica" w:cs="Gill Sans"/>
        </w:rPr>
        <w:t>Jupyter</w:t>
      </w:r>
      <w:proofErr w:type="spellEnd"/>
      <w:r w:rsidRPr="00C91212">
        <w:rPr>
          <w:rFonts w:ascii="Helvetica" w:eastAsia="Helvetica Neue" w:hAnsi="Helvetica" w:cs="Gill Sans"/>
        </w:rPr>
        <w:t xml:space="preserve"> Notebook </w:t>
      </w:r>
      <w:r w:rsidRPr="00C91212">
        <w:rPr>
          <w:rFonts w:ascii="Helvetica" w:eastAsia="Helvetica Neue" w:hAnsi="Helvetica" w:cs="Gill Sans"/>
        </w:rPr>
        <w:fldChar w:fldCharType="begin" w:fldLock="1"/>
      </w:r>
      <w:r w:rsidR="00566F9B" w:rsidRPr="00C91212">
        <w:rPr>
          <w:rFonts w:ascii="Helvetica" w:eastAsia="Helvetica Neue" w:hAnsi="Helvetica" w:cs="Gill Sans"/>
        </w:rPr>
        <w:instrText>ADDIN CSL_CITATION {"citationItems":[{"id":"ITEM-1","itemData":{"DOI":"10.3233/978-1-61499-649-1-87","ISBN":"9781614996491","ISSN":"0015-0193","PMID":"23502158","abstract":"It is increasingly necessary for researchers in all fields to write computer code, and in order to reproduce research results, it is important that this code is published. We present Jupyter notebooks, a document format for publishing code, results and explanations in a form that is both readable and executable. We discuss various tools and use cases for notebook documents.","author":[{"dropping-particle":"","family":"Kluyver","given":"Thomas","non-dropping-particle":"","parse-names":false,"suffix":""},{"dropping-particle":"","family":"Ragan-kelley","given":"Benjamin","non-dropping-particle":"","parse-names":false,"suffix":""},{"dropping-particle":"","family":"Pérez","given":"Fernando","non-dropping-particle":"","parse-names":false,"suffix":""},{"dropping-particle":"","family":"Granger","given":"Brian","non-dropping-particle":"","parse-names":false,"suffix":""},{"dropping-particle":"","family":"Bussonnier","given":"Matthias","non-dropping-particle":"","parse-names":false,"suffix":""},{"dropping-particle":"","family":"Frederic","given":"Jonathan","non-dropping-particle":"","parse-names":false,"suffix":""},{"dropping-particle":"","family":"Kelley","given":"Kyle","non-dropping-particle":"","parse-names":false,"suffix":""},{"dropping-particle":"","family":"Hamrick","given":"Jessica","non-dropping-particle":"","parse-names":false,"suffix":""},{"dropping-particle":"","family":"Grout","given":"Jason","non-dropping-particle":"","parse-names":false,"suffix":""},{"dropping-particle":"","family":"Corlay","given":"Sylvain","non-dropping-particle":"","parse-names":false,"suffix":""},{"dropping-particle":"","family":"Ivanov","given":"Paul","non-dropping-particle":"","parse-names":false,"suffix":""},{"dropping-particle":"","family":"Avila","given":"Damián","non-dropping-particle":"","parse-names":false,"suffix":""},{"dropping-particle":"","family":"Abdalla","given":"Safia","non-dropping-particle":"","parse-names":false,"suffix":""},{"dropping-particle":"","family":"Willing","given":"Carol","non-dropping-particle":"","parse-names":false,"suffix":""}],"container-title":"Positioning and Power in Academic Publishing: Players, Agents and Agendas","id":"ITEM-1","issued":{"date-parts":[["2016"]]},"title":"Jupyter Notebooks—a publishing format for reproducible computational workflows","type":"book"},"uris":["http://www.mendeley.com/documents/?uuid=03abbdb0-b6d2-47f3-b17c-1c88e7549adc"]}],"mendeley":{"formattedCitation":"(Kluyver et al. 2016)","plainTextFormattedCitation":"(Kluyver et al. 2016)","previouslyFormattedCitation":"(Kluyver et al. 2016)"},"properties":{"noteIndex":0},"schema":"https://github.com/citation-style-language/schema/raw/master/csl-citation.json"}</w:instrText>
      </w:r>
      <w:r w:rsidRPr="00C91212">
        <w:rPr>
          <w:rFonts w:ascii="Helvetica" w:eastAsia="Helvetica Neue" w:hAnsi="Helvetica" w:cs="Gill Sans"/>
        </w:rPr>
        <w:fldChar w:fldCharType="separate"/>
      </w:r>
      <w:r w:rsidRPr="00C91212">
        <w:rPr>
          <w:rFonts w:ascii="Helvetica" w:eastAsia="Helvetica Neue" w:hAnsi="Helvetica" w:cs="Gill Sans"/>
          <w:noProof/>
        </w:rPr>
        <w:t>(Kluyver et al. 2016)</w:t>
      </w:r>
      <w:r w:rsidRPr="00C91212">
        <w:rPr>
          <w:rFonts w:ascii="Helvetica" w:eastAsia="Helvetica Neue" w:hAnsi="Helvetica" w:cs="Gill Sans"/>
        </w:rPr>
        <w:fldChar w:fldCharType="end"/>
      </w:r>
      <w:r w:rsidRPr="00C91212">
        <w:rPr>
          <w:rFonts w:ascii="Helvetica" w:eastAsia="Helvetica Neue" w:hAnsi="Helvetica" w:cs="Gill Sans"/>
        </w:rPr>
        <w:t xml:space="preserve"> which combines executable</w:t>
      </w:r>
      <w:r w:rsidR="009F1069" w:rsidRPr="00C91212">
        <w:rPr>
          <w:rFonts w:ascii="Helvetica" w:eastAsia="Helvetica Neue" w:hAnsi="Helvetica" w:cs="Gill Sans"/>
        </w:rPr>
        <w:t xml:space="preserve"> Python</w:t>
      </w:r>
      <w:r w:rsidRPr="00C91212">
        <w:rPr>
          <w:rFonts w:ascii="Helvetica" w:eastAsia="Helvetica Neue" w:hAnsi="Helvetica" w:cs="Gill Sans"/>
        </w:rPr>
        <w:t xml:space="preserve"> code, data visualization, and formatted text in a single document.</w:t>
      </w:r>
      <w:r w:rsidR="00F91497" w:rsidRPr="00C91212">
        <w:rPr>
          <w:rFonts w:ascii="Helvetica" w:eastAsia="Helvetica Neue" w:hAnsi="Helvetica" w:cs="Gill Sans"/>
        </w:rPr>
        <w:t xml:space="preserve"> </w:t>
      </w:r>
      <w:r w:rsidR="00FA5C0E" w:rsidRPr="00C91212">
        <w:rPr>
          <w:rFonts w:ascii="Helvetica" w:eastAsia="Helvetica Neue" w:hAnsi="Helvetica" w:cs="Gill Sans"/>
        </w:rPr>
        <w:t>This environment is ideal for experimenters rapidly iterating on an experiment.</w:t>
      </w:r>
    </w:p>
    <w:p w14:paraId="78F0FD2B" w14:textId="77777777" w:rsidR="0055346D" w:rsidRPr="00C91212" w:rsidRDefault="0055346D" w:rsidP="00CE68DD">
      <w:pPr>
        <w:spacing w:line="480" w:lineRule="auto"/>
        <w:jc w:val="both"/>
        <w:rPr>
          <w:rFonts w:ascii="Helvetica" w:eastAsia="Helvetica Neue" w:hAnsi="Helvetica" w:cs="Gill Sans"/>
        </w:rPr>
      </w:pPr>
    </w:p>
    <w:p w14:paraId="73AF07BD" w14:textId="2C424FF4" w:rsidR="00AA6212" w:rsidRPr="00C91212" w:rsidRDefault="00CC0D0E" w:rsidP="00CE68DD">
      <w:pPr>
        <w:spacing w:line="480" w:lineRule="auto"/>
        <w:jc w:val="both"/>
        <w:rPr>
          <w:rFonts w:ascii="Helvetica" w:eastAsia="Helvetica Neue" w:hAnsi="Helvetica" w:cs="Gill Sans"/>
        </w:rPr>
      </w:pPr>
      <w:r w:rsidRPr="00C91212">
        <w:rPr>
          <w:rFonts w:ascii="Helvetica" w:eastAsia="Helvetica Neue" w:hAnsi="Helvetica" w:cs="Gill Sans"/>
        </w:rPr>
        <w:t>[Photostimulation experiment workflow]</w:t>
      </w:r>
      <w:r w:rsidR="001D19A1" w:rsidRPr="00C91212">
        <w:rPr>
          <w:rFonts w:ascii="Helvetica" w:hAnsi="Helvetica" w:cs="Gill Sans"/>
          <w:noProof/>
        </w:rPr>
        <w:t xml:space="preserve"> </w:t>
      </w:r>
      <w:r w:rsidR="001D19A1" w:rsidRPr="00C91212">
        <w:rPr>
          <w:rFonts w:ascii="Helvetica" w:eastAsia="Helvetica Neue" w:hAnsi="Helvetica" w:cs="Gill Sans"/>
          <w:noProof/>
        </w:rPr>
        <w:drawing>
          <wp:inline distT="0" distB="0" distL="0" distR="0" wp14:anchorId="6CCEC1A7" wp14:editId="67FD3A84">
            <wp:extent cx="5486400" cy="2375535"/>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2375535"/>
                    </a:xfrm>
                    <a:prstGeom prst="rect">
                      <a:avLst/>
                    </a:prstGeom>
                  </pic:spPr>
                </pic:pic>
              </a:graphicData>
            </a:graphic>
          </wp:inline>
        </w:drawing>
      </w:r>
    </w:p>
    <w:p w14:paraId="562CBAFD" w14:textId="77777777" w:rsidR="00DB4260" w:rsidRPr="00C91212" w:rsidRDefault="00DB4260" w:rsidP="00CE68DD">
      <w:pPr>
        <w:spacing w:line="480" w:lineRule="auto"/>
        <w:jc w:val="both"/>
        <w:rPr>
          <w:rFonts w:ascii="Helvetica" w:eastAsia="Helvetica Neue" w:hAnsi="Helvetica" w:cs="Gill Sans"/>
        </w:rPr>
      </w:pPr>
    </w:p>
    <w:p w14:paraId="456A771D" w14:textId="1E096184" w:rsidR="00DB4260" w:rsidRPr="00C91212" w:rsidRDefault="00DB4260" w:rsidP="00DB4260">
      <w:pPr>
        <w:pStyle w:val="Heading1"/>
      </w:pPr>
      <w:bookmarkStart w:id="107" w:name="_Toc536627097"/>
      <w:r w:rsidRPr="00C91212">
        <w:t>Chapter 3: A noradrenergic error signal acts through astroglia to suppress futile behavior</w:t>
      </w:r>
      <w:bookmarkEnd w:id="107"/>
    </w:p>
    <w:p w14:paraId="5457F7E9" w14:textId="0A3F556B" w:rsidR="00DB4260" w:rsidRPr="00C91212" w:rsidRDefault="007A34A4" w:rsidP="007A34A4">
      <w:pPr>
        <w:pStyle w:val="Heading2"/>
      </w:pPr>
      <w:bookmarkStart w:id="108" w:name="_Toc536627098"/>
      <w:r w:rsidRPr="00C91212">
        <w:t>Abstract</w:t>
      </w:r>
      <w:bookmarkEnd w:id="108"/>
    </w:p>
    <w:p w14:paraId="738B2B51" w14:textId="5562720A" w:rsidR="007A34A4" w:rsidRPr="00C91212" w:rsidRDefault="007A34A4" w:rsidP="007A34A4">
      <w:pPr>
        <w:pStyle w:val="Heading2"/>
      </w:pPr>
      <w:bookmarkStart w:id="109" w:name="_Toc536627099"/>
      <w:r w:rsidRPr="00C91212">
        <w:t>Introduction</w:t>
      </w:r>
      <w:bookmarkEnd w:id="109"/>
    </w:p>
    <w:p w14:paraId="73C79380" w14:textId="2362AE4F" w:rsidR="007A34A4" w:rsidRPr="00C91212" w:rsidRDefault="007A34A4" w:rsidP="007A34A4">
      <w:pPr>
        <w:pStyle w:val="Heading2"/>
      </w:pPr>
      <w:bookmarkStart w:id="110" w:name="_Toc536627100"/>
      <w:r w:rsidRPr="00C91212">
        <w:t>Results</w:t>
      </w:r>
      <w:bookmarkEnd w:id="110"/>
    </w:p>
    <w:p w14:paraId="5EE4A30C" w14:textId="168A8691" w:rsidR="007A34A4" w:rsidRPr="00C91212" w:rsidRDefault="007A34A4" w:rsidP="007A34A4">
      <w:pPr>
        <w:pStyle w:val="Heading2"/>
      </w:pPr>
      <w:bookmarkStart w:id="111" w:name="_Toc536627101"/>
      <w:r w:rsidRPr="00C91212">
        <w:t>Discussion</w:t>
      </w:r>
      <w:bookmarkEnd w:id="111"/>
      <w:r w:rsidRPr="00C91212">
        <w:t xml:space="preserve"> </w:t>
      </w:r>
    </w:p>
    <w:p w14:paraId="39491F0D" w14:textId="48592DC3" w:rsidR="007A34A4" w:rsidRPr="00C91212" w:rsidRDefault="007A34A4" w:rsidP="007A34A4">
      <w:pPr>
        <w:pStyle w:val="Heading2"/>
      </w:pPr>
      <w:bookmarkStart w:id="112" w:name="_Toc536627102"/>
      <w:r w:rsidRPr="00C91212">
        <w:t>Materials and methods</w:t>
      </w:r>
      <w:bookmarkEnd w:id="112"/>
    </w:p>
    <w:p w14:paraId="1EB4F44B" w14:textId="77777777" w:rsidR="00DF55FE" w:rsidRPr="00C91212" w:rsidRDefault="00DF55FE" w:rsidP="00CE68DD">
      <w:pPr>
        <w:spacing w:line="480" w:lineRule="auto"/>
        <w:jc w:val="both"/>
        <w:rPr>
          <w:rFonts w:ascii="Helvetica" w:eastAsia="Helvetica Neue" w:hAnsi="Helvetica" w:cs="Gill Sans"/>
        </w:rPr>
      </w:pPr>
    </w:p>
    <w:p w14:paraId="2770F3B3" w14:textId="14A41843" w:rsidR="00413168" w:rsidRPr="00C91212" w:rsidRDefault="00413168" w:rsidP="00413168">
      <w:pPr>
        <w:pStyle w:val="Heading1"/>
      </w:pPr>
      <w:bookmarkStart w:id="113" w:name="_Toc536627103"/>
      <w:r w:rsidRPr="00C91212">
        <w:lastRenderedPageBreak/>
        <w:t>Chapter 4: A low-cost extensible microscopy platform for volumetric imaging in behavi</w:t>
      </w:r>
      <w:r w:rsidR="00823AFC" w:rsidRPr="00C91212">
        <w:t>ng</w:t>
      </w:r>
      <w:r w:rsidRPr="00C91212">
        <w:t xml:space="preserve"> larval zebrafish</w:t>
      </w:r>
      <w:bookmarkEnd w:id="113"/>
    </w:p>
    <w:p w14:paraId="36D6E1A8" w14:textId="77777777" w:rsidR="00413168" w:rsidRPr="00C91212" w:rsidRDefault="00413168" w:rsidP="00413168">
      <w:pPr>
        <w:pStyle w:val="Heading2"/>
      </w:pPr>
      <w:bookmarkStart w:id="114" w:name="_Toc536627104"/>
      <w:r w:rsidRPr="00C91212">
        <w:t>Abstract</w:t>
      </w:r>
      <w:bookmarkEnd w:id="114"/>
    </w:p>
    <w:p w14:paraId="30E4BD16" w14:textId="77777777" w:rsidR="007A2517" w:rsidRPr="00C91212" w:rsidRDefault="007A2517" w:rsidP="007A2517">
      <w:pPr>
        <w:spacing w:line="480" w:lineRule="auto"/>
        <w:jc w:val="both"/>
        <w:rPr>
          <w:rFonts w:ascii="Helvetica" w:eastAsia="Helvetica Neue" w:hAnsi="Helvetica" w:cs="Gill Sans"/>
        </w:rPr>
      </w:pPr>
      <w:r w:rsidRPr="00C91212">
        <w:rPr>
          <w:rFonts w:ascii="Helvetica" w:eastAsia="Helvetica Neue" w:hAnsi="Helvetica" w:cs="Gill Sans"/>
        </w:rPr>
        <w:t xml:space="preserve">The larval zebrafish retains an optically accessible nervous system over a developmental timeframe, during which the animal develops increasingly complex behaviors </w:t>
      </w:r>
      <w:r w:rsidRPr="00C91212">
        <w:rPr>
          <w:rFonts w:ascii="Helvetica" w:eastAsia="Helvetica Neue" w:hAnsi="Helvetica" w:cs="Gill Sans"/>
        </w:rPr>
        <w:fldChar w:fldCharType="begin" w:fldLock="1"/>
      </w:r>
      <w:r w:rsidRPr="00C91212">
        <w:rPr>
          <w:rFonts w:ascii="Helvetica" w:eastAsia="Helvetica Neue" w:hAnsi="Helvetica" w:cs="Gill Sans"/>
        </w:rPr>
        <w:instrText>ADDIN CSL_CITATION {"citationItems":[{"id":"ITEM-1","itemData":{"DOI":"10.1007/978-1-60761-922-2_12","ISBN":"9781607619215","ISSN":"08932336","PMID":"1000164205","abstract":"Shortly after larval zebrafish become free swimming their behavior is modulated by both autochthonous signals and external stimuli. Larvae show rapid responses to a range of sensory cues but are also capable of executing extended behavioral programs in response to changes in the environment. At this early stage, larvae have a small repertoire of discrete stereotyped movements which are deployed in different contexts to generate appropriate behavior. We outline the range of behaviors defined in zebrafish larvae to date and discuss insights into neural function revealed by behavioral assays. A growing body of work demonstrates that tractability of behavior and neural connectivity in larval zebrafish facilitate the analysis of neural pathways underlying vertebrate motor control and sensory processing. 2011 Springer Science+Business Media, LLC.","author":[{"dropping-particle":"","family":"Fero","given":"Kandice","non-dropping-particle":"","parse-names":false,"suffix":""},{"dropping-particle":"","family":"Yokogawa","given":"Tohei","non-dropping-particle":"","parse-names":false,"suffix":""},{"dropping-particle":"","family":"Burgess","given":"Harold A.","non-dropping-particle":"","parse-names":false,"suffix":""}],"container-title":"Neuromethods","id":"ITEM-1","issued":{"date-parts":[["2011"]]},"title":"The behavioral repertoire of larval zebrafish","type":"article"},"uris":["http://www.mendeley.com/documents/?uuid=50b0cfe2-e26c-4d1d-adb1-c7a1be798c74"]}],"mendeley":{"formattedCitation":"(Fero et al. 2011)","plainTextFormattedCitation":"(Fero et al. 2011)","previouslyFormattedCitation":"(Fero et al. 2011)"},"properties":{"noteIndex":0},"schema":"https://github.com/citation-style-language/schema/raw/master/csl-citation.json"}</w:instrText>
      </w:r>
      <w:r w:rsidRPr="00C91212">
        <w:rPr>
          <w:rFonts w:ascii="Helvetica" w:eastAsia="Helvetica Neue" w:hAnsi="Helvetica" w:cs="Gill Sans"/>
        </w:rPr>
        <w:fldChar w:fldCharType="separate"/>
      </w:r>
      <w:r w:rsidRPr="00C91212">
        <w:rPr>
          <w:rFonts w:ascii="Helvetica" w:eastAsia="Helvetica Neue" w:hAnsi="Helvetica" w:cs="Gill Sans"/>
          <w:noProof/>
        </w:rPr>
        <w:t>(Fero et al. 2011)</w:t>
      </w:r>
      <w:r w:rsidRPr="00C91212">
        <w:rPr>
          <w:rFonts w:ascii="Helvetica" w:eastAsia="Helvetica Neue" w:hAnsi="Helvetica" w:cs="Gill Sans"/>
        </w:rPr>
        <w:fldChar w:fldCharType="end"/>
      </w:r>
      <w:r w:rsidRPr="00C91212">
        <w:rPr>
          <w:rFonts w:ascii="Helvetica" w:eastAsia="Helvetica Neue" w:hAnsi="Helvetica" w:cs="Gill Sans"/>
        </w:rPr>
        <w:t>. To leverage both these traits in a single ex</w:t>
      </w:r>
      <w:bookmarkStart w:id="115" w:name="_GoBack"/>
      <w:bookmarkEnd w:id="115"/>
      <w:r w:rsidRPr="00C91212">
        <w:rPr>
          <w:rFonts w:ascii="Helvetica" w:eastAsia="Helvetica Neue" w:hAnsi="Helvetica" w:cs="Gill Sans"/>
        </w:rPr>
        <w:t xml:space="preserve">periment, several groups have designed frameworks for brain-wide imaging of larval zebrafish while the animals are engaged in behavioral tasks </w:t>
      </w:r>
      <w:r w:rsidRPr="00C91212">
        <w:rPr>
          <w:rFonts w:ascii="Helvetica" w:eastAsia="Helvetica Neue" w:hAnsi="Helvetica" w:cs="Gill Sans"/>
        </w:rPr>
        <w:fldChar w:fldCharType="begin" w:fldLock="1"/>
      </w:r>
      <w:r w:rsidRPr="00C91212">
        <w:rPr>
          <w:rFonts w:ascii="Helvetica" w:eastAsia="Helvetica Neue" w:hAnsi="Helvetica" w:cs="Gill Sans"/>
        </w:rPr>
        <w:instrText>ADDIN CSL_CITATION {"citationItems":[{"id":"ITEM-1","itemData":{"ISSN":"0028-0836","author":[{"dropping-particle":"","family":"Ahrens","given":"Misha B","non-dropping-particle":"","parse-names":false,"suffix":""},{"dropping-particle":"","family":"Li","given":"Jennifer M","non-dropping-particle":"","parse-names":false,"suffix":""},{"dropping-particle":"","family":"Orger","given":"Michael B","non-dropping-particle":"","parse-names":false,"suffix":""},{"dropping-particle":"","family":"Robson","given":"Drew N","non-dropping-particle":"","parse-names":false,"suffix":""},{"dropping-particle":"","family":"Schier","given":"Alexander F","non-dropping-particle":"","parse-names":false,"suffix":""},{"dropping-particle":"","family":"Engert","given":"Florian","non-dropping-particle":"","parse-names":false,"suffix":""},{"dropping-particle":"","family":"Portugues","given":"Ruben","non-dropping-particle":"","parse-names":false,"suffix":""}],"container-title":"Nature","id":"ITEM-1","issue":"7399","issued":{"date-parts":[["2012","5"]]},"page":"471-477","publisher":"Nature Publishing Group, a division of Macmillan Publishers Limited. All Rights Reserved.","title":"Brain-wide neuronal dynamics during motor adaptation in zebrafish","type":"article-journal","volume":"485"},"uris":["http://www.mendeley.com/documents/?uuid=51247e4e-8e0e-4c0a-94da-1f5213f02145"]}],"mendeley":{"formattedCitation":"(Ahrens et al. 2012)","manualFormatting":"(Ahrens et al. 2012,","plainTextFormattedCitation":"(Ahrens et al. 2012)","previouslyFormattedCitation":"(Ahrens et al. 2012)"},"properties":{"noteIndex":0},"schema":"https://github.com/citation-style-language/schema/raw/master/csl-citation.json"}</w:instrText>
      </w:r>
      <w:r w:rsidRPr="00C91212">
        <w:rPr>
          <w:rFonts w:ascii="Helvetica" w:eastAsia="Helvetica Neue" w:hAnsi="Helvetica" w:cs="Gill Sans"/>
        </w:rPr>
        <w:fldChar w:fldCharType="separate"/>
      </w:r>
      <w:r w:rsidRPr="00C91212">
        <w:rPr>
          <w:rFonts w:ascii="Helvetica" w:eastAsia="Helvetica Neue" w:hAnsi="Helvetica" w:cs="Gill Sans"/>
          <w:noProof/>
        </w:rPr>
        <w:t>(Ahrens et al. 2012,</w:t>
      </w:r>
      <w:r w:rsidRPr="00C91212">
        <w:rPr>
          <w:rFonts w:ascii="Helvetica" w:eastAsia="Helvetica Neue" w:hAnsi="Helvetica" w:cs="Gill Sans"/>
        </w:rPr>
        <w:fldChar w:fldCharType="end"/>
      </w:r>
      <w:r w:rsidRPr="00C91212">
        <w:rPr>
          <w:rFonts w:ascii="Helvetica" w:eastAsia="Helvetica Neue" w:hAnsi="Helvetica" w:cs="Gill Sans"/>
        </w:rPr>
        <w:t xml:space="preserve"> </w:t>
      </w:r>
      <w:r w:rsidRPr="00C91212">
        <w:rPr>
          <w:rFonts w:ascii="Helvetica" w:eastAsia="Helvetica Neue" w:hAnsi="Helvetica" w:cs="Gill Sans"/>
        </w:rPr>
        <w:fldChar w:fldCharType="begin" w:fldLock="1"/>
      </w:r>
      <w:r w:rsidRPr="00C91212">
        <w:rPr>
          <w:rFonts w:ascii="Helvetica" w:eastAsia="Helvetica Neue" w:hAnsi="Helvetica" w:cs="Gill Sans"/>
        </w:rPr>
        <w:instrText>ADDIN CSL_CITATION {"citationItems":[{"id":"ITEM-1","itemData":{"DOI":"10.1038/nmeth.3040","ISSN":"1548-7091","author":[{"dropping-particle":"","family":"Vladimirov","given":"Nikita","non-dropping-particle":"","parse-names":false,"suffix":""},{"dropping-particle":"","family":"Mu","given":"Yu","non-dropping-particle":"","parse-names":false,"suffix":""},{"dropping-particle":"","family":"Kawashima","given":"Takashi","non-dropping-particle":"","parse-names":false,"suffix":""},{"dropping-particle":"V","family":"Bennett","given":"Davis","non-dropping-particle":"","parse-names":false,"suffix":""},{"dropping-particle":"","family":"Yang","given":"Chao-Tsung","non-dropping-particle":"","parse-names":false,"suffix":""},{"dropping-particle":"","family":"Looger","given":"Loren L","non-dropping-particle":"","parse-names":false,"suffix":""},{"dropping-particle":"","family":"Keller","given":"Philipp J","non-dropping-particle":"","parse-names":false,"suffix":""},{"dropping-particle":"","family":"Freeman","given":"Jeremy","non-dropping-particle":"","parse-names":false,"suffix":""},{"dropping-particle":"","family":"Ahrens","given":"Misha B","non-dropping-particle":"","parse-names":false,"suffix":""}],"container-title":"Nature Methods","id":"ITEM-1","issue":"9","issued":{"date-parts":[["2014"]]},"page":"883-884","title":"Light-sheet functional imaging in fictively behaving zebrafish","type":"article-journal","volume":"11"},"uris":["http://www.mendeley.com/documents/?uuid=8ccf20e9-eed7-44fd-9488-3ce49018ce0c"]}],"mendeley":{"formattedCitation":"(Vladimirov et al. 2014)","manualFormatting":"Vladimirov et al. 2014, ","plainTextFormattedCitation":"(Vladimirov et al. 2014)","previouslyFormattedCitation":"(Vladimirov et al. 2014)"},"properties":{"noteIndex":0},"schema":"https://github.com/citation-style-language/schema/raw/master/csl-citation.json"}</w:instrText>
      </w:r>
      <w:r w:rsidRPr="00C91212">
        <w:rPr>
          <w:rFonts w:ascii="Helvetica" w:eastAsia="Helvetica Neue" w:hAnsi="Helvetica" w:cs="Gill Sans"/>
        </w:rPr>
        <w:fldChar w:fldCharType="separate"/>
      </w:r>
      <w:r w:rsidRPr="00C91212">
        <w:rPr>
          <w:rFonts w:ascii="Helvetica" w:eastAsia="Helvetica Neue" w:hAnsi="Helvetica" w:cs="Gill Sans"/>
          <w:noProof/>
        </w:rPr>
        <w:t xml:space="preserve">Vladimirov et al. 2014, </w:t>
      </w:r>
      <w:r w:rsidRPr="00C91212">
        <w:rPr>
          <w:rFonts w:ascii="Helvetica" w:eastAsia="Helvetica Neue" w:hAnsi="Helvetica" w:cs="Gill Sans"/>
        </w:rPr>
        <w:fldChar w:fldCharType="end"/>
      </w:r>
      <w:r w:rsidRPr="00C91212">
        <w:rPr>
          <w:rFonts w:ascii="Helvetica" w:eastAsia="Helvetica Neue" w:hAnsi="Helvetica" w:cs="Gill Sans"/>
        </w:rPr>
        <w:fldChar w:fldCharType="begin" w:fldLock="1"/>
      </w:r>
      <w:r w:rsidRPr="00C91212">
        <w:rPr>
          <w:rFonts w:ascii="Helvetica" w:eastAsia="Helvetica Neue" w:hAnsi="Helvetica" w:cs="Gill Sans"/>
        </w:rPr>
        <w:instrText xml:space="preserve">ADDIN CSL_CITATION {"citationItems":[{"id":"ITEM-1","itemData":{"DOI":"10.3389/fncir.2013.00065","ISBN":"1471220214","ISSN":"1662-5110","PMID":"23576959","abstract":"The optical transparency and the small dimensions of zebrafish at the larval stage make it a vertebrate model of choice for brain-wide in-vivo functional imaging. However, current point-scanning imaging techniques, such as two-photon or confocal microscopy, impose a strong limit on acquisition speed which in turn sets the number of neurons that can be simultaneously recorded. At 5 Hz, this number is of the order of one thousand, i.e., approximately 1-2% of the brain. Here we demonstrate that this limitation can be greatly overcome by using Selective-plane Illumination Microscopy (SPIM). Zebrafish larvae expressing the genetically encoded calcium indicator GCaMP3 were illuminated with a scanned laser sheet and imaged with a camera whose optical axis was oriented orthogonally to the illumination plane. This optical sectioning approach was shown to permit functional imaging of a very large fraction of the brain volume of 5-9-day-old larvae with single- or near single-cell resolution. The spontaneous activity of up to 5,000 neurons was recorded at 20 Hz for 20-60 min. By rapidly scanning the specimen in the axial direction, the activity of 25,000 individual neurons from 5 different z-planes (approximately 30% of the entire brain) could be simultaneously monitored at 4 Hz. Compared to point-scanning techniques, this imaging strategy thus yields a </w:instrText>
      </w:r>
      <w:r w:rsidRPr="00C91212">
        <w:rPr>
          <w:rFonts w:ascii="MS Mincho" w:eastAsia="MS Mincho" w:hAnsi="MS Mincho" w:cs="MS Mincho"/>
        </w:rPr>
        <w:instrText>≃</w:instrText>
      </w:r>
      <w:r w:rsidRPr="00C91212">
        <w:rPr>
          <w:rFonts w:ascii="Helvetica" w:eastAsia="Helvetica Neue" w:hAnsi="Helvetica" w:cs="Gill Sans"/>
        </w:rPr>
        <w:instrText>20-fold increase in data throughput (number of recorded neurons times acquisition rate) without compromising the signal-to-noise ratio (SNR). The extended field of view offered by the SPIM method allowed us to directly identify large scale ensembles of neurons, spanning several brain regions, that displayed correlated activity and were thus likely to participate in common neural processes. The benefits and limitations of SPIM for functional imaging in zebrafish as well as future developments are briefly discussed.","author":[{"dropping-particle":"","family":"Panier","given":"Thomas","non-dropping-particle":"","parse-names":false,"suffix":""},{"dropping-particle":"","family":"Romano","given":"Sebastián A.","non-dropping-particle":"","parse-names":false,"suffix":""},{"dropping-particle":"","family":"Olive","given":"Raphaël","non-dropping-particle":"","parse-names":false,"suffix":""},{"dropping-particle":"","family":"Pietri","given":"Thomas","non-dropping-particle":"","parse-names":false,"suffix":""},{"dropping-particle":"","family":"Sumbre","given":"Germán","non-dropping-particle":"","parse-names":false,"suffix":""},{"dropping-particle":"","family":"Candelier","given":"Raphaël","non-dropping-particle":"","parse-names":false,"suffix":""},{"dropping-particle":"","family":"Debrégeas","given":"Georges","non-dropping-particle":"","parse-names":false,"suffix":""}],"container-title":"Frontiers in Neural Circuits","id":"ITEM-1","issued":{"date-parts":[["2013"]]},"title":"Fast functional imaging of multiple brain regions in intact zebrafish larvae using Selective Plane Illumination Microscopy","type":"article-journal"},"uris":["http://www.mendeley.com/documents/?uuid=04c9446e-031f-4a63-b67e-ced51a3c1304"]}],"mendeley":{"formattedCitation":"(Panier et al. 2013)","manualFormatting":"Panier et al. 2013","plainTextFormattedCitation":"(Panier et al. 2013)","previouslyFormattedCitation":"(Panier et al. 2013)"},"properties":{"noteIndex":0},"schema":"https://github.com/citation-style-language/schema/raw/master/csl-citation.json"}</w:instrText>
      </w:r>
      <w:r w:rsidRPr="00C91212">
        <w:rPr>
          <w:rFonts w:ascii="Helvetica" w:eastAsia="Helvetica Neue" w:hAnsi="Helvetica" w:cs="Gill Sans"/>
        </w:rPr>
        <w:fldChar w:fldCharType="separate"/>
      </w:r>
      <w:r w:rsidRPr="00C91212">
        <w:rPr>
          <w:rFonts w:ascii="Helvetica" w:eastAsia="Helvetica Neue" w:hAnsi="Helvetica" w:cs="Gill Sans"/>
          <w:noProof/>
        </w:rPr>
        <w:t>Panier et al. 2013</w:t>
      </w:r>
      <w:r w:rsidRPr="00C91212">
        <w:rPr>
          <w:rFonts w:ascii="Helvetica" w:eastAsia="Helvetica Neue" w:hAnsi="Helvetica" w:cs="Gill Sans"/>
        </w:rPr>
        <w:fldChar w:fldCharType="end"/>
      </w:r>
      <w:r w:rsidRPr="00C91212">
        <w:rPr>
          <w:rFonts w:ascii="Helvetica" w:eastAsia="Helvetica Neue" w:hAnsi="Helvetica" w:cs="Gill Sans"/>
        </w:rPr>
        <w:t xml:space="preserve">). Our lab previously published a design for an experimental apparatus combining a light sheet microscope (for rapid volumetric calcium imaging or, more recently, voltage imaging) with an electrophysiology-based closed-loop virtual-reality (VR) behavioral paradigm. Here we report the evolution of our previously published design – a cheaper, simpler, more expandable system for volumetric imaging in behaving larval zebrafish. </w:t>
      </w:r>
    </w:p>
    <w:p w14:paraId="495D850A" w14:textId="77777777" w:rsidR="007A2517" w:rsidRPr="00C91212" w:rsidRDefault="007A2517" w:rsidP="007A2517">
      <w:pPr>
        <w:rPr>
          <w:rFonts w:ascii="Helvetica" w:hAnsi="Helvetica"/>
        </w:rPr>
      </w:pPr>
    </w:p>
    <w:p w14:paraId="6C9BC092" w14:textId="77777777" w:rsidR="00413168" w:rsidRPr="00C91212" w:rsidRDefault="00413168" w:rsidP="00413168">
      <w:pPr>
        <w:pStyle w:val="Heading2"/>
      </w:pPr>
      <w:bookmarkStart w:id="116" w:name="_Toc536627105"/>
      <w:r w:rsidRPr="00C91212">
        <w:t>Introduction</w:t>
      </w:r>
      <w:bookmarkEnd w:id="116"/>
    </w:p>
    <w:p w14:paraId="07693F7E" w14:textId="77777777" w:rsidR="007A2517" w:rsidRPr="00C91212" w:rsidRDefault="007A2517" w:rsidP="007A2517">
      <w:pPr>
        <w:spacing w:line="480" w:lineRule="auto"/>
        <w:jc w:val="both"/>
        <w:rPr>
          <w:rFonts w:ascii="Helvetica" w:eastAsia="Helvetica Neue" w:hAnsi="Helvetica" w:cs="Gill Sans"/>
        </w:rPr>
      </w:pPr>
      <w:r w:rsidRPr="00C91212">
        <w:rPr>
          <w:rFonts w:ascii="Helvetica" w:eastAsia="Helvetica Neue" w:hAnsi="Helvetica" w:cs="Gill Sans"/>
        </w:rPr>
        <w:t xml:space="preserve">Our microscope is built around two hard constraints: The first constraint is that the sample (a zebrafish larva) must be oriented in its natural posture, i.e. with its ventral surface pointing toward earth. Thus, to image the brain, the detection objective must be oriented vertically. The second constraint is that there must be sufficient free space below the sample so that a projector can project a visual stimulus on the bottom of the sample chamber (where the fish can detect it). Since there are no commercial options </w:t>
      </w:r>
      <w:r w:rsidRPr="00C91212">
        <w:rPr>
          <w:rFonts w:ascii="Helvetica" w:eastAsia="Helvetica Neue" w:hAnsi="Helvetica" w:cs="Gill Sans"/>
        </w:rPr>
        <w:lastRenderedPageBreak/>
        <w:t>which satisfy these two constraints, we must design and build our own systems, the most recent of which we present here.</w:t>
      </w:r>
    </w:p>
    <w:p w14:paraId="7057909E" w14:textId="77777777" w:rsidR="007A2517" w:rsidRPr="00C91212" w:rsidRDefault="007A2517" w:rsidP="007A2517">
      <w:pPr>
        <w:rPr>
          <w:rFonts w:ascii="Helvetica" w:hAnsi="Helvetica"/>
        </w:rPr>
      </w:pPr>
    </w:p>
    <w:p w14:paraId="6C1F6EA8" w14:textId="744D0322" w:rsidR="007A2517" w:rsidRPr="00C91212" w:rsidRDefault="00413168" w:rsidP="007A2517">
      <w:pPr>
        <w:pStyle w:val="Heading2"/>
      </w:pPr>
      <w:bookmarkStart w:id="117" w:name="_Toc536627106"/>
      <w:r w:rsidRPr="00C91212">
        <w:t>Results</w:t>
      </w:r>
      <w:bookmarkEnd w:id="117"/>
    </w:p>
    <w:p w14:paraId="0CDE0806" w14:textId="60C576A6" w:rsidR="007A2517" w:rsidRPr="00C91212" w:rsidRDefault="007A2517" w:rsidP="007A2517">
      <w:pPr>
        <w:pStyle w:val="Heading3"/>
      </w:pPr>
      <w:bookmarkStart w:id="118" w:name="_Toc536627107"/>
      <w:r w:rsidRPr="00C91212">
        <w:t>Basic capabilities</w:t>
      </w:r>
      <w:bookmarkEnd w:id="118"/>
    </w:p>
    <w:p w14:paraId="3CE67584" w14:textId="77777777" w:rsidR="007A2517" w:rsidRPr="00C91212" w:rsidRDefault="007A2517" w:rsidP="007A2517">
      <w:pPr>
        <w:spacing w:line="480" w:lineRule="auto"/>
        <w:jc w:val="both"/>
        <w:rPr>
          <w:rFonts w:ascii="Helvetica" w:eastAsia="Helvetica Neue" w:hAnsi="Helvetica" w:cs="Gill Sans"/>
        </w:rPr>
      </w:pPr>
      <w:r w:rsidRPr="00C91212">
        <w:rPr>
          <w:rFonts w:ascii="Helvetica" w:eastAsia="Helvetica Neue" w:hAnsi="Helvetica" w:cs="Gill Sans"/>
        </w:rPr>
        <w:t xml:space="preserve">Our light sheet microscope has two orthogonal excitation arms which each form a light sheet by rapidly scanning a low-NA Gaussian beam. Each excitation arm features a dual-axis galvanometer; one scan axis is used for generating the light sheet, the other axis is used for translating the light sheet up or down to match the focal plane of the detection objective. Volumetric imaging is performed by rapidly translating the detection objective with a piezo flexure positioner while coaxially translating the light sheets. We use two cameras separated by a dichroic </w:t>
      </w:r>
      <w:proofErr w:type="spellStart"/>
      <w:r w:rsidRPr="00C91212">
        <w:rPr>
          <w:rFonts w:ascii="Helvetica" w:eastAsia="Helvetica Neue" w:hAnsi="Helvetica" w:cs="Gill Sans"/>
        </w:rPr>
        <w:t>beamsplitter</w:t>
      </w:r>
      <w:proofErr w:type="spellEnd"/>
      <w:r w:rsidRPr="00C91212">
        <w:rPr>
          <w:rFonts w:ascii="Helvetica" w:eastAsia="Helvetica Neue" w:hAnsi="Helvetica" w:cs="Gill Sans"/>
        </w:rPr>
        <w:t xml:space="preserve"> for simultaneous detection of spectrally distinct fluorophores, e.g. GCaMP6f and jRGECO1b. The fish is held on an acrylic pedestal in a custom-fabricated water-filled chamber with glass walls. This chamber has a diffusive screen on the bottom for projection of a visual stimulus. </w:t>
      </w:r>
    </w:p>
    <w:p w14:paraId="703730A7" w14:textId="77777777" w:rsidR="007A2517" w:rsidRPr="00C91212" w:rsidRDefault="007A2517" w:rsidP="007A2517">
      <w:pPr>
        <w:spacing w:line="480" w:lineRule="auto"/>
        <w:jc w:val="both"/>
        <w:rPr>
          <w:rFonts w:ascii="Helvetica" w:eastAsia="Helvetica Neue" w:hAnsi="Helvetica" w:cs="Gill Sans"/>
        </w:rPr>
      </w:pPr>
    </w:p>
    <w:p w14:paraId="10525F7F" w14:textId="2968AD73" w:rsidR="007A2517" w:rsidRPr="00C91212" w:rsidRDefault="007A2517" w:rsidP="007A2517">
      <w:pPr>
        <w:pStyle w:val="Heading3"/>
      </w:pPr>
      <w:bookmarkStart w:id="119" w:name="_Toc536627108"/>
      <w:r w:rsidRPr="00C91212">
        <w:t>Ergonomics</w:t>
      </w:r>
      <w:bookmarkEnd w:id="119"/>
    </w:p>
    <w:p w14:paraId="4326431C" w14:textId="77777777" w:rsidR="007A2517" w:rsidRPr="00C91212" w:rsidRDefault="007A2517" w:rsidP="007A2517">
      <w:pPr>
        <w:spacing w:line="480" w:lineRule="auto"/>
        <w:jc w:val="both"/>
        <w:rPr>
          <w:rFonts w:ascii="Helvetica" w:eastAsia="Helvetica Neue" w:hAnsi="Helvetica" w:cs="Gill Sans"/>
        </w:rPr>
      </w:pPr>
      <w:r w:rsidRPr="00C91212">
        <w:rPr>
          <w:rFonts w:ascii="Helvetica" w:eastAsia="Helvetica Neue" w:hAnsi="Helvetica" w:cs="Gill Sans"/>
        </w:rPr>
        <w:t xml:space="preserve">In order to accommodate more space for detection optics, we fold the detection path by 90 degrees immediately after the detection objective; thus, all our detection optics can lie on a large, horizontal breadboard. This allows us to comfortably fit two cameras for simultaneous two-color imaging, with ample room remaining for additional optical modules. This horizontal breadboard stands on four optical rails, which also support the two orthogonal excitation arms. </w:t>
      </w:r>
    </w:p>
    <w:p w14:paraId="2DE956F3" w14:textId="77777777" w:rsidR="007A2517" w:rsidRPr="00C91212" w:rsidRDefault="007A2517" w:rsidP="007A2517">
      <w:pPr>
        <w:spacing w:line="480" w:lineRule="auto"/>
        <w:jc w:val="both"/>
        <w:rPr>
          <w:rFonts w:ascii="Helvetica" w:eastAsia="Helvetica Neue" w:hAnsi="Helvetica" w:cs="Gill Sans"/>
        </w:rPr>
      </w:pPr>
    </w:p>
    <w:p w14:paraId="6BB97095" w14:textId="77777777" w:rsidR="007A2517" w:rsidRPr="00C91212" w:rsidRDefault="007A2517" w:rsidP="007A2517">
      <w:pPr>
        <w:spacing w:line="480" w:lineRule="auto"/>
        <w:jc w:val="both"/>
        <w:rPr>
          <w:rFonts w:ascii="Helvetica" w:eastAsia="Helvetica Neue" w:hAnsi="Helvetica" w:cs="Gill Sans"/>
        </w:rPr>
      </w:pPr>
      <w:r w:rsidRPr="00C91212">
        <w:rPr>
          <w:rFonts w:ascii="Helvetica" w:eastAsia="Helvetica Neue" w:hAnsi="Helvetica" w:cs="Gill Sans"/>
        </w:rPr>
        <w:t xml:space="preserve">For our VR behavioral paradigm, we attach suction electrodes to the tail of the fish immediately before imaging. This procedure is performed with the aid of a stereomicroscope, and thus the sample chamber must be clear of the excitation and detection optics while the suction electrodes are being attached. Once the suction electrodes are attached, the sample chamber and the electrophysiology equipment (suction electrode, micromanipulator, etc.) must be smoothly translated to the space under the detection objective. To enable this smooth translation, we mounted the fine positioning stages and the sample holder assembly on a manual linear bearing assembly that can be locked in place once the sample is under the detection objective. This manual stage is faster, cheaper, and easier to operate than an electronic alternative. </w:t>
      </w:r>
    </w:p>
    <w:p w14:paraId="49DCBED8" w14:textId="04D34882" w:rsidR="007A2517" w:rsidRPr="00C91212" w:rsidRDefault="007A2517" w:rsidP="007A2517">
      <w:pPr>
        <w:pStyle w:val="Heading3"/>
      </w:pPr>
      <w:bookmarkStart w:id="120" w:name="_Toc536627109"/>
      <w:r w:rsidRPr="00C91212">
        <w:t>Optics</w:t>
      </w:r>
      <w:bookmarkEnd w:id="120"/>
    </w:p>
    <w:p w14:paraId="6B47847E" w14:textId="4D49643F" w:rsidR="007A2517" w:rsidRPr="00C91212" w:rsidRDefault="007A2517" w:rsidP="007A2517">
      <w:pPr>
        <w:pStyle w:val="Heading4"/>
      </w:pPr>
      <w:bookmarkStart w:id="121" w:name="_Toc536627110"/>
      <w:r w:rsidRPr="00C91212">
        <w:t>Excitation</w:t>
      </w:r>
      <w:bookmarkEnd w:id="121"/>
    </w:p>
    <w:p w14:paraId="31B2D813" w14:textId="77777777" w:rsidR="007A2517" w:rsidRPr="00C91212" w:rsidRDefault="007A2517" w:rsidP="007A2517">
      <w:pPr>
        <w:spacing w:line="480" w:lineRule="auto"/>
        <w:jc w:val="both"/>
        <w:rPr>
          <w:rFonts w:ascii="Helvetica" w:eastAsia="Helvetica Neue" w:hAnsi="Helvetica" w:cs="Gill Sans"/>
        </w:rPr>
      </w:pPr>
      <w:r w:rsidRPr="00C91212">
        <w:rPr>
          <w:rFonts w:ascii="Helvetica" w:eastAsia="Helvetica Neue" w:hAnsi="Helvetica" w:cs="Gill Sans"/>
        </w:rPr>
        <w:t>Like our earlier design, we use two orthogonal light sheets to comprehensively access the larval fish brain. One light sheet propagates along the medial-lateral axis of the fish brain; however, the fish’s opaque eyes block the light sheet from illuminating tissue between the eyes. To illuminate this volume, we use a second light sheet that propagates along the rostro-caudal axis of the fish. In our new design these two excitation arms are assembled in 60mm optical cage, which facilitates alignment of optical parts and introduction of new optical elements into the excitation path.</w:t>
      </w:r>
    </w:p>
    <w:p w14:paraId="351825F2" w14:textId="6974EB2A" w:rsidR="007A2517" w:rsidRPr="00C91212" w:rsidRDefault="007A2517" w:rsidP="007A2517">
      <w:pPr>
        <w:pStyle w:val="Heading4"/>
      </w:pPr>
      <w:bookmarkStart w:id="122" w:name="_Toc536627111"/>
      <w:r w:rsidRPr="00C91212">
        <w:t>Detection</w:t>
      </w:r>
      <w:bookmarkEnd w:id="122"/>
    </w:p>
    <w:p w14:paraId="7B161741" w14:textId="77777777" w:rsidR="007A2517" w:rsidRPr="00C91212" w:rsidRDefault="007A2517" w:rsidP="007A2517">
      <w:pPr>
        <w:spacing w:line="480" w:lineRule="auto"/>
        <w:jc w:val="both"/>
        <w:rPr>
          <w:rFonts w:ascii="Helvetica" w:eastAsia="Helvetica Neue" w:hAnsi="Helvetica" w:cs="Gill Sans"/>
        </w:rPr>
      </w:pPr>
    </w:p>
    <w:p w14:paraId="7A7494F8" w14:textId="0D4C57D9" w:rsidR="007A2517" w:rsidRPr="00C91212" w:rsidRDefault="007A2517" w:rsidP="007A2517">
      <w:pPr>
        <w:pStyle w:val="Heading3"/>
      </w:pPr>
      <w:bookmarkStart w:id="123" w:name="_Toc536627112"/>
      <w:r w:rsidRPr="00C91212">
        <w:t>Electrophysiology</w:t>
      </w:r>
      <w:bookmarkEnd w:id="123"/>
      <w:r w:rsidRPr="00C91212">
        <w:t xml:space="preserve"> </w:t>
      </w:r>
    </w:p>
    <w:p w14:paraId="6583E90D" w14:textId="77777777" w:rsidR="007A2517" w:rsidRPr="00C91212" w:rsidRDefault="007A2517" w:rsidP="007A2517">
      <w:pPr>
        <w:spacing w:line="480" w:lineRule="auto"/>
        <w:jc w:val="both"/>
        <w:rPr>
          <w:rFonts w:ascii="Helvetica" w:eastAsia="Helvetica Neue" w:hAnsi="Helvetica" w:cs="Gill Sans"/>
        </w:rPr>
      </w:pPr>
      <w:r w:rsidRPr="00C91212">
        <w:rPr>
          <w:rFonts w:ascii="Helvetica" w:eastAsia="Helvetica Neue" w:hAnsi="Helvetica" w:cs="Gill Sans"/>
        </w:rPr>
        <w:t xml:space="preserve">We replaced the Axon Instruments </w:t>
      </w:r>
      <w:proofErr w:type="spellStart"/>
      <w:r w:rsidRPr="00C91212">
        <w:rPr>
          <w:rFonts w:ascii="Helvetica" w:eastAsia="Helvetica Neue" w:hAnsi="Helvetica" w:cs="Gill Sans"/>
        </w:rPr>
        <w:t>Axoclamp</w:t>
      </w:r>
      <w:proofErr w:type="spellEnd"/>
      <w:r w:rsidRPr="00C91212">
        <w:rPr>
          <w:rFonts w:ascii="Helvetica" w:eastAsia="Helvetica Neue" w:hAnsi="Helvetica" w:cs="Gill Sans"/>
        </w:rPr>
        <w:t xml:space="preserve"> 200b ($20k) with the </w:t>
      </w:r>
      <w:proofErr w:type="spellStart"/>
      <w:r w:rsidRPr="00C91212">
        <w:rPr>
          <w:rFonts w:ascii="Helvetica" w:eastAsia="Helvetica Neue" w:hAnsi="Helvetica" w:cs="Gill Sans"/>
        </w:rPr>
        <w:t>Intan</w:t>
      </w:r>
      <w:proofErr w:type="spellEnd"/>
      <w:r w:rsidRPr="00C91212">
        <w:rPr>
          <w:rFonts w:ascii="Helvetica" w:eastAsia="Helvetica Neue" w:hAnsi="Helvetica" w:cs="Gill Sans"/>
        </w:rPr>
        <w:t xml:space="preserve"> RHD2000 evaluation module. The </w:t>
      </w:r>
      <w:proofErr w:type="spellStart"/>
      <w:r w:rsidRPr="00C91212">
        <w:rPr>
          <w:rFonts w:ascii="Helvetica" w:eastAsia="Helvetica Neue" w:hAnsi="Helvetica" w:cs="Gill Sans"/>
        </w:rPr>
        <w:t>Intan</w:t>
      </w:r>
      <w:proofErr w:type="spellEnd"/>
      <w:r w:rsidRPr="00C91212">
        <w:rPr>
          <w:rFonts w:ascii="Helvetica" w:eastAsia="Helvetica Neue" w:hAnsi="Helvetica" w:cs="Gill Sans"/>
        </w:rPr>
        <w:t xml:space="preserve"> amplifier offers the same performance for our application (recording motor neuron axons from the tail musculature of the fish) with a greatly reduced cost and physical footprint. We designed and fabricated a compact 3D printed housing for the </w:t>
      </w:r>
      <w:proofErr w:type="spellStart"/>
      <w:r w:rsidRPr="00C91212">
        <w:rPr>
          <w:rFonts w:ascii="Helvetica" w:eastAsia="Helvetica Neue" w:hAnsi="Helvetica" w:cs="Gill Sans"/>
        </w:rPr>
        <w:t>Intan</w:t>
      </w:r>
      <w:proofErr w:type="spellEnd"/>
      <w:r w:rsidRPr="00C91212">
        <w:rPr>
          <w:rFonts w:ascii="Helvetica" w:eastAsia="Helvetica Neue" w:hAnsi="Helvetica" w:cs="Gill Sans"/>
        </w:rPr>
        <w:t xml:space="preserve"> amplifier chip (supplementary materials reference).  </w:t>
      </w:r>
    </w:p>
    <w:p w14:paraId="7B89AB7D" w14:textId="77777777" w:rsidR="007A2517" w:rsidRPr="00C91212" w:rsidRDefault="007A2517" w:rsidP="007A2517">
      <w:pPr>
        <w:rPr>
          <w:rFonts w:ascii="Helvetica" w:hAnsi="Helvetica"/>
        </w:rPr>
      </w:pPr>
    </w:p>
    <w:p w14:paraId="2603C6ED" w14:textId="77777777" w:rsidR="00413168" w:rsidRPr="00C91212" w:rsidRDefault="00413168" w:rsidP="00413168">
      <w:pPr>
        <w:pStyle w:val="Heading2"/>
      </w:pPr>
      <w:bookmarkStart w:id="124" w:name="_Toc536627113"/>
      <w:r w:rsidRPr="00C91212">
        <w:t>Discussion</w:t>
      </w:r>
      <w:bookmarkEnd w:id="124"/>
      <w:r w:rsidRPr="00C91212">
        <w:t xml:space="preserve"> </w:t>
      </w:r>
    </w:p>
    <w:p w14:paraId="3DA29934" w14:textId="0E657369" w:rsidR="00FA7A9A" w:rsidRPr="00C91212" w:rsidRDefault="007A2517" w:rsidP="00DC6F3D">
      <w:pPr>
        <w:spacing w:line="480" w:lineRule="auto"/>
        <w:jc w:val="both"/>
        <w:rPr>
          <w:rFonts w:ascii="Helvetica" w:eastAsia="Helvetica Neue" w:hAnsi="Helvetica" w:cs="Gill Sans"/>
        </w:rPr>
      </w:pPr>
      <w:r w:rsidRPr="00C91212">
        <w:rPr>
          <w:rFonts w:ascii="Helvetica" w:eastAsia="Helvetica Neue" w:hAnsi="Helvetica" w:cs="Gill Sans"/>
        </w:rPr>
        <w:t>Light sheet microscopy (LSM) is not the only method for fast functional imaging in larval zebrafish: raster-scanning two-photon microscopy (TPM) can image at higher resolution and at greater depth in tissue than LSM, but the relatively low efficiency of two-photon excitation limits the data acquisition of TPM rate to a fraction of that attainable with one-photon methods. On the high end in terms of acquisition speed is light field microscopy (LFM), a technique which allows imaging a volume of tissue in a single camera frame. But the speed of LFM comes at a price: lateral and axial resolution are inhomogeneous and low compared to LSM; furthermore, the volume snapshots acquired in LFM must be computationally post-processed before data can be visualized in (</w:t>
      </w:r>
      <w:proofErr w:type="spellStart"/>
      <w:proofErr w:type="gramStart"/>
      <w:r w:rsidRPr="00C91212">
        <w:rPr>
          <w:rFonts w:ascii="Helvetica" w:eastAsia="Helvetica Neue" w:hAnsi="Helvetica" w:cs="Gill Sans"/>
          <w:i/>
        </w:rPr>
        <w:t>x</w:t>
      </w:r>
      <w:r w:rsidRPr="00C91212">
        <w:rPr>
          <w:rFonts w:ascii="Helvetica" w:eastAsia="Helvetica Neue" w:hAnsi="Helvetica" w:cs="Gill Sans"/>
        </w:rPr>
        <w:t>,</w:t>
      </w:r>
      <w:r w:rsidRPr="00C91212">
        <w:rPr>
          <w:rFonts w:ascii="Helvetica" w:eastAsia="Helvetica Neue" w:hAnsi="Helvetica" w:cs="Gill Sans"/>
          <w:i/>
        </w:rPr>
        <w:t>y</w:t>
      </w:r>
      <w:proofErr w:type="gramEnd"/>
      <w:r w:rsidRPr="00C91212">
        <w:rPr>
          <w:rFonts w:ascii="Helvetica" w:eastAsia="Helvetica Neue" w:hAnsi="Helvetica" w:cs="Gill Sans"/>
        </w:rPr>
        <w:t>,</w:t>
      </w:r>
      <w:r w:rsidRPr="00C91212">
        <w:rPr>
          <w:rFonts w:ascii="Helvetica" w:eastAsia="Helvetica Neue" w:hAnsi="Helvetica" w:cs="Gill Sans"/>
          <w:i/>
        </w:rPr>
        <w:t>z</w:t>
      </w:r>
      <w:proofErr w:type="spellEnd"/>
      <w:r w:rsidRPr="00C91212">
        <w:rPr>
          <w:rFonts w:ascii="Helvetica" w:eastAsia="Helvetica Neue" w:hAnsi="Helvetica" w:cs="Gill Sans"/>
        </w:rPr>
        <w:t>) spatial coordinates. For our immediate purposes LSM strikes the ideal balance between speed and resolution, but should we need either higher imaging speed or better tissue penetration (or both), then it is straightforward to add either TPM of LFM functionality to the system we describe here.</w:t>
      </w:r>
    </w:p>
    <w:p w14:paraId="60D9891B" w14:textId="77777777" w:rsidR="00DC6F3D" w:rsidRDefault="00DC6F3D" w:rsidP="00DC6F3D">
      <w:pPr>
        <w:pStyle w:val="Heading2"/>
      </w:pPr>
      <w:bookmarkStart w:id="125" w:name="_Toc536627114"/>
      <w:r w:rsidRPr="00C91212">
        <w:t>Materials and methods</w:t>
      </w:r>
      <w:bookmarkEnd w:id="125"/>
    </w:p>
    <w:p w14:paraId="52F64F62" w14:textId="77777777" w:rsidR="00702754" w:rsidRDefault="00702754" w:rsidP="00702754"/>
    <w:p w14:paraId="559495D4" w14:textId="77777777" w:rsidR="00702754" w:rsidRDefault="00702754" w:rsidP="00702754"/>
    <w:p w14:paraId="73EACA55" w14:textId="77777777" w:rsidR="00702754" w:rsidRDefault="00702754" w:rsidP="00702754"/>
    <w:p w14:paraId="333551D1" w14:textId="77777777" w:rsidR="00702754" w:rsidRDefault="00702754" w:rsidP="00702754"/>
    <w:p w14:paraId="3BFAB377" w14:textId="77777777" w:rsidR="00702754" w:rsidRDefault="00702754" w:rsidP="00702754"/>
    <w:p w14:paraId="1F3D65AD" w14:textId="77777777" w:rsidR="00702754" w:rsidRPr="00702754" w:rsidRDefault="00702754" w:rsidP="00702754"/>
    <w:p w14:paraId="5B7F2203" w14:textId="72CCD04C" w:rsidR="00D248A1" w:rsidRPr="00C91212" w:rsidRDefault="00702754" w:rsidP="00D248A1">
      <w:pPr>
        <w:pStyle w:val="Heading1"/>
      </w:pPr>
      <w:bookmarkStart w:id="126" w:name="_Toc536627115"/>
      <w:r>
        <w:t xml:space="preserve">Chapter 5: </w:t>
      </w:r>
      <w:r w:rsidR="00D248A1" w:rsidRPr="00C91212">
        <w:t>Time</w:t>
      </w:r>
      <w:r w:rsidR="00A06C0E">
        <w:t>- and space-</w:t>
      </w:r>
      <w:r w:rsidR="00D248A1" w:rsidRPr="00C91212">
        <w:t>efficient baseline calculation for large functional imaging datasets</w:t>
      </w:r>
      <w:bookmarkEnd w:id="126"/>
    </w:p>
    <w:p w14:paraId="02CF2F31" w14:textId="3D2FE344" w:rsidR="00F25D12" w:rsidRDefault="00750FFE" w:rsidP="00750FFE">
      <w:pPr>
        <w:pStyle w:val="Heading2"/>
      </w:pPr>
      <w:bookmarkStart w:id="127" w:name="_Toc536627116"/>
      <w:r>
        <w:t>Abstract</w:t>
      </w:r>
      <w:bookmarkEnd w:id="127"/>
    </w:p>
    <w:p w14:paraId="41999F71" w14:textId="5E7FC70A" w:rsidR="00A66F50" w:rsidRDefault="00A5524A" w:rsidP="00D248A1">
      <w:pPr>
        <w:spacing w:line="480" w:lineRule="auto"/>
        <w:rPr>
          <w:rFonts w:ascii="Helvetica" w:hAnsi="Helvetica"/>
        </w:rPr>
      </w:pPr>
      <w:r>
        <w:rPr>
          <w:rFonts w:ascii="Helvetica" w:hAnsi="Helvetica"/>
        </w:rPr>
        <w:t>Constant advances in</w:t>
      </w:r>
      <w:r w:rsidR="00750FFE">
        <w:rPr>
          <w:rFonts w:ascii="Helvetica" w:hAnsi="Helvetica"/>
        </w:rPr>
        <w:t xml:space="preserve"> </w:t>
      </w:r>
      <w:proofErr w:type="spellStart"/>
      <w:r w:rsidR="00750FFE">
        <w:rPr>
          <w:rFonts w:ascii="Helvetica" w:hAnsi="Helvetica"/>
        </w:rPr>
        <w:t>bioimaging</w:t>
      </w:r>
      <w:proofErr w:type="spellEnd"/>
      <w:r w:rsidR="00750FFE">
        <w:rPr>
          <w:rFonts w:ascii="Helvetica" w:hAnsi="Helvetica"/>
        </w:rPr>
        <w:t xml:space="preserve"> tools </w:t>
      </w:r>
      <w:r>
        <w:rPr>
          <w:rFonts w:ascii="Helvetica" w:hAnsi="Helvetica"/>
        </w:rPr>
        <w:t>enable researchers to</w:t>
      </w:r>
      <w:r w:rsidR="00750FFE">
        <w:rPr>
          <w:rFonts w:ascii="Helvetica" w:hAnsi="Helvetica"/>
        </w:rPr>
        <w:t xml:space="preserve"> image biologically relevant phenomena faster, longer, and at higher resolution.</w:t>
      </w:r>
      <w:r w:rsidR="00B13F89">
        <w:rPr>
          <w:rFonts w:ascii="Helvetica" w:hAnsi="Helvetica"/>
        </w:rPr>
        <w:t xml:space="preserve"> In turn, </w:t>
      </w:r>
      <w:r w:rsidR="009B5229">
        <w:rPr>
          <w:rFonts w:ascii="Helvetica" w:hAnsi="Helvetica"/>
        </w:rPr>
        <w:t>imaging experiments are producing larger and larger</w:t>
      </w:r>
      <w:r w:rsidR="00EF7B63">
        <w:rPr>
          <w:rFonts w:ascii="Helvetica" w:hAnsi="Helvetica"/>
        </w:rPr>
        <w:t xml:space="preserve"> datasets</w:t>
      </w:r>
      <w:r w:rsidR="009B5229">
        <w:rPr>
          <w:rFonts w:ascii="Helvetica" w:hAnsi="Helvetica"/>
        </w:rPr>
        <w:t>, which pose unique challenges for data analysis</w:t>
      </w:r>
      <w:r w:rsidR="00C75700">
        <w:rPr>
          <w:rFonts w:ascii="Helvetica" w:hAnsi="Helvetica"/>
        </w:rPr>
        <w:t xml:space="preserve"> due to their scale</w:t>
      </w:r>
      <w:r w:rsidR="00837BBA">
        <w:rPr>
          <w:rFonts w:ascii="Helvetica" w:hAnsi="Helvetica"/>
        </w:rPr>
        <w:t>.</w:t>
      </w:r>
      <w:r w:rsidR="00C75700">
        <w:rPr>
          <w:rFonts w:ascii="Helvetica" w:hAnsi="Helvetica"/>
        </w:rPr>
        <w:t xml:space="preserve"> These challenges are</w:t>
      </w:r>
      <w:r w:rsidR="00010EB5">
        <w:rPr>
          <w:rFonts w:ascii="Helvetica" w:hAnsi="Helvetica"/>
        </w:rPr>
        <w:t xml:space="preserve"> particularly</w:t>
      </w:r>
      <w:r w:rsidR="00C75700">
        <w:rPr>
          <w:rFonts w:ascii="Helvetica" w:hAnsi="Helvetica"/>
        </w:rPr>
        <w:t xml:space="preserve"> acute for calcium imaging experiments using</w:t>
      </w:r>
      <w:r w:rsidR="00A1324D">
        <w:rPr>
          <w:rFonts w:ascii="Helvetica" w:hAnsi="Helvetica"/>
        </w:rPr>
        <w:t xml:space="preserve"> light sheet microscopy</w:t>
      </w:r>
      <w:r w:rsidR="006F0A32">
        <w:rPr>
          <w:rFonts w:ascii="Helvetica" w:hAnsi="Helvetica"/>
        </w:rPr>
        <w:t>:</w:t>
      </w:r>
      <w:r w:rsidR="000D3FA7">
        <w:rPr>
          <w:rFonts w:ascii="Helvetica" w:hAnsi="Helvetica"/>
        </w:rPr>
        <w:t xml:space="preserve"> these</w:t>
      </w:r>
      <w:r w:rsidR="00B81CB0">
        <w:rPr>
          <w:rFonts w:ascii="Helvetica" w:hAnsi="Helvetica"/>
        </w:rPr>
        <w:t xml:space="preserve"> datasets are often so large that </w:t>
      </w:r>
      <w:r w:rsidR="0047468F">
        <w:rPr>
          <w:rFonts w:ascii="Helvetica" w:hAnsi="Helvetica"/>
        </w:rPr>
        <w:t>necessary</w:t>
      </w:r>
      <w:r w:rsidR="009507B7">
        <w:rPr>
          <w:rFonts w:ascii="Helvetica" w:hAnsi="Helvetica"/>
        </w:rPr>
        <w:t xml:space="preserve"> image processing</w:t>
      </w:r>
      <w:r w:rsidR="00B81CB0">
        <w:rPr>
          <w:rFonts w:ascii="Helvetica" w:hAnsi="Helvetica"/>
        </w:rPr>
        <w:t xml:space="preserve"> must be parallelized</w:t>
      </w:r>
      <w:r w:rsidR="009507B7">
        <w:rPr>
          <w:rFonts w:ascii="Helvetica" w:hAnsi="Helvetica"/>
        </w:rPr>
        <w:t xml:space="preserve"> using cluster computing</w:t>
      </w:r>
      <w:r w:rsidR="00A14E66">
        <w:rPr>
          <w:rFonts w:ascii="Helvetica" w:hAnsi="Helvetica"/>
        </w:rPr>
        <w:t xml:space="preserve">. Parallelizing functions on images is straightforward, and many tools exist to enable this. </w:t>
      </w:r>
      <w:r w:rsidR="00737946">
        <w:rPr>
          <w:rFonts w:ascii="Helvetica" w:hAnsi="Helvetica"/>
        </w:rPr>
        <w:t>However,</w:t>
      </w:r>
      <w:r w:rsidR="000D3FA7">
        <w:rPr>
          <w:rFonts w:ascii="Helvetica" w:hAnsi="Helvetica"/>
        </w:rPr>
        <w:t xml:space="preserve"> analyzing</w:t>
      </w:r>
      <w:r w:rsidR="00737946">
        <w:rPr>
          <w:rFonts w:ascii="Helvetica" w:hAnsi="Helvetica"/>
        </w:rPr>
        <w:t xml:space="preserve"> calcium imaging data </w:t>
      </w:r>
      <w:r w:rsidR="00FB1227">
        <w:rPr>
          <w:rFonts w:ascii="Helvetica" w:hAnsi="Helvetica"/>
        </w:rPr>
        <w:t>requires</w:t>
      </w:r>
      <w:r w:rsidR="00A66F50">
        <w:rPr>
          <w:rFonts w:ascii="Helvetica" w:hAnsi="Helvetica"/>
        </w:rPr>
        <w:t xml:space="preserve"> </w:t>
      </w:r>
      <w:r w:rsidR="00A66F50" w:rsidRPr="0047468F">
        <w:rPr>
          <w:rFonts w:ascii="Helvetica" w:hAnsi="Helvetica"/>
          <w:i/>
        </w:rPr>
        <w:t>first</w:t>
      </w:r>
      <w:r w:rsidR="00A66F50">
        <w:rPr>
          <w:rFonts w:ascii="Helvetica" w:hAnsi="Helvetica"/>
        </w:rPr>
        <w:t xml:space="preserve"> parallelizing functions on images, </w:t>
      </w:r>
      <w:r w:rsidR="00A66F50" w:rsidRPr="0047468F">
        <w:rPr>
          <w:rFonts w:ascii="Helvetica" w:hAnsi="Helvetica"/>
          <w:i/>
        </w:rPr>
        <w:t>then</w:t>
      </w:r>
      <w:r w:rsidR="00FB1227">
        <w:rPr>
          <w:rFonts w:ascii="Helvetica" w:hAnsi="Helvetica"/>
        </w:rPr>
        <w:t xml:space="preserve"> </w:t>
      </w:r>
      <w:r w:rsidR="00A66F50">
        <w:rPr>
          <w:rFonts w:ascii="Helvetica" w:hAnsi="Helvetica"/>
        </w:rPr>
        <w:t>parallelizing functions on time</w:t>
      </w:r>
      <w:r w:rsidR="007273B0">
        <w:rPr>
          <w:rFonts w:ascii="Helvetica" w:hAnsi="Helvetica"/>
        </w:rPr>
        <w:t xml:space="preserve"> </w:t>
      </w:r>
      <w:r w:rsidR="00A66F50">
        <w:rPr>
          <w:rFonts w:ascii="Helvetica" w:hAnsi="Helvetica"/>
        </w:rPr>
        <w:t>series, and the required context switch is</w:t>
      </w:r>
      <w:r w:rsidR="006850FB">
        <w:rPr>
          <w:rFonts w:ascii="Helvetica" w:hAnsi="Helvetica"/>
        </w:rPr>
        <w:t xml:space="preserve"> </w:t>
      </w:r>
      <w:r w:rsidR="00A66F50">
        <w:rPr>
          <w:rFonts w:ascii="Helvetica" w:hAnsi="Helvetica"/>
        </w:rPr>
        <w:t>computationa</w:t>
      </w:r>
      <w:r w:rsidR="000D3FA7">
        <w:rPr>
          <w:rFonts w:ascii="Helvetica" w:hAnsi="Helvetica"/>
        </w:rPr>
        <w:t xml:space="preserve">lly </w:t>
      </w:r>
      <w:r w:rsidR="00D96496">
        <w:rPr>
          <w:rFonts w:ascii="Helvetica" w:hAnsi="Helvetica"/>
        </w:rPr>
        <w:t>cumbersome</w:t>
      </w:r>
      <w:r w:rsidR="000D3FA7">
        <w:rPr>
          <w:rFonts w:ascii="Helvetica" w:hAnsi="Helvetica"/>
        </w:rPr>
        <w:t xml:space="preserve"> and hard to scale.</w:t>
      </w:r>
      <w:r w:rsidR="00A66F50">
        <w:rPr>
          <w:rFonts w:ascii="Helvetica" w:hAnsi="Helvetica"/>
        </w:rPr>
        <w:t xml:space="preserve"> We present a strategy for</w:t>
      </w:r>
      <w:r w:rsidR="00041D56">
        <w:rPr>
          <w:rFonts w:ascii="Helvetica" w:hAnsi="Helvetica"/>
        </w:rPr>
        <w:t xml:space="preserve"> dynamically</w:t>
      </w:r>
      <w:r w:rsidR="000D3FA7">
        <w:rPr>
          <w:rFonts w:ascii="Helvetica" w:hAnsi="Helvetica"/>
        </w:rPr>
        <w:t xml:space="preserve"> estimating an essential quantity </w:t>
      </w:r>
      <w:r w:rsidR="00A66F50">
        <w:rPr>
          <w:rFonts w:ascii="Helvetica" w:hAnsi="Helvetica"/>
        </w:rPr>
        <w:t xml:space="preserve">– </w:t>
      </w:r>
      <w:r w:rsidR="000D3FA7">
        <w:rPr>
          <w:rFonts w:ascii="Helvetica" w:hAnsi="Helvetica"/>
        </w:rPr>
        <w:t>baseline fluorescence – from calcium imaging time</w:t>
      </w:r>
      <w:r w:rsidR="007273B0">
        <w:rPr>
          <w:rFonts w:ascii="Helvetica" w:hAnsi="Helvetica"/>
        </w:rPr>
        <w:t xml:space="preserve"> </w:t>
      </w:r>
      <w:r w:rsidR="000D3FA7">
        <w:rPr>
          <w:rFonts w:ascii="Helvetica" w:hAnsi="Helvetica"/>
        </w:rPr>
        <w:t xml:space="preserve">series without the computationally expensive context switch, and we show how this strategy </w:t>
      </w:r>
      <w:r w:rsidR="00D96496">
        <w:rPr>
          <w:rFonts w:ascii="Helvetica" w:hAnsi="Helvetica"/>
        </w:rPr>
        <w:t>results in faster,</w:t>
      </w:r>
      <w:r w:rsidR="00CB3A8B">
        <w:rPr>
          <w:rFonts w:ascii="Helvetica" w:hAnsi="Helvetica"/>
        </w:rPr>
        <w:t xml:space="preserve"> scalable, and</w:t>
      </w:r>
      <w:r w:rsidR="00D96496">
        <w:rPr>
          <w:rFonts w:ascii="Helvetica" w:hAnsi="Helvetica"/>
        </w:rPr>
        <w:t xml:space="preserve"> more flexible processing of </w:t>
      </w:r>
      <w:r w:rsidR="00CB3A8B">
        <w:rPr>
          <w:rFonts w:ascii="Helvetica" w:hAnsi="Helvetica"/>
        </w:rPr>
        <w:t xml:space="preserve">large </w:t>
      </w:r>
      <w:r w:rsidR="00D96496">
        <w:rPr>
          <w:rFonts w:ascii="Helvetica" w:hAnsi="Helvetica"/>
        </w:rPr>
        <w:t xml:space="preserve">volumetric fluorescence data. </w:t>
      </w:r>
    </w:p>
    <w:p w14:paraId="490ED51E" w14:textId="77777777" w:rsidR="00737946" w:rsidRPr="00C91212" w:rsidRDefault="00737946" w:rsidP="00D248A1">
      <w:pPr>
        <w:spacing w:line="480" w:lineRule="auto"/>
        <w:rPr>
          <w:rFonts w:ascii="Helvetica" w:hAnsi="Helvetica"/>
        </w:rPr>
      </w:pPr>
    </w:p>
    <w:p w14:paraId="26CEEB02" w14:textId="425DAED7" w:rsidR="00D248A1" w:rsidRPr="00C91212" w:rsidRDefault="00750FFE" w:rsidP="00B62577">
      <w:pPr>
        <w:pStyle w:val="Heading2"/>
      </w:pPr>
      <w:bookmarkStart w:id="128" w:name="_Toc536627117"/>
      <w:r>
        <w:t>Introduction</w:t>
      </w:r>
      <w:bookmarkEnd w:id="128"/>
    </w:p>
    <w:p w14:paraId="55D6734B" w14:textId="1A2FEC18" w:rsidR="00B06AF7" w:rsidRDefault="00881C83" w:rsidP="00D248A1">
      <w:pPr>
        <w:spacing w:line="480" w:lineRule="auto"/>
        <w:rPr>
          <w:rFonts w:ascii="Helvetica" w:hAnsi="Helvetica"/>
        </w:rPr>
      </w:pPr>
      <w:r>
        <w:rPr>
          <w:rFonts w:ascii="Helvetica" w:hAnsi="Helvetica"/>
        </w:rPr>
        <w:lastRenderedPageBreak/>
        <w:t>Functional</w:t>
      </w:r>
      <w:r w:rsidR="00C007CE">
        <w:rPr>
          <w:rFonts w:ascii="Helvetica" w:hAnsi="Helvetica"/>
        </w:rPr>
        <w:t xml:space="preserve"> fluorescence</w:t>
      </w:r>
      <w:r w:rsidR="00C77F48">
        <w:rPr>
          <w:rFonts w:ascii="Helvetica" w:hAnsi="Helvetica"/>
        </w:rPr>
        <w:t xml:space="preserve"> imaging via l</w:t>
      </w:r>
      <w:r w:rsidR="00543594">
        <w:rPr>
          <w:rFonts w:ascii="Helvetica" w:hAnsi="Helvetica"/>
        </w:rPr>
        <w:t>ight sheet microscopy</w:t>
      </w:r>
      <w:r w:rsidR="00E0166E">
        <w:rPr>
          <w:rFonts w:ascii="Helvetica" w:hAnsi="Helvetica"/>
        </w:rPr>
        <w:t xml:space="preserve"> is a powerful method for observing </w:t>
      </w:r>
      <w:r w:rsidR="00C007CE">
        <w:rPr>
          <w:rFonts w:ascii="Helvetica" w:hAnsi="Helvetica"/>
        </w:rPr>
        <w:t>dynamics</w:t>
      </w:r>
      <w:r w:rsidR="00E0166E">
        <w:rPr>
          <w:rFonts w:ascii="Helvetica" w:hAnsi="Helvetica"/>
        </w:rPr>
        <w:t xml:space="preserve"> in large populations of excitable cells</w:t>
      </w:r>
      <w:r w:rsidR="00D273F7">
        <w:rPr>
          <w:rFonts w:ascii="Helvetica" w:hAnsi="Helvetica"/>
        </w:rPr>
        <w:t xml:space="preserve">. </w:t>
      </w:r>
      <w:r w:rsidR="008E4C99">
        <w:rPr>
          <w:rFonts w:ascii="Helvetica" w:hAnsi="Helvetica"/>
        </w:rPr>
        <w:t xml:space="preserve">In the ideal scenario, an experimenter </w:t>
      </w:r>
      <w:r w:rsidR="00E05A86">
        <w:rPr>
          <w:rFonts w:ascii="Helvetica" w:hAnsi="Helvetica"/>
        </w:rPr>
        <w:t>collecting</w:t>
      </w:r>
      <w:r w:rsidR="008E4C99">
        <w:rPr>
          <w:rFonts w:ascii="Helvetica" w:hAnsi="Helvetica"/>
        </w:rPr>
        <w:t xml:space="preserve"> </w:t>
      </w:r>
      <w:r w:rsidR="00E05A86">
        <w:rPr>
          <w:rFonts w:ascii="Helvetica" w:hAnsi="Helvetica"/>
        </w:rPr>
        <w:t>functional imaging data would have</w:t>
      </w:r>
      <w:r w:rsidR="008155E0">
        <w:rPr>
          <w:rFonts w:ascii="Helvetica" w:hAnsi="Helvetica"/>
        </w:rPr>
        <w:t xml:space="preserve"> easy</w:t>
      </w:r>
      <w:r w:rsidR="00E05A86">
        <w:rPr>
          <w:rFonts w:ascii="Helvetica" w:hAnsi="Helvetica"/>
        </w:rPr>
        <w:t xml:space="preserve"> access to biologically meaningful results from the data with the minimum effort</w:t>
      </w:r>
      <w:r w:rsidR="00B76646">
        <w:rPr>
          <w:rFonts w:ascii="Helvetica" w:hAnsi="Helvetica"/>
        </w:rPr>
        <w:t xml:space="preserve"> and latency</w:t>
      </w:r>
      <w:r w:rsidR="00E05A86">
        <w:rPr>
          <w:rFonts w:ascii="Helvetica" w:hAnsi="Helvetica"/>
        </w:rPr>
        <w:t>.</w:t>
      </w:r>
      <w:r w:rsidR="00C007CE">
        <w:rPr>
          <w:rFonts w:ascii="Helvetica" w:hAnsi="Helvetica"/>
        </w:rPr>
        <w:t xml:space="preserve"> However,</w:t>
      </w:r>
      <w:r w:rsidR="00D2682C">
        <w:rPr>
          <w:rFonts w:ascii="Helvetica" w:hAnsi="Helvetica"/>
        </w:rPr>
        <w:t xml:space="preserve"> both</w:t>
      </w:r>
      <w:r w:rsidR="00926E9F">
        <w:rPr>
          <w:rFonts w:ascii="Helvetica" w:hAnsi="Helvetica"/>
        </w:rPr>
        <w:t xml:space="preserve"> the</w:t>
      </w:r>
      <w:r w:rsidR="00D2682C">
        <w:rPr>
          <w:rFonts w:ascii="Helvetica" w:hAnsi="Helvetica"/>
        </w:rPr>
        <w:t xml:space="preserve"> computationally demanding</w:t>
      </w:r>
      <w:r w:rsidR="00926E9F">
        <w:rPr>
          <w:rFonts w:ascii="Helvetica" w:hAnsi="Helvetica"/>
        </w:rPr>
        <w:t xml:space="preserve"> nature of functional imaging data</w:t>
      </w:r>
      <w:r w:rsidR="00B06AF7">
        <w:rPr>
          <w:rFonts w:ascii="Helvetica" w:hAnsi="Helvetica"/>
        </w:rPr>
        <w:t>sets</w:t>
      </w:r>
      <w:r w:rsidR="00926E9F">
        <w:rPr>
          <w:rFonts w:ascii="Helvetica" w:hAnsi="Helvetica"/>
        </w:rPr>
        <w:t xml:space="preserve"> </w:t>
      </w:r>
      <w:r w:rsidR="00B06AF7">
        <w:rPr>
          <w:rFonts w:ascii="Helvetica" w:hAnsi="Helvetica"/>
        </w:rPr>
        <w:t>and</w:t>
      </w:r>
      <w:r w:rsidR="00C007CE">
        <w:rPr>
          <w:rFonts w:ascii="Helvetica" w:hAnsi="Helvetica"/>
        </w:rPr>
        <w:t xml:space="preserve"> the</w:t>
      </w:r>
      <w:r w:rsidR="00B06AF7">
        <w:rPr>
          <w:rFonts w:ascii="Helvetica" w:hAnsi="Helvetica"/>
        </w:rPr>
        <w:t>ir</w:t>
      </w:r>
      <w:r w:rsidR="00C007CE">
        <w:rPr>
          <w:rFonts w:ascii="Helvetica" w:hAnsi="Helvetica"/>
        </w:rPr>
        <w:t xml:space="preserve"> size </w:t>
      </w:r>
      <w:r w:rsidR="00D700B6">
        <w:rPr>
          <w:rFonts w:ascii="Helvetica" w:hAnsi="Helvetica"/>
        </w:rPr>
        <w:t>pose barriers to rapid analytics</w:t>
      </w:r>
      <w:r w:rsidR="00926E9F">
        <w:rPr>
          <w:rFonts w:ascii="Helvetica" w:hAnsi="Helvetica"/>
        </w:rPr>
        <w:t>.</w:t>
      </w:r>
    </w:p>
    <w:p w14:paraId="6DC5F2DE" w14:textId="77777777" w:rsidR="00630AEB" w:rsidRDefault="00630AEB" w:rsidP="00D248A1">
      <w:pPr>
        <w:spacing w:line="480" w:lineRule="auto"/>
        <w:rPr>
          <w:rFonts w:ascii="Helvetica" w:hAnsi="Helvetica"/>
        </w:rPr>
      </w:pPr>
    </w:p>
    <w:p w14:paraId="776B1E8E" w14:textId="45FC223C" w:rsidR="006F7D5E" w:rsidRDefault="00630AEB" w:rsidP="00B62577">
      <w:pPr>
        <w:pStyle w:val="Heading3"/>
      </w:pPr>
      <w:bookmarkStart w:id="129" w:name="_Toc536627118"/>
      <w:r>
        <w:t>Preprocessing functional imaging data</w:t>
      </w:r>
      <w:bookmarkEnd w:id="129"/>
    </w:p>
    <w:p w14:paraId="08C0B1D0" w14:textId="3224CB73" w:rsidR="003B08F2" w:rsidRDefault="00630AEB" w:rsidP="00D248A1">
      <w:pPr>
        <w:spacing w:line="480" w:lineRule="auto"/>
        <w:rPr>
          <w:rFonts w:ascii="Helvetica" w:hAnsi="Helvetica"/>
          <w:bCs/>
        </w:rPr>
      </w:pPr>
      <w:r>
        <w:rPr>
          <w:rFonts w:ascii="Helvetica" w:hAnsi="Helvetica"/>
        </w:rPr>
        <w:t>P</w:t>
      </w:r>
      <w:r w:rsidR="00E138BF">
        <w:rPr>
          <w:rFonts w:ascii="Helvetica" w:hAnsi="Helvetica"/>
        </w:rPr>
        <w:t>arsing</w:t>
      </w:r>
      <w:r w:rsidR="00D2682C">
        <w:rPr>
          <w:rFonts w:ascii="Helvetica" w:hAnsi="Helvetica"/>
        </w:rPr>
        <w:t xml:space="preserve"> functional imaging</w:t>
      </w:r>
      <w:r w:rsidR="00E138BF">
        <w:rPr>
          <w:rFonts w:ascii="Helvetica" w:hAnsi="Helvetica"/>
        </w:rPr>
        <w:t xml:space="preserve"> data</w:t>
      </w:r>
      <w:r w:rsidR="00D2682C">
        <w:rPr>
          <w:rFonts w:ascii="Helvetica" w:hAnsi="Helvetica"/>
        </w:rPr>
        <w:t xml:space="preserve"> is intrinsically computationally demanding: for</w:t>
      </w:r>
      <w:r w:rsidR="00DC4996">
        <w:rPr>
          <w:rFonts w:ascii="Helvetica" w:hAnsi="Helvetica"/>
        </w:rPr>
        <w:t xml:space="preserve"> </w:t>
      </w:r>
      <w:r w:rsidR="00B06AF7">
        <w:rPr>
          <w:rFonts w:ascii="Helvetica" w:hAnsi="Helvetica"/>
        </w:rPr>
        <w:t>functional</w:t>
      </w:r>
      <w:r w:rsidR="00DC4996">
        <w:rPr>
          <w:rFonts w:ascii="Helvetica" w:hAnsi="Helvetica"/>
        </w:rPr>
        <w:t xml:space="preserve"> imaging</w:t>
      </w:r>
      <w:r w:rsidR="00D2682C">
        <w:rPr>
          <w:rFonts w:ascii="Helvetica" w:hAnsi="Helvetica"/>
        </w:rPr>
        <w:t xml:space="preserve"> data</w:t>
      </w:r>
      <w:r w:rsidR="008B601E">
        <w:rPr>
          <w:rFonts w:ascii="Helvetica" w:hAnsi="Helvetica"/>
        </w:rPr>
        <w:t>,</w:t>
      </w:r>
      <w:r w:rsidR="007939A5">
        <w:rPr>
          <w:rFonts w:ascii="Helvetica" w:hAnsi="Helvetica"/>
        </w:rPr>
        <w:t xml:space="preserve"> </w:t>
      </w:r>
      <w:r w:rsidR="00926E9F">
        <w:rPr>
          <w:rFonts w:ascii="Helvetica" w:hAnsi="Helvetica"/>
        </w:rPr>
        <w:t>raw</w:t>
      </w:r>
      <w:r w:rsidR="007939A5">
        <w:rPr>
          <w:rFonts w:ascii="Helvetica" w:hAnsi="Helvetica"/>
        </w:rPr>
        <w:t xml:space="preserve"> images</w:t>
      </w:r>
      <w:r w:rsidR="00A00C6B">
        <w:rPr>
          <w:rFonts w:ascii="Helvetica" w:hAnsi="Helvetica"/>
        </w:rPr>
        <w:t xml:space="preserve"> </w:t>
      </w:r>
      <w:r w:rsidR="00D34827">
        <w:rPr>
          <w:rFonts w:ascii="Helvetica" w:hAnsi="Helvetica"/>
        </w:rPr>
        <w:t>alone</w:t>
      </w:r>
      <w:r w:rsidR="00B06AF7">
        <w:rPr>
          <w:rFonts w:ascii="Helvetica" w:hAnsi="Helvetica"/>
        </w:rPr>
        <w:t xml:space="preserve"> </w:t>
      </w:r>
      <w:r w:rsidR="008B601E">
        <w:rPr>
          <w:rFonts w:ascii="Helvetica" w:hAnsi="Helvetica"/>
        </w:rPr>
        <w:t>are</w:t>
      </w:r>
      <w:r w:rsidR="00B06AF7">
        <w:rPr>
          <w:rFonts w:ascii="Helvetica" w:hAnsi="Helvetica"/>
        </w:rPr>
        <w:t xml:space="preserve"> not</w:t>
      </w:r>
      <w:r w:rsidR="008B601E">
        <w:rPr>
          <w:rFonts w:ascii="Helvetica" w:hAnsi="Helvetica"/>
        </w:rPr>
        <w:t xml:space="preserve"> highly informative</w:t>
      </w:r>
      <w:r w:rsidR="00D34827">
        <w:rPr>
          <w:rFonts w:ascii="Helvetica" w:hAnsi="Helvetica"/>
        </w:rPr>
        <w:t xml:space="preserve"> without extensive preprocessing</w:t>
      </w:r>
      <w:r w:rsidR="00B06AF7">
        <w:rPr>
          <w:rFonts w:ascii="Helvetica" w:hAnsi="Helvetica"/>
        </w:rPr>
        <w:t>.</w:t>
      </w:r>
      <w:r w:rsidR="002E3940">
        <w:rPr>
          <w:rFonts w:ascii="Helvetica" w:hAnsi="Helvetica"/>
        </w:rPr>
        <w:t xml:space="preserve"> I</w:t>
      </w:r>
      <w:r w:rsidR="00F816BA">
        <w:rPr>
          <w:rFonts w:ascii="Helvetica" w:hAnsi="Helvetica"/>
        </w:rPr>
        <w:t>ntensity values in raw</w:t>
      </w:r>
      <w:r w:rsidR="008C57EE">
        <w:rPr>
          <w:rFonts w:ascii="Helvetica" w:hAnsi="Helvetica"/>
        </w:rPr>
        <w:t xml:space="preserve"> </w:t>
      </w:r>
      <w:r w:rsidR="00F816BA">
        <w:rPr>
          <w:rFonts w:ascii="Helvetica" w:hAnsi="Helvetica"/>
        </w:rPr>
        <w:t>images indicate the quantity of excited fluorophores</w:t>
      </w:r>
      <w:r w:rsidR="003203D2">
        <w:rPr>
          <w:rFonts w:ascii="Helvetica" w:hAnsi="Helvetica"/>
        </w:rPr>
        <w:t xml:space="preserve">, </w:t>
      </w:r>
      <w:r w:rsidR="00F370BE">
        <w:rPr>
          <w:rFonts w:ascii="Helvetica" w:hAnsi="Helvetica"/>
        </w:rPr>
        <w:t xml:space="preserve">but </w:t>
      </w:r>
      <w:r w:rsidR="002E3940">
        <w:rPr>
          <w:rFonts w:ascii="Helvetica" w:hAnsi="Helvetica"/>
        </w:rPr>
        <w:t>the units of interest</w:t>
      </w:r>
      <w:r w:rsidR="00F370BE">
        <w:rPr>
          <w:rFonts w:ascii="Helvetica" w:hAnsi="Helvetica"/>
        </w:rPr>
        <w:t xml:space="preserve"> for functional imaging</w:t>
      </w:r>
      <w:r w:rsidR="002E3940">
        <w:rPr>
          <w:rFonts w:ascii="Helvetica" w:hAnsi="Helvetica"/>
        </w:rPr>
        <w:t xml:space="preserve"> are </w:t>
      </w:r>
      <w:r w:rsidR="002E3940" w:rsidRPr="003203D2">
        <w:rPr>
          <w:rFonts w:ascii="Helvetica" w:hAnsi="Helvetica"/>
          <w:i/>
        </w:rPr>
        <w:t>percent change over baseline</w:t>
      </w:r>
      <w:r w:rsidR="00B06AF7" w:rsidRPr="003203D2">
        <w:rPr>
          <w:rFonts w:ascii="Helvetica" w:hAnsi="Helvetica"/>
          <w:i/>
        </w:rPr>
        <w:t xml:space="preserve"> fluorescence</w:t>
      </w:r>
      <w:r w:rsidR="002E3940">
        <w:rPr>
          <w:rFonts w:ascii="Helvetica" w:hAnsi="Helvetica"/>
        </w:rPr>
        <w:t xml:space="preserve">, or </w:t>
      </w:r>
      <w:proofErr w:type="spellStart"/>
      <w:r w:rsidR="002E3940" w:rsidRPr="00A55ED3">
        <w:rPr>
          <w:rFonts w:ascii="Helvetica" w:hAnsi="Helvetica"/>
          <w:bCs/>
        </w:rPr>
        <w:t>Δ</w:t>
      </w:r>
      <w:r w:rsidR="002E3940" w:rsidRPr="00A55ED3">
        <w:rPr>
          <w:rFonts w:ascii="Helvetica" w:hAnsi="Helvetica"/>
          <w:bCs/>
          <w:i/>
        </w:rPr>
        <w:t>f</w:t>
      </w:r>
      <w:proofErr w:type="spellEnd"/>
      <w:r w:rsidR="002E3940" w:rsidRPr="00A55ED3">
        <w:rPr>
          <w:rFonts w:ascii="Helvetica" w:hAnsi="Helvetica"/>
          <w:bCs/>
        </w:rPr>
        <w:t xml:space="preserve"> / </w:t>
      </w:r>
      <w:r w:rsidR="002E3940" w:rsidRPr="00A55ED3">
        <w:rPr>
          <w:rFonts w:ascii="Helvetica" w:hAnsi="Helvetica"/>
          <w:bCs/>
          <w:i/>
        </w:rPr>
        <w:t>f</w:t>
      </w:r>
      <w:r w:rsidR="00C93293" w:rsidRPr="00A55ED3">
        <w:rPr>
          <w:rFonts w:ascii="Helvetica" w:hAnsi="Helvetica"/>
          <w:bCs/>
          <w:vertAlign w:val="subscript"/>
        </w:rPr>
        <w:t>0</w:t>
      </w:r>
      <w:r w:rsidR="00C93293">
        <w:rPr>
          <w:rFonts w:ascii="Helvetica" w:hAnsi="Helvetica"/>
          <w:bCs/>
        </w:rPr>
        <w:t xml:space="preserve">, where </w:t>
      </w:r>
      <w:r w:rsidR="00C93293" w:rsidRPr="00A55ED3">
        <w:rPr>
          <w:rFonts w:ascii="Helvetica" w:hAnsi="Helvetica"/>
          <w:bCs/>
          <w:i/>
        </w:rPr>
        <w:t>f</w:t>
      </w:r>
      <w:r w:rsidR="00C93293" w:rsidRPr="00A55ED3">
        <w:rPr>
          <w:rFonts w:ascii="Helvetica" w:hAnsi="Helvetica"/>
          <w:bCs/>
          <w:i/>
          <w:vertAlign w:val="subscript"/>
        </w:rPr>
        <w:t>0</w:t>
      </w:r>
      <w:r w:rsidR="00C93293">
        <w:rPr>
          <w:rFonts w:ascii="Helvetica" w:hAnsi="Helvetica"/>
          <w:bCs/>
          <w:vertAlign w:val="subscript"/>
        </w:rPr>
        <w:t xml:space="preserve"> </w:t>
      </w:r>
      <w:r w:rsidR="00C93293">
        <w:rPr>
          <w:rFonts w:ascii="Helvetica" w:hAnsi="Helvetica"/>
          <w:bCs/>
        </w:rPr>
        <w:t xml:space="preserve">denotes baseline fluorescence and </w:t>
      </w:r>
      <w:proofErr w:type="spellStart"/>
      <w:r w:rsidR="00C93293" w:rsidRPr="00845426">
        <w:rPr>
          <w:rFonts w:ascii="Helvetica" w:hAnsi="Helvetica"/>
          <w:bCs/>
        </w:rPr>
        <w:t>Δ</w:t>
      </w:r>
      <w:r w:rsidR="00C93293" w:rsidRPr="00F370BE">
        <w:rPr>
          <w:rFonts w:ascii="Helvetica" w:hAnsi="Helvetica"/>
          <w:bCs/>
          <w:i/>
        </w:rPr>
        <w:t>f</w:t>
      </w:r>
      <w:proofErr w:type="spellEnd"/>
      <w:r w:rsidR="00C93293">
        <w:rPr>
          <w:rFonts w:ascii="Helvetica" w:hAnsi="Helvetica"/>
          <w:bCs/>
        </w:rPr>
        <w:t xml:space="preserve"> denotes the difference between the </w:t>
      </w:r>
      <w:r w:rsidR="00854E36">
        <w:rPr>
          <w:rFonts w:ascii="Helvetica" w:hAnsi="Helvetica"/>
          <w:bCs/>
        </w:rPr>
        <w:t>raw fluorescence</w:t>
      </w:r>
      <w:r w:rsidR="00C93293">
        <w:rPr>
          <w:rFonts w:ascii="Helvetica" w:hAnsi="Helvetica"/>
          <w:bCs/>
        </w:rPr>
        <w:t xml:space="preserve"> and </w:t>
      </w:r>
      <w:r w:rsidR="00C93293" w:rsidRPr="00A55ED3">
        <w:rPr>
          <w:rFonts w:ascii="Helvetica" w:hAnsi="Helvetica"/>
          <w:bCs/>
          <w:i/>
        </w:rPr>
        <w:t>f</w:t>
      </w:r>
      <w:r w:rsidR="00C93293" w:rsidRPr="00A55ED3">
        <w:rPr>
          <w:rFonts w:ascii="Helvetica" w:hAnsi="Helvetica"/>
          <w:bCs/>
          <w:i/>
          <w:vertAlign w:val="subscript"/>
        </w:rPr>
        <w:t>0</w:t>
      </w:r>
      <w:r w:rsidR="00BE5DAD">
        <w:rPr>
          <w:rFonts w:ascii="Helvetica" w:hAnsi="Helvetica"/>
          <w:bCs/>
        </w:rPr>
        <w:t>.</w:t>
      </w:r>
      <w:r w:rsidR="00392421">
        <w:rPr>
          <w:rFonts w:ascii="Helvetica" w:hAnsi="Helvetica"/>
          <w:bCs/>
        </w:rPr>
        <w:t xml:space="preserve"> </w:t>
      </w:r>
      <w:r w:rsidR="00DD3D58">
        <w:rPr>
          <w:rFonts w:ascii="Helvetica" w:hAnsi="Helvetica"/>
        </w:rPr>
        <w:t xml:space="preserve">Without </w:t>
      </w:r>
      <w:r w:rsidR="003203D2">
        <w:rPr>
          <w:rFonts w:ascii="Helvetica" w:hAnsi="Helvetica"/>
        </w:rPr>
        <w:t>normalizing by the fluorescence baseline</w:t>
      </w:r>
      <w:r w:rsidR="00DD3D58">
        <w:rPr>
          <w:rFonts w:ascii="Helvetica" w:hAnsi="Helvetica"/>
        </w:rPr>
        <w:t xml:space="preserve">, inactive cells that express a large quantity of fluorophore appear brighter than dimmer, more dynamic cells. After calculating </w:t>
      </w:r>
      <w:proofErr w:type="spellStart"/>
      <w:r w:rsidR="00DD3D58" w:rsidRPr="00A55ED3">
        <w:rPr>
          <w:rFonts w:ascii="Helvetica" w:hAnsi="Helvetica"/>
          <w:bCs/>
        </w:rPr>
        <w:t>Δ</w:t>
      </w:r>
      <w:r w:rsidR="00DD3D58" w:rsidRPr="00A55ED3">
        <w:rPr>
          <w:rFonts w:ascii="Helvetica" w:hAnsi="Helvetica"/>
          <w:bCs/>
          <w:i/>
        </w:rPr>
        <w:t>f</w:t>
      </w:r>
      <w:proofErr w:type="spellEnd"/>
      <w:r w:rsidR="00DD3D58" w:rsidRPr="00A55ED3">
        <w:rPr>
          <w:rFonts w:ascii="Helvetica" w:hAnsi="Helvetica"/>
          <w:bCs/>
        </w:rPr>
        <w:t xml:space="preserve"> / </w:t>
      </w:r>
      <w:r w:rsidR="00DD3D58" w:rsidRPr="00A55ED3">
        <w:rPr>
          <w:rFonts w:ascii="Helvetica" w:hAnsi="Helvetica"/>
          <w:bCs/>
          <w:i/>
        </w:rPr>
        <w:t>f</w:t>
      </w:r>
      <w:r w:rsidR="00DD3D58" w:rsidRPr="00A55ED3">
        <w:rPr>
          <w:rFonts w:ascii="Helvetica" w:hAnsi="Helvetica"/>
          <w:bCs/>
          <w:vertAlign w:val="subscript"/>
        </w:rPr>
        <w:t>0</w:t>
      </w:r>
      <w:r w:rsidR="00DD3D58">
        <w:rPr>
          <w:rFonts w:ascii="Helvetica" w:hAnsi="Helvetica"/>
          <w:bCs/>
        </w:rPr>
        <w:t xml:space="preserve">, those silent cells will appear dim </w:t>
      </w:r>
      <w:r w:rsidR="003203D2">
        <w:rPr>
          <w:rFonts w:ascii="Helvetica" w:hAnsi="Helvetica"/>
          <w:bCs/>
        </w:rPr>
        <w:t>while</w:t>
      </w:r>
      <w:r w:rsidR="00DD3D58">
        <w:rPr>
          <w:rFonts w:ascii="Helvetica" w:hAnsi="Helvetica"/>
          <w:bCs/>
        </w:rPr>
        <w:t xml:space="preserve"> the fluctuations of active cells will be </w:t>
      </w:r>
      <w:r w:rsidR="003203D2">
        <w:rPr>
          <w:rFonts w:ascii="Helvetica" w:hAnsi="Helvetica"/>
          <w:bCs/>
        </w:rPr>
        <w:t>bright</w:t>
      </w:r>
      <w:r w:rsidR="00700A17">
        <w:rPr>
          <w:rFonts w:ascii="Helvetica" w:hAnsi="Helvetica"/>
          <w:bCs/>
        </w:rPr>
        <w:t xml:space="preserve"> </w:t>
      </w:r>
      <w:r w:rsidR="00700A17" w:rsidRPr="000A6A0B">
        <w:rPr>
          <w:rFonts w:ascii="Helvetica" w:hAnsi="Helvetica"/>
          <w:b/>
        </w:rPr>
        <w:t>(</w:t>
      </w:r>
      <w:r w:rsidR="00214DB7">
        <w:rPr>
          <w:rFonts w:ascii="Helvetica" w:hAnsi="Helvetica"/>
          <w:b/>
        </w:rPr>
        <w:t>F</w:t>
      </w:r>
      <w:r w:rsidR="00700A17" w:rsidRPr="000A6A0B">
        <w:rPr>
          <w:rFonts w:ascii="Helvetica" w:hAnsi="Helvetica"/>
          <w:b/>
        </w:rPr>
        <w:t xml:space="preserve">ig </w:t>
      </w:r>
      <w:r w:rsidR="00702754">
        <w:rPr>
          <w:rFonts w:ascii="Helvetica" w:hAnsi="Helvetica"/>
          <w:b/>
        </w:rPr>
        <w:t>5</w:t>
      </w:r>
      <w:r w:rsidR="00214DB7">
        <w:rPr>
          <w:rFonts w:ascii="Helvetica" w:hAnsi="Helvetica"/>
          <w:b/>
        </w:rPr>
        <w:t>.</w:t>
      </w:r>
      <w:r w:rsidR="00844697">
        <w:rPr>
          <w:rFonts w:ascii="Helvetica" w:hAnsi="Helvetica"/>
          <w:b/>
        </w:rPr>
        <w:t>1</w:t>
      </w:r>
      <w:r w:rsidR="00F47105">
        <w:rPr>
          <w:rFonts w:ascii="Helvetica" w:hAnsi="Helvetica"/>
          <w:b/>
        </w:rPr>
        <w:t>C</w:t>
      </w:r>
      <w:r w:rsidR="00700A17" w:rsidRPr="000A6A0B">
        <w:rPr>
          <w:rFonts w:ascii="Helvetica" w:hAnsi="Helvetica"/>
          <w:b/>
        </w:rPr>
        <w:t>)</w:t>
      </w:r>
      <w:r w:rsidR="00DD3D58">
        <w:rPr>
          <w:rFonts w:ascii="Helvetica" w:hAnsi="Helvetica"/>
          <w:bCs/>
        </w:rPr>
        <w:t>.</w:t>
      </w:r>
      <w:r w:rsidR="00700A17">
        <w:rPr>
          <w:rFonts w:ascii="Helvetica" w:hAnsi="Helvetica"/>
          <w:bCs/>
        </w:rPr>
        <w:t xml:space="preserve"> </w:t>
      </w:r>
      <w:r w:rsidR="00C93293">
        <w:rPr>
          <w:rFonts w:ascii="Helvetica" w:hAnsi="Helvetica"/>
          <w:bCs/>
        </w:rPr>
        <w:t>Converting</w:t>
      </w:r>
      <w:r w:rsidR="00793514">
        <w:rPr>
          <w:rFonts w:ascii="Helvetica" w:hAnsi="Helvetica"/>
          <w:bCs/>
        </w:rPr>
        <w:t xml:space="preserve"> a</w:t>
      </w:r>
      <w:r w:rsidR="00C93293">
        <w:rPr>
          <w:rFonts w:ascii="Helvetica" w:hAnsi="Helvetica"/>
          <w:bCs/>
        </w:rPr>
        <w:t xml:space="preserve"> raw</w:t>
      </w:r>
      <w:r w:rsidR="00793514">
        <w:rPr>
          <w:rFonts w:ascii="Helvetica" w:hAnsi="Helvetica"/>
          <w:bCs/>
        </w:rPr>
        <w:t xml:space="preserve"> fluorescence</w:t>
      </w:r>
      <w:r w:rsidR="00C93293">
        <w:rPr>
          <w:rFonts w:ascii="Helvetica" w:hAnsi="Helvetica"/>
          <w:bCs/>
        </w:rPr>
        <w:t xml:space="preserve"> </w:t>
      </w:r>
      <w:r w:rsidR="00793514">
        <w:rPr>
          <w:rFonts w:ascii="Helvetica" w:hAnsi="Helvetica"/>
          <w:bCs/>
        </w:rPr>
        <w:t>image</w:t>
      </w:r>
      <w:r w:rsidR="00C93293">
        <w:rPr>
          <w:rFonts w:ascii="Helvetica" w:hAnsi="Helvetica"/>
          <w:bCs/>
        </w:rPr>
        <w:t xml:space="preserve"> </w:t>
      </w:r>
      <w:r w:rsidR="00F370BE">
        <w:rPr>
          <w:rFonts w:ascii="Helvetica" w:hAnsi="Helvetica"/>
          <w:bCs/>
        </w:rPr>
        <w:t>to</w:t>
      </w:r>
      <w:r w:rsidR="00793514">
        <w:rPr>
          <w:rFonts w:ascii="Helvetica" w:hAnsi="Helvetica"/>
          <w:bCs/>
        </w:rPr>
        <w:t xml:space="preserve"> a</w:t>
      </w:r>
      <w:r w:rsidR="00F370BE">
        <w:rPr>
          <w:rFonts w:ascii="Helvetica" w:hAnsi="Helvetica"/>
          <w:bCs/>
        </w:rPr>
        <w:t xml:space="preserve"> </w:t>
      </w:r>
      <w:proofErr w:type="spellStart"/>
      <w:r w:rsidR="00F370BE" w:rsidRPr="00A55ED3">
        <w:rPr>
          <w:rFonts w:ascii="Helvetica" w:hAnsi="Helvetica"/>
          <w:bCs/>
        </w:rPr>
        <w:t>Δ</w:t>
      </w:r>
      <w:r w:rsidR="00F370BE" w:rsidRPr="00A55ED3">
        <w:rPr>
          <w:rFonts w:ascii="Helvetica" w:hAnsi="Helvetica"/>
          <w:bCs/>
          <w:i/>
        </w:rPr>
        <w:t>f</w:t>
      </w:r>
      <w:proofErr w:type="spellEnd"/>
      <w:r w:rsidR="00F370BE" w:rsidRPr="00A55ED3">
        <w:rPr>
          <w:rFonts w:ascii="Helvetica" w:hAnsi="Helvetica"/>
          <w:bCs/>
        </w:rPr>
        <w:t xml:space="preserve"> / </w:t>
      </w:r>
      <w:r w:rsidR="00F370BE" w:rsidRPr="00A55ED3">
        <w:rPr>
          <w:rFonts w:ascii="Helvetica" w:hAnsi="Helvetica"/>
          <w:bCs/>
          <w:i/>
        </w:rPr>
        <w:t>f</w:t>
      </w:r>
      <w:r w:rsidR="00F370BE" w:rsidRPr="00A55ED3">
        <w:rPr>
          <w:rFonts w:ascii="Helvetica" w:hAnsi="Helvetica"/>
          <w:bCs/>
          <w:vertAlign w:val="subscript"/>
        </w:rPr>
        <w:t>0</w:t>
      </w:r>
      <w:r w:rsidR="00F370BE">
        <w:rPr>
          <w:rFonts w:ascii="Helvetica" w:hAnsi="Helvetica"/>
          <w:bCs/>
        </w:rPr>
        <w:t xml:space="preserve"> </w:t>
      </w:r>
      <w:r w:rsidR="00793514">
        <w:rPr>
          <w:rFonts w:ascii="Helvetica" w:hAnsi="Helvetica"/>
          <w:bCs/>
        </w:rPr>
        <w:t xml:space="preserve">image </w:t>
      </w:r>
      <w:r w:rsidR="00F370BE">
        <w:rPr>
          <w:rFonts w:ascii="Helvetica" w:hAnsi="Helvetica"/>
          <w:bCs/>
        </w:rPr>
        <w:t>requires estimating</w:t>
      </w:r>
      <w:r w:rsidR="003D3232">
        <w:rPr>
          <w:rFonts w:ascii="Helvetica" w:hAnsi="Helvetica"/>
          <w:bCs/>
        </w:rPr>
        <w:t xml:space="preserve"> the baseline fluorescence</w:t>
      </w:r>
      <w:r w:rsidR="00F370BE">
        <w:rPr>
          <w:rFonts w:ascii="Helvetica" w:hAnsi="Helvetica"/>
          <w:bCs/>
        </w:rPr>
        <w:t xml:space="preserve"> </w:t>
      </w:r>
      <w:r w:rsidR="00F370BE" w:rsidRPr="00A55ED3">
        <w:rPr>
          <w:rFonts w:ascii="Helvetica" w:hAnsi="Helvetica"/>
          <w:bCs/>
          <w:i/>
        </w:rPr>
        <w:t>f</w:t>
      </w:r>
      <w:r w:rsidR="00F370BE" w:rsidRPr="00A55ED3">
        <w:rPr>
          <w:rFonts w:ascii="Helvetica" w:hAnsi="Helvetica"/>
          <w:bCs/>
          <w:vertAlign w:val="subscript"/>
        </w:rPr>
        <w:t>0</w:t>
      </w:r>
      <w:r w:rsidR="0027419A" w:rsidRPr="0027419A">
        <w:rPr>
          <w:rFonts w:ascii="Helvetica" w:hAnsi="Helvetica"/>
          <w:bCs/>
        </w:rPr>
        <w:t>,</w:t>
      </w:r>
      <w:r w:rsidR="0027419A">
        <w:rPr>
          <w:rFonts w:ascii="Helvetica" w:hAnsi="Helvetica"/>
          <w:bCs/>
        </w:rPr>
        <w:t xml:space="preserve"> </w:t>
      </w:r>
      <w:r w:rsidR="00392421">
        <w:rPr>
          <w:rFonts w:ascii="Helvetica" w:hAnsi="Helvetica"/>
          <w:bCs/>
        </w:rPr>
        <w:t>which</w:t>
      </w:r>
      <w:r w:rsidR="007E42D0">
        <w:rPr>
          <w:rFonts w:ascii="Helvetica" w:hAnsi="Helvetica"/>
          <w:bCs/>
        </w:rPr>
        <w:t xml:space="preserve"> is a</w:t>
      </w:r>
      <w:r w:rsidR="00214DB7">
        <w:rPr>
          <w:rFonts w:ascii="Helvetica" w:hAnsi="Helvetica"/>
          <w:bCs/>
        </w:rPr>
        <w:t xml:space="preserve"> time-domain</w:t>
      </w:r>
      <w:r w:rsidR="007E42D0">
        <w:rPr>
          <w:rFonts w:ascii="Helvetica" w:hAnsi="Helvetica"/>
          <w:bCs/>
        </w:rPr>
        <w:t xml:space="preserve"> statistic estimated by</w:t>
      </w:r>
      <w:r w:rsidR="003D3232">
        <w:rPr>
          <w:rFonts w:ascii="Helvetica" w:hAnsi="Helvetica"/>
          <w:bCs/>
        </w:rPr>
        <w:t xml:space="preserve"> </w:t>
      </w:r>
      <w:r w:rsidR="00346F16">
        <w:rPr>
          <w:rFonts w:ascii="Helvetica" w:hAnsi="Helvetica"/>
          <w:bCs/>
        </w:rPr>
        <w:t xml:space="preserve">aggregation of </w:t>
      </w:r>
      <w:r w:rsidR="0025027C">
        <w:rPr>
          <w:rFonts w:ascii="Helvetica" w:hAnsi="Helvetica"/>
          <w:bCs/>
        </w:rPr>
        <w:t>potentially hundreds of</w:t>
      </w:r>
      <w:r w:rsidR="00346F16">
        <w:rPr>
          <w:rFonts w:ascii="Helvetica" w:hAnsi="Helvetica"/>
          <w:bCs/>
        </w:rPr>
        <w:t xml:space="preserve"> other images</w:t>
      </w:r>
      <w:r w:rsidR="00214DB7">
        <w:rPr>
          <w:rFonts w:ascii="Helvetica" w:hAnsi="Helvetica"/>
          <w:bCs/>
        </w:rPr>
        <w:t xml:space="preserve"> (time points)</w:t>
      </w:r>
      <w:r w:rsidR="00346F16">
        <w:rPr>
          <w:rFonts w:ascii="Helvetica" w:hAnsi="Helvetica"/>
          <w:bCs/>
        </w:rPr>
        <w:t>.</w:t>
      </w:r>
      <w:r w:rsidR="003203D2">
        <w:rPr>
          <w:rFonts w:ascii="Helvetica" w:hAnsi="Helvetica"/>
          <w:bCs/>
        </w:rPr>
        <w:t xml:space="preserve"> A further complication is that the baseline fluorescence is</w:t>
      </w:r>
      <w:r w:rsidR="007E42D0">
        <w:rPr>
          <w:rFonts w:ascii="Helvetica" w:hAnsi="Helvetica"/>
          <w:bCs/>
        </w:rPr>
        <w:t xml:space="preserve"> often</w:t>
      </w:r>
      <w:r w:rsidR="00AA4EF1">
        <w:rPr>
          <w:rFonts w:ascii="Helvetica" w:hAnsi="Helvetica"/>
          <w:bCs/>
        </w:rPr>
        <w:t xml:space="preserve"> </w:t>
      </w:r>
      <w:r w:rsidR="00214DB7">
        <w:rPr>
          <w:rFonts w:ascii="Helvetica" w:hAnsi="Helvetica"/>
          <w:bCs/>
        </w:rPr>
        <w:t>modeled as a</w:t>
      </w:r>
      <w:r w:rsidR="007E42D0">
        <w:rPr>
          <w:rFonts w:ascii="Helvetica" w:hAnsi="Helvetica"/>
          <w:bCs/>
        </w:rPr>
        <w:t xml:space="preserve"> </w:t>
      </w:r>
      <w:r w:rsidR="003203D2">
        <w:rPr>
          <w:rFonts w:ascii="Helvetica" w:hAnsi="Helvetica"/>
          <w:bCs/>
        </w:rPr>
        <w:t>time-varying</w:t>
      </w:r>
      <w:r w:rsidR="00E34314">
        <w:rPr>
          <w:rFonts w:ascii="Helvetica" w:hAnsi="Helvetica"/>
          <w:bCs/>
        </w:rPr>
        <w:t xml:space="preserve"> </w:t>
      </w:r>
      <w:r w:rsidR="00214DB7">
        <w:rPr>
          <w:rFonts w:ascii="Helvetica" w:hAnsi="Helvetica"/>
          <w:bCs/>
        </w:rPr>
        <w:t>quantity</w:t>
      </w:r>
      <w:r w:rsidR="003203D2">
        <w:rPr>
          <w:rFonts w:ascii="Helvetica" w:hAnsi="Helvetica"/>
          <w:bCs/>
        </w:rPr>
        <w:t xml:space="preserve"> -- </w:t>
      </w:r>
      <w:r w:rsidR="003203D2" w:rsidRPr="00A55ED3">
        <w:rPr>
          <w:rFonts w:ascii="Helvetica" w:hAnsi="Helvetica"/>
          <w:bCs/>
          <w:i/>
        </w:rPr>
        <w:t>f</w:t>
      </w:r>
      <w:r w:rsidR="003203D2" w:rsidRPr="00A55ED3">
        <w:rPr>
          <w:rFonts w:ascii="Helvetica" w:hAnsi="Helvetica"/>
          <w:bCs/>
          <w:vertAlign w:val="subscript"/>
        </w:rPr>
        <w:t>0</w:t>
      </w:r>
      <w:r w:rsidR="003203D2">
        <w:rPr>
          <w:rFonts w:ascii="Helvetica" w:hAnsi="Helvetica"/>
          <w:bCs/>
          <w:vertAlign w:val="subscript"/>
        </w:rPr>
        <w:t xml:space="preserve"> </w:t>
      </w:r>
      <w:r w:rsidR="007E42D0">
        <w:rPr>
          <w:rFonts w:ascii="Helvetica" w:hAnsi="Helvetica"/>
          <w:bCs/>
        </w:rPr>
        <w:t>becomes</w:t>
      </w:r>
      <w:r w:rsidR="003203D2">
        <w:rPr>
          <w:rFonts w:ascii="Helvetica" w:hAnsi="Helvetica"/>
          <w:bCs/>
        </w:rPr>
        <w:t xml:space="preserve"> </w:t>
      </w:r>
      <w:r w:rsidR="003203D2" w:rsidRPr="00A55ED3">
        <w:rPr>
          <w:rFonts w:ascii="Helvetica" w:hAnsi="Helvetica"/>
          <w:bCs/>
          <w:i/>
        </w:rPr>
        <w:t>f</w:t>
      </w:r>
      <w:r w:rsidR="003203D2" w:rsidRPr="00A55ED3">
        <w:rPr>
          <w:rFonts w:ascii="Helvetica" w:hAnsi="Helvetica"/>
          <w:bCs/>
          <w:vertAlign w:val="subscript"/>
        </w:rPr>
        <w:t>0</w:t>
      </w:r>
      <w:r w:rsidR="003203D2" w:rsidRPr="003203D2">
        <w:rPr>
          <w:rFonts w:ascii="Helvetica" w:hAnsi="Helvetica"/>
          <w:bCs/>
        </w:rPr>
        <w:t>(t)</w:t>
      </w:r>
      <w:r w:rsidR="003203D2">
        <w:rPr>
          <w:rFonts w:ascii="Helvetica" w:hAnsi="Helvetica"/>
          <w:bCs/>
        </w:rPr>
        <w:t xml:space="preserve"> -- in order to compensate for slow changes in the fluorophore concentration, e.g. due to photobleaching. </w:t>
      </w:r>
      <w:r w:rsidR="009F75B0">
        <w:rPr>
          <w:rFonts w:ascii="Helvetica" w:hAnsi="Helvetica"/>
          <w:bCs/>
        </w:rPr>
        <w:t xml:space="preserve">Done this </w:t>
      </w:r>
      <w:r w:rsidR="009F75B0">
        <w:rPr>
          <w:rFonts w:ascii="Helvetica" w:hAnsi="Helvetica"/>
          <w:bCs/>
        </w:rPr>
        <w:lastRenderedPageBreak/>
        <w:t>way</w:t>
      </w:r>
      <w:r w:rsidR="00E34314">
        <w:rPr>
          <w:rFonts w:ascii="Helvetica" w:hAnsi="Helvetica"/>
          <w:bCs/>
        </w:rPr>
        <w:t>,</w:t>
      </w:r>
      <w:r w:rsidR="009F75B0">
        <w:rPr>
          <w:rFonts w:ascii="Helvetica" w:hAnsi="Helvetica"/>
          <w:bCs/>
        </w:rPr>
        <w:t xml:space="preserve"> a single baseline-normalized image</w:t>
      </w:r>
      <w:r w:rsidR="007E0204">
        <w:rPr>
          <w:rFonts w:ascii="Helvetica" w:hAnsi="Helvetica"/>
          <w:bCs/>
        </w:rPr>
        <w:t xml:space="preserve"> can require</w:t>
      </w:r>
      <w:r w:rsidR="007E42D0">
        <w:rPr>
          <w:rFonts w:ascii="Helvetica" w:hAnsi="Helvetica"/>
          <w:bCs/>
        </w:rPr>
        <w:t xml:space="preserve"> </w:t>
      </w:r>
      <w:r w:rsidR="00E34314">
        <w:rPr>
          <w:rFonts w:ascii="Helvetica" w:hAnsi="Helvetica"/>
          <w:bCs/>
        </w:rPr>
        <w:t>a large amount of computation</w:t>
      </w:r>
      <w:r w:rsidR="009F75B0">
        <w:rPr>
          <w:rFonts w:ascii="Helvetica" w:hAnsi="Helvetica"/>
          <w:bCs/>
        </w:rPr>
        <w:t>, and performing baseline-normalization for an entire dataset requires proportionally more computation</w:t>
      </w:r>
      <w:r w:rsidR="00E34314">
        <w:rPr>
          <w:rFonts w:ascii="Helvetica" w:hAnsi="Helvetica"/>
          <w:bCs/>
        </w:rPr>
        <w:t>.</w:t>
      </w:r>
      <w:r w:rsidR="00544232">
        <w:rPr>
          <w:rFonts w:ascii="Helvetica" w:hAnsi="Helvetica"/>
          <w:bCs/>
        </w:rPr>
        <w:t xml:space="preserve"> </w:t>
      </w:r>
      <w:r w:rsidR="00C87ABA">
        <w:rPr>
          <w:rFonts w:ascii="Helvetica" w:hAnsi="Helvetica"/>
          <w:bCs/>
        </w:rPr>
        <w:t>An additional complication is that movement of the sample that occurred during image acquisition will produce strong artifacts after baseline normalization</w:t>
      </w:r>
      <w:r w:rsidR="00D101AA">
        <w:rPr>
          <w:rFonts w:ascii="Helvetica" w:hAnsi="Helvetica"/>
          <w:bCs/>
        </w:rPr>
        <w:t xml:space="preserve">, so it is best to correct for sample motion </w:t>
      </w:r>
      <w:r w:rsidR="00D101AA" w:rsidRPr="00D34827">
        <w:rPr>
          <w:rFonts w:ascii="Helvetica" w:hAnsi="Helvetica"/>
          <w:bCs/>
          <w:i/>
        </w:rPr>
        <w:t>before</w:t>
      </w:r>
      <w:r w:rsidR="00D101AA">
        <w:rPr>
          <w:rFonts w:ascii="Helvetica" w:hAnsi="Helvetica"/>
          <w:bCs/>
        </w:rPr>
        <w:t xml:space="preserve"> baseline normalization, e.g. by generating a template image and shifting each image to best match the template. </w:t>
      </w:r>
      <w:r w:rsidR="00DF645B">
        <w:rPr>
          <w:rFonts w:ascii="Helvetica" w:hAnsi="Helvetica"/>
          <w:bCs/>
        </w:rPr>
        <w:t>Both estimating</w:t>
      </w:r>
      <w:r w:rsidR="00034B09">
        <w:rPr>
          <w:rFonts w:ascii="Helvetica" w:hAnsi="Helvetica"/>
          <w:bCs/>
        </w:rPr>
        <w:t xml:space="preserve"> and correcting</w:t>
      </w:r>
      <w:r w:rsidR="00DF645B">
        <w:rPr>
          <w:rFonts w:ascii="Helvetica" w:hAnsi="Helvetica"/>
          <w:bCs/>
        </w:rPr>
        <w:t xml:space="preserve"> sample motion are computationally intensive</w:t>
      </w:r>
      <w:r w:rsidR="003B08F2">
        <w:rPr>
          <w:rFonts w:ascii="Helvetica" w:hAnsi="Helvetica"/>
          <w:bCs/>
        </w:rPr>
        <w:t xml:space="preserve">. </w:t>
      </w:r>
      <w:r w:rsidR="00DF645B">
        <w:rPr>
          <w:rFonts w:ascii="Helvetica" w:hAnsi="Helvetica"/>
          <w:bCs/>
        </w:rPr>
        <w:t xml:space="preserve"> </w:t>
      </w:r>
      <w:r w:rsidR="009235F4">
        <w:rPr>
          <w:rFonts w:ascii="Helvetica" w:hAnsi="Helvetica"/>
          <w:bCs/>
        </w:rPr>
        <w:t>So, thinking concretely about an experimenter who has just collected a functional imaging dataset</w:t>
      </w:r>
      <w:r w:rsidR="00A92D05">
        <w:rPr>
          <w:rFonts w:ascii="Helvetica" w:hAnsi="Helvetica"/>
          <w:bCs/>
        </w:rPr>
        <w:t>:</w:t>
      </w:r>
      <w:r w:rsidR="009235F4">
        <w:rPr>
          <w:rFonts w:ascii="Helvetica" w:hAnsi="Helvetica"/>
          <w:bCs/>
        </w:rPr>
        <w:t xml:space="preserve"> before</w:t>
      </w:r>
      <w:r w:rsidR="00A92D05">
        <w:rPr>
          <w:rFonts w:ascii="Helvetica" w:hAnsi="Helvetica"/>
          <w:bCs/>
        </w:rPr>
        <w:t xml:space="preserve"> the experimenter can</w:t>
      </w:r>
      <w:r w:rsidR="009235F4">
        <w:rPr>
          <w:rFonts w:ascii="Helvetica" w:hAnsi="Helvetica"/>
          <w:bCs/>
        </w:rPr>
        <w:t xml:space="preserve"> see</w:t>
      </w:r>
      <w:r w:rsidR="00A92D05">
        <w:rPr>
          <w:rFonts w:ascii="Helvetica" w:hAnsi="Helvetica"/>
          <w:bCs/>
        </w:rPr>
        <w:t xml:space="preserve"> the</w:t>
      </w:r>
      <w:r w:rsidR="009235F4">
        <w:rPr>
          <w:rFonts w:ascii="Helvetica" w:hAnsi="Helvetica"/>
          <w:bCs/>
        </w:rPr>
        <w:t xml:space="preserve"> </w:t>
      </w:r>
      <w:r w:rsidR="00A92D05">
        <w:rPr>
          <w:rFonts w:ascii="Helvetica" w:hAnsi="Helvetica"/>
          <w:bCs/>
        </w:rPr>
        <w:t>data in the units of interest (</w:t>
      </w:r>
      <w:proofErr w:type="spellStart"/>
      <w:r w:rsidR="00A92D05" w:rsidRPr="00A55ED3">
        <w:rPr>
          <w:rFonts w:ascii="Helvetica" w:hAnsi="Helvetica"/>
          <w:bCs/>
        </w:rPr>
        <w:t>Δ</w:t>
      </w:r>
      <w:r w:rsidR="00A92D05" w:rsidRPr="00A55ED3">
        <w:rPr>
          <w:rFonts w:ascii="Helvetica" w:hAnsi="Helvetica"/>
          <w:bCs/>
          <w:i/>
        </w:rPr>
        <w:t>f</w:t>
      </w:r>
      <w:proofErr w:type="spellEnd"/>
      <w:r w:rsidR="00A92D05" w:rsidRPr="00A55ED3">
        <w:rPr>
          <w:rFonts w:ascii="Helvetica" w:hAnsi="Helvetica"/>
          <w:bCs/>
        </w:rPr>
        <w:t xml:space="preserve"> / </w:t>
      </w:r>
      <w:r w:rsidR="00A92D05" w:rsidRPr="00A55ED3">
        <w:rPr>
          <w:rFonts w:ascii="Helvetica" w:hAnsi="Helvetica"/>
          <w:bCs/>
          <w:i/>
        </w:rPr>
        <w:t>f</w:t>
      </w:r>
      <w:r w:rsidR="00A92D05" w:rsidRPr="00A55ED3">
        <w:rPr>
          <w:rFonts w:ascii="Helvetica" w:hAnsi="Helvetica"/>
          <w:bCs/>
          <w:vertAlign w:val="subscript"/>
        </w:rPr>
        <w:t>0</w:t>
      </w:r>
      <w:r w:rsidR="009E54B3">
        <w:rPr>
          <w:rFonts w:ascii="Helvetica" w:hAnsi="Helvetica"/>
          <w:bCs/>
        </w:rPr>
        <w:t>), each image must be first motion-corrected and then normalized by the baseline fluorescence</w:t>
      </w:r>
      <w:r w:rsidR="007E0204">
        <w:rPr>
          <w:rFonts w:ascii="Helvetica" w:hAnsi="Helvetica"/>
          <w:bCs/>
        </w:rPr>
        <w:t xml:space="preserve"> </w:t>
      </w:r>
      <w:r w:rsidR="002F44A1">
        <w:rPr>
          <w:rFonts w:ascii="Helvetica" w:hAnsi="Helvetica"/>
          <w:b/>
          <w:bCs/>
        </w:rPr>
        <w:t>(Fig 5</w:t>
      </w:r>
      <w:r w:rsidR="0013236F">
        <w:rPr>
          <w:rFonts w:ascii="Helvetica" w:hAnsi="Helvetica"/>
          <w:b/>
          <w:bCs/>
        </w:rPr>
        <w:t>.</w:t>
      </w:r>
      <w:r w:rsidR="00133DB5">
        <w:rPr>
          <w:rFonts w:ascii="Helvetica" w:hAnsi="Helvetica"/>
          <w:b/>
          <w:bCs/>
        </w:rPr>
        <w:t>1</w:t>
      </w:r>
      <w:r w:rsidR="002F44A1">
        <w:rPr>
          <w:rFonts w:ascii="Helvetica" w:hAnsi="Helvetica"/>
          <w:b/>
          <w:bCs/>
        </w:rPr>
        <w:t>a-c</w:t>
      </w:r>
      <w:r w:rsidR="007E0204" w:rsidRPr="007E0204">
        <w:rPr>
          <w:rFonts w:ascii="Helvetica" w:hAnsi="Helvetica"/>
          <w:b/>
          <w:bCs/>
        </w:rPr>
        <w:t>)</w:t>
      </w:r>
      <w:r w:rsidR="009E54B3">
        <w:rPr>
          <w:rFonts w:ascii="Helvetica" w:hAnsi="Helvetica"/>
          <w:bCs/>
        </w:rPr>
        <w:t>.</w:t>
      </w:r>
      <w:r w:rsidR="003B08F2">
        <w:rPr>
          <w:rFonts w:ascii="Helvetica" w:hAnsi="Helvetica"/>
          <w:bCs/>
        </w:rPr>
        <w:t xml:space="preserve"> For small dat</w:t>
      </w:r>
      <w:r w:rsidR="007E0204">
        <w:rPr>
          <w:rFonts w:ascii="Helvetica" w:hAnsi="Helvetica"/>
          <w:bCs/>
        </w:rPr>
        <w:t xml:space="preserve">asets, e.g. those that fit in </w:t>
      </w:r>
      <w:r w:rsidR="003B08F2">
        <w:rPr>
          <w:rFonts w:ascii="Helvetica" w:hAnsi="Helvetica"/>
          <w:bCs/>
        </w:rPr>
        <w:t>random-access memory (RAM)</w:t>
      </w:r>
      <w:r w:rsidR="007E0204">
        <w:rPr>
          <w:rFonts w:ascii="Helvetica" w:hAnsi="Helvetica"/>
          <w:bCs/>
        </w:rPr>
        <w:t xml:space="preserve"> on a single workstation</w:t>
      </w:r>
      <w:r w:rsidR="003B08F2">
        <w:rPr>
          <w:rFonts w:ascii="Helvetica" w:hAnsi="Helvetica"/>
          <w:bCs/>
        </w:rPr>
        <w:t>, these computations</w:t>
      </w:r>
      <w:r w:rsidR="002D3818">
        <w:rPr>
          <w:rFonts w:ascii="Helvetica" w:hAnsi="Helvetica"/>
          <w:bCs/>
        </w:rPr>
        <w:t xml:space="preserve"> may</w:t>
      </w:r>
      <w:r w:rsidR="003B08F2">
        <w:rPr>
          <w:rFonts w:ascii="Helvetica" w:hAnsi="Helvetica"/>
          <w:bCs/>
        </w:rPr>
        <w:t xml:space="preserve"> take time but don’t require extensive data engineering; but</w:t>
      </w:r>
      <w:r w:rsidR="009E54B3">
        <w:rPr>
          <w:rFonts w:ascii="Helvetica" w:hAnsi="Helvetica"/>
          <w:bCs/>
        </w:rPr>
        <w:t xml:space="preserve"> </w:t>
      </w:r>
      <w:r w:rsidR="003B08F2">
        <w:rPr>
          <w:rFonts w:ascii="Helvetica" w:hAnsi="Helvetica"/>
          <w:bCs/>
        </w:rPr>
        <w:t>w</w:t>
      </w:r>
      <w:r w:rsidR="009E54B3">
        <w:rPr>
          <w:rFonts w:ascii="Helvetica" w:hAnsi="Helvetica"/>
          <w:bCs/>
        </w:rPr>
        <w:t>hen datasets become extremely large,</w:t>
      </w:r>
      <w:r w:rsidR="004B3379">
        <w:rPr>
          <w:rFonts w:ascii="Helvetica" w:hAnsi="Helvetica"/>
          <w:bCs/>
        </w:rPr>
        <w:t xml:space="preserve"> these computations can become </w:t>
      </w:r>
      <w:r w:rsidR="003B08F2">
        <w:rPr>
          <w:rFonts w:ascii="Helvetica" w:hAnsi="Helvetica"/>
          <w:bCs/>
        </w:rPr>
        <w:t>extremely</w:t>
      </w:r>
      <w:r w:rsidR="00356352">
        <w:rPr>
          <w:rFonts w:ascii="Helvetica" w:hAnsi="Helvetica"/>
          <w:bCs/>
        </w:rPr>
        <w:t xml:space="preserve"> burdensome to the extent that significant that new computational tools are needed. </w:t>
      </w:r>
    </w:p>
    <w:p w14:paraId="524D52F9" w14:textId="77777777" w:rsidR="00BD00DD" w:rsidRDefault="00BD00DD" w:rsidP="00D248A1">
      <w:pPr>
        <w:spacing w:line="480" w:lineRule="auto"/>
        <w:rPr>
          <w:rFonts w:ascii="Helvetica" w:hAnsi="Helvetica"/>
          <w:bCs/>
        </w:rPr>
      </w:pPr>
    </w:p>
    <w:p w14:paraId="658EF23D" w14:textId="77777777" w:rsidR="002F44A1" w:rsidRDefault="002F44A1" w:rsidP="002F44A1">
      <w:pPr>
        <w:spacing w:line="480" w:lineRule="auto"/>
        <w:rPr>
          <w:rFonts w:ascii="Helvetica" w:hAnsi="Helvetica"/>
        </w:rPr>
      </w:pPr>
      <w:r>
        <w:rPr>
          <w:rFonts w:ascii="Helvetica" w:hAnsi="Helvetica"/>
        </w:rPr>
        <w:t xml:space="preserve">Figure 1: Schematized preprocessing for functional imaging data. A) In raw data, silent cells are brighter than dynamic cells, and sample motion along with photobleaching generates spurious dynamic signals from ROIs (colored circles). After motion correction and baseline normalization, dynamic cells are much more prominent than silent cells and spurious dynamic signals from sample motion and photobleaching have been removed. </w:t>
      </w:r>
    </w:p>
    <w:p w14:paraId="3CEB60B9" w14:textId="77777777" w:rsidR="002F44A1" w:rsidRDefault="002F44A1" w:rsidP="00D248A1">
      <w:pPr>
        <w:spacing w:line="480" w:lineRule="auto"/>
        <w:rPr>
          <w:rFonts w:ascii="Helvetica" w:hAnsi="Helvetica"/>
          <w:bCs/>
        </w:rPr>
      </w:pPr>
    </w:p>
    <w:p w14:paraId="20E8A703" w14:textId="77777777" w:rsidR="002F44A1" w:rsidRDefault="002F44A1" w:rsidP="00D248A1">
      <w:pPr>
        <w:spacing w:line="480" w:lineRule="auto"/>
        <w:rPr>
          <w:rFonts w:ascii="Helvetica" w:hAnsi="Helvetica"/>
          <w:bCs/>
        </w:rPr>
      </w:pPr>
    </w:p>
    <w:p w14:paraId="3C76B6C8" w14:textId="5D57DB91" w:rsidR="00BD00DD" w:rsidRDefault="00BD00DD" w:rsidP="007500B6">
      <w:pPr>
        <w:pStyle w:val="Heading3"/>
      </w:pPr>
      <w:bookmarkStart w:id="130" w:name="_Toc536627119"/>
      <w:r>
        <w:t xml:space="preserve">The </w:t>
      </w:r>
      <w:r w:rsidR="007500B6">
        <w:t>unusually high bandwidth of light sheet microscopy</w:t>
      </w:r>
      <w:bookmarkEnd w:id="130"/>
    </w:p>
    <w:p w14:paraId="7B96C5DC" w14:textId="69846B03" w:rsidR="001556AA" w:rsidRDefault="00122D5B" w:rsidP="00D248A1">
      <w:pPr>
        <w:spacing w:line="480" w:lineRule="auto"/>
        <w:rPr>
          <w:rFonts w:ascii="Helvetica" w:hAnsi="Helvetica"/>
        </w:rPr>
      </w:pPr>
      <w:r>
        <w:rPr>
          <w:rFonts w:ascii="Helvetica" w:hAnsi="Helvetica"/>
        </w:rPr>
        <w:t>L</w:t>
      </w:r>
      <w:r w:rsidR="00E67D30">
        <w:rPr>
          <w:rFonts w:ascii="Helvetica" w:hAnsi="Helvetica"/>
        </w:rPr>
        <w:t xml:space="preserve">ight sheet microscopes acquire </w:t>
      </w:r>
      <w:r w:rsidR="006E37A8">
        <w:rPr>
          <w:rFonts w:ascii="Helvetica" w:hAnsi="Helvetica"/>
        </w:rPr>
        <w:t>4 megapixel images</w:t>
      </w:r>
      <w:r w:rsidR="00E67D30">
        <w:rPr>
          <w:rFonts w:ascii="Helvetica" w:hAnsi="Helvetica"/>
        </w:rPr>
        <w:t xml:space="preserve"> at up to 100 Hz</w:t>
      </w:r>
      <w:r w:rsidR="006E0B6B">
        <w:rPr>
          <w:rFonts w:ascii="Helvetica" w:hAnsi="Helvetica"/>
        </w:rPr>
        <w:t>, which corresponds to a</w:t>
      </w:r>
      <w:r w:rsidR="00547A8B">
        <w:rPr>
          <w:rFonts w:ascii="Helvetica" w:hAnsi="Helvetica"/>
        </w:rPr>
        <w:t xml:space="preserve"> peak</w:t>
      </w:r>
      <w:r w:rsidR="006E0B6B">
        <w:rPr>
          <w:rFonts w:ascii="Helvetica" w:hAnsi="Helvetica"/>
        </w:rPr>
        <w:t xml:space="preserve"> data rate </w:t>
      </w:r>
      <w:r w:rsidR="00547A8B">
        <w:rPr>
          <w:rFonts w:ascii="Helvetica" w:hAnsi="Helvetica"/>
        </w:rPr>
        <w:t xml:space="preserve">of </w:t>
      </w:r>
      <w:r w:rsidR="00845426">
        <w:rPr>
          <w:rFonts w:ascii="Helvetica" w:hAnsi="Helvetica"/>
        </w:rPr>
        <w:t>~</w:t>
      </w:r>
      <w:r w:rsidR="00547A8B">
        <w:rPr>
          <w:rFonts w:ascii="Helvetica" w:hAnsi="Helvetica"/>
        </w:rPr>
        <w:t>820</w:t>
      </w:r>
      <w:r w:rsidR="006E0B6B">
        <w:rPr>
          <w:rFonts w:ascii="Helvetica" w:hAnsi="Helvetica"/>
        </w:rPr>
        <w:t xml:space="preserve"> megabytes (MB) per second</w:t>
      </w:r>
      <w:r w:rsidR="00845426">
        <w:rPr>
          <w:rFonts w:ascii="Helvetica" w:hAnsi="Helvetica"/>
        </w:rPr>
        <w:t>, per camera</w:t>
      </w:r>
      <w:r w:rsidR="00EE035F">
        <w:rPr>
          <w:rFonts w:ascii="Helvetica" w:hAnsi="Helvetica"/>
        </w:rPr>
        <w:t>.</w:t>
      </w:r>
      <w:r w:rsidR="007D2835">
        <w:rPr>
          <w:rFonts w:ascii="Helvetica" w:hAnsi="Helvetica"/>
        </w:rPr>
        <w:t xml:space="preserve"> At this rate, the volume of data collected in 20 minutes (typical for a functional imaging experiment) will easily exceed the memory capacity of a high-performance</w:t>
      </w:r>
      <w:r w:rsidR="00957B82">
        <w:rPr>
          <w:rFonts w:ascii="Helvetica" w:hAnsi="Helvetica"/>
        </w:rPr>
        <w:t xml:space="preserve"> computer</w:t>
      </w:r>
      <w:r w:rsidR="007D2835">
        <w:rPr>
          <w:rFonts w:ascii="Helvetica" w:hAnsi="Helvetica"/>
        </w:rPr>
        <w:t xml:space="preserve"> workstation.</w:t>
      </w:r>
      <w:r w:rsidR="00117BBF">
        <w:rPr>
          <w:rFonts w:ascii="Helvetica" w:hAnsi="Helvetica"/>
        </w:rPr>
        <w:t xml:space="preserve"> The rate at which light sheet microscopes generate data is more than an order of magnitude greater than</w:t>
      </w:r>
      <w:r w:rsidR="0057474E">
        <w:rPr>
          <w:rFonts w:ascii="Helvetica" w:hAnsi="Helvetica"/>
        </w:rPr>
        <w:t xml:space="preserve"> </w:t>
      </w:r>
      <w:r w:rsidR="00806AF1">
        <w:rPr>
          <w:rFonts w:ascii="Helvetica" w:hAnsi="Helvetica"/>
        </w:rPr>
        <w:t>that of</w:t>
      </w:r>
      <w:r w:rsidR="00117BBF">
        <w:rPr>
          <w:rFonts w:ascii="Helvetica" w:hAnsi="Helvetica"/>
        </w:rPr>
        <w:t xml:space="preserve"> </w:t>
      </w:r>
      <w:r w:rsidR="00702754">
        <w:rPr>
          <w:rFonts w:ascii="Helvetica" w:hAnsi="Helvetica"/>
        </w:rPr>
        <w:t>pre-existing functional</w:t>
      </w:r>
      <w:r w:rsidR="00117BBF">
        <w:rPr>
          <w:rFonts w:ascii="Helvetica" w:hAnsi="Helvetica"/>
        </w:rPr>
        <w:t xml:space="preserve"> imaging modalities. R</w:t>
      </w:r>
      <w:r w:rsidR="00544232">
        <w:rPr>
          <w:rFonts w:ascii="Helvetica" w:hAnsi="Helvetica"/>
        </w:rPr>
        <w:t>aster-scanning</w:t>
      </w:r>
      <w:r w:rsidR="00C34EC2">
        <w:rPr>
          <w:rFonts w:ascii="Helvetica" w:hAnsi="Helvetica"/>
        </w:rPr>
        <w:t xml:space="preserve"> </w:t>
      </w:r>
      <w:r w:rsidR="00E67D30">
        <w:rPr>
          <w:rFonts w:ascii="Helvetica" w:hAnsi="Helvetica"/>
        </w:rPr>
        <w:t>microscopes</w:t>
      </w:r>
      <w:r w:rsidR="00544232">
        <w:rPr>
          <w:rFonts w:ascii="Helvetica" w:hAnsi="Helvetica"/>
        </w:rPr>
        <w:t xml:space="preserve"> with resonant galvanometers</w:t>
      </w:r>
      <w:r w:rsidR="00E67D30">
        <w:rPr>
          <w:rFonts w:ascii="Helvetica" w:hAnsi="Helvetica"/>
        </w:rPr>
        <w:t xml:space="preserve"> acquire </w:t>
      </w:r>
      <w:r w:rsidR="006670A4">
        <w:rPr>
          <w:rFonts w:ascii="Helvetica" w:hAnsi="Helvetica"/>
        </w:rPr>
        <w:t>0.26 megapixel</w:t>
      </w:r>
      <w:r w:rsidR="00484FE3">
        <w:rPr>
          <w:rFonts w:ascii="Helvetica" w:hAnsi="Helvetica"/>
        </w:rPr>
        <w:t xml:space="preserve"> images at 20-30</w:t>
      </w:r>
      <w:r w:rsidR="00E67D30">
        <w:rPr>
          <w:rFonts w:ascii="Helvetica" w:hAnsi="Helvetica"/>
        </w:rPr>
        <w:t>Hz</w:t>
      </w:r>
      <w:r w:rsidR="00547A8B">
        <w:rPr>
          <w:rFonts w:ascii="Helvetica" w:hAnsi="Helvetica"/>
        </w:rPr>
        <w:t xml:space="preserve">, corresponding to a peak data rate of </w:t>
      </w:r>
      <w:r w:rsidR="00FA29E2">
        <w:rPr>
          <w:rFonts w:ascii="Helvetica" w:hAnsi="Helvetica"/>
        </w:rPr>
        <w:t>~</w:t>
      </w:r>
      <w:r w:rsidR="00B1717C">
        <w:rPr>
          <w:rFonts w:ascii="Helvetica" w:hAnsi="Helvetica"/>
        </w:rPr>
        <w:t>15</w:t>
      </w:r>
      <w:r w:rsidR="000F6D10">
        <w:rPr>
          <w:rFonts w:ascii="Helvetica" w:hAnsi="Helvetica"/>
        </w:rPr>
        <w:t xml:space="preserve"> MB per second</w:t>
      </w:r>
      <w:r w:rsidR="00845426">
        <w:rPr>
          <w:rFonts w:ascii="Helvetica" w:hAnsi="Helvetica"/>
        </w:rPr>
        <w:t>, per detector</w:t>
      </w:r>
      <w:r w:rsidR="00117BBF">
        <w:rPr>
          <w:rFonts w:ascii="Helvetica" w:hAnsi="Helvetica"/>
        </w:rPr>
        <w:t>, or 1/50</w:t>
      </w:r>
      <w:r w:rsidR="00117BBF" w:rsidRPr="00117BBF">
        <w:rPr>
          <w:rFonts w:ascii="Helvetica" w:hAnsi="Helvetica"/>
          <w:vertAlign w:val="superscript"/>
        </w:rPr>
        <w:t>th</w:t>
      </w:r>
      <w:r w:rsidR="00117BBF">
        <w:rPr>
          <w:rFonts w:ascii="Helvetica" w:hAnsi="Helvetica"/>
        </w:rPr>
        <w:t xml:space="preserve"> the</w:t>
      </w:r>
      <w:r w:rsidR="00AD27BF">
        <w:rPr>
          <w:rFonts w:ascii="Helvetica" w:hAnsi="Helvetica"/>
        </w:rPr>
        <w:t xml:space="preserve"> peak</w:t>
      </w:r>
      <w:r w:rsidR="00117BBF">
        <w:rPr>
          <w:rFonts w:ascii="Helvetica" w:hAnsi="Helvetica"/>
        </w:rPr>
        <w:t xml:space="preserve"> data rate of a light sheet microscope.</w:t>
      </w:r>
      <w:r w:rsidR="007F7C6D">
        <w:rPr>
          <w:rFonts w:ascii="Helvetica" w:hAnsi="Helvetica"/>
        </w:rPr>
        <w:t xml:space="preserve"> Datasets from raster-scanning microscopes can be processed entirely on a single workstation, but the same is not true for light sheet microscopy dataset</w:t>
      </w:r>
      <w:r w:rsidR="002D001A">
        <w:rPr>
          <w:rFonts w:ascii="Helvetica" w:hAnsi="Helvetica"/>
        </w:rPr>
        <w:t>s --</w:t>
      </w:r>
      <w:r w:rsidR="00117BBF">
        <w:rPr>
          <w:rFonts w:ascii="Helvetica" w:hAnsi="Helvetica"/>
        </w:rPr>
        <w:t xml:space="preserve"> </w:t>
      </w:r>
      <w:r w:rsidR="002D001A">
        <w:rPr>
          <w:rFonts w:ascii="Helvetica" w:hAnsi="Helvetica"/>
        </w:rPr>
        <w:t>b</w:t>
      </w:r>
      <w:r w:rsidR="0020606D">
        <w:rPr>
          <w:rFonts w:ascii="Helvetica" w:hAnsi="Helvetica"/>
        </w:rPr>
        <w:t>ecause the data rate of light sheet microscopy is so much higher than</w:t>
      </w:r>
      <w:r w:rsidR="00D7482E">
        <w:rPr>
          <w:rFonts w:ascii="Helvetica" w:hAnsi="Helvetica"/>
        </w:rPr>
        <w:t xml:space="preserve"> for</w:t>
      </w:r>
      <w:r w:rsidR="0020606D">
        <w:rPr>
          <w:rFonts w:ascii="Helvetica" w:hAnsi="Helvetica"/>
        </w:rPr>
        <w:t xml:space="preserve"> </w:t>
      </w:r>
      <w:r w:rsidR="00D7482E">
        <w:rPr>
          <w:rFonts w:ascii="Helvetica" w:hAnsi="Helvetica"/>
        </w:rPr>
        <w:t>previously established</w:t>
      </w:r>
      <w:r w:rsidR="0020606D">
        <w:rPr>
          <w:rFonts w:ascii="Helvetica" w:hAnsi="Helvetica"/>
        </w:rPr>
        <w:t xml:space="preserve"> imaging modalities, new tools and techniques are needed for processing the data.</w:t>
      </w:r>
      <w:r w:rsidR="006670A4">
        <w:rPr>
          <w:rFonts w:ascii="Helvetica" w:hAnsi="Helvetica"/>
        </w:rPr>
        <w:t xml:space="preserve"> </w:t>
      </w:r>
    </w:p>
    <w:p w14:paraId="6D4E7EC9" w14:textId="77777777" w:rsidR="007500B6" w:rsidRDefault="007500B6" w:rsidP="00D248A1">
      <w:pPr>
        <w:spacing w:line="480" w:lineRule="auto"/>
        <w:rPr>
          <w:rFonts w:ascii="Helvetica" w:hAnsi="Helvetica"/>
        </w:rPr>
      </w:pPr>
    </w:p>
    <w:p w14:paraId="00C38CCE" w14:textId="7F815616" w:rsidR="009E403F" w:rsidRPr="009E403F" w:rsidRDefault="007500B6" w:rsidP="009E403F">
      <w:pPr>
        <w:pStyle w:val="Heading3"/>
      </w:pPr>
      <w:bookmarkStart w:id="131" w:name="_Toc536627120"/>
      <w:r>
        <w:t>Computational strategies for processing large imaging datasets</w:t>
      </w:r>
      <w:bookmarkEnd w:id="131"/>
    </w:p>
    <w:p w14:paraId="63FAA33E" w14:textId="50BDCDAD" w:rsidR="003F7EB9" w:rsidRDefault="006F7D5E" w:rsidP="00D248A1">
      <w:pPr>
        <w:spacing w:line="480" w:lineRule="auto"/>
        <w:rPr>
          <w:rFonts w:ascii="Helvetica" w:hAnsi="Helvetica"/>
        </w:rPr>
      </w:pPr>
      <w:r>
        <w:rPr>
          <w:rFonts w:ascii="Helvetica" w:hAnsi="Helvetica"/>
        </w:rPr>
        <w:t>I</w:t>
      </w:r>
      <w:r w:rsidR="00BE68CB">
        <w:rPr>
          <w:rFonts w:ascii="Helvetica" w:hAnsi="Helvetica"/>
        </w:rPr>
        <w:t xml:space="preserve">mage processing often </w:t>
      </w:r>
      <w:r w:rsidR="00B80792">
        <w:rPr>
          <w:rFonts w:ascii="Helvetica" w:hAnsi="Helvetica"/>
        </w:rPr>
        <w:t>involves</w:t>
      </w:r>
      <w:r w:rsidR="00BE68CB">
        <w:rPr>
          <w:rFonts w:ascii="Helvetica" w:hAnsi="Helvetica"/>
        </w:rPr>
        <w:t xml:space="preserve"> repeating the same algorithm or computation </w:t>
      </w:r>
      <w:r w:rsidR="00B80792">
        <w:rPr>
          <w:rFonts w:ascii="Helvetica" w:hAnsi="Helvetica"/>
        </w:rPr>
        <w:t>on different parts of a dataset. When these computations are independent of one another, then they can be processed in parallel, assuming there are sufficient computational resources to do so. L</w:t>
      </w:r>
      <w:r>
        <w:rPr>
          <w:rFonts w:ascii="Helvetica" w:hAnsi="Helvetica"/>
        </w:rPr>
        <w:t>ight sheet microscopy datasets present am</w:t>
      </w:r>
      <w:r w:rsidR="00B80792">
        <w:rPr>
          <w:rFonts w:ascii="Helvetica" w:hAnsi="Helvetica"/>
        </w:rPr>
        <w:t xml:space="preserve">ple opportunity to </w:t>
      </w:r>
      <w:r w:rsidR="00B80792">
        <w:rPr>
          <w:rFonts w:ascii="Helvetica" w:hAnsi="Helvetica"/>
        </w:rPr>
        <w:lastRenderedPageBreak/>
        <w:t>leverage parallelized computation</w:t>
      </w:r>
      <w:r>
        <w:rPr>
          <w:rFonts w:ascii="Helvetica" w:hAnsi="Helvetica"/>
        </w:rPr>
        <w:t>.</w:t>
      </w:r>
      <w:r w:rsidR="00CA5E66">
        <w:rPr>
          <w:rFonts w:ascii="Helvetica" w:hAnsi="Helvetica"/>
        </w:rPr>
        <w:t xml:space="preserve"> Sample</w:t>
      </w:r>
      <w:r w:rsidR="007A44BA">
        <w:rPr>
          <w:rFonts w:ascii="Helvetica" w:hAnsi="Helvetica"/>
        </w:rPr>
        <w:t xml:space="preserve"> </w:t>
      </w:r>
      <w:r w:rsidR="00CA5E66">
        <w:rPr>
          <w:rFonts w:ascii="Helvetica" w:hAnsi="Helvetica"/>
        </w:rPr>
        <w:t>motion correction can be independently estimated for each time point, and thus this computation can be parallelized across the time axis of the data. Baseline normalization can be independently performed for each pixel, so this computation can</w:t>
      </w:r>
      <w:r w:rsidR="00572345">
        <w:rPr>
          <w:rFonts w:ascii="Helvetica" w:hAnsi="Helvetica"/>
        </w:rPr>
        <w:t xml:space="preserve"> also</w:t>
      </w:r>
      <w:r w:rsidR="00CA5E66">
        <w:rPr>
          <w:rFonts w:ascii="Helvetica" w:hAnsi="Helvetica"/>
        </w:rPr>
        <w:t xml:space="preserve"> be parallelized</w:t>
      </w:r>
      <w:r w:rsidR="00572345">
        <w:rPr>
          <w:rFonts w:ascii="Helvetica" w:hAnsi="Helvetica"/>
        </w:rPr>
        <w:t>, but</w:t>
      </w:r>
      <w:r w:rsidR="00CA5E66">
        <w:rPr>
          <w:rFonts w:ascii="Helvetica" w:hAnsi="Helvetica"/>
        </w:rPr>
        <w:t xml:space="preserve"> across the space axes of the data.</w:t>
      </w:r>
      <w:r w:rsidR="00572345">
        <w:rPr>
          <w:rFonts w:ascii="Helvetica" w:hAnsi="Helvetica"/>
        </w:rPr>
        <w:t xml:space="preserve"> So, how should we implement these parallelizable computations?</w:t>
      </w:r>
      <w:r w:rsidR="003F7EB9">
        <w:rPr>
          <w:rFonts w:ascii="Helvetica" w:hAnsi="Helvetica"/>
        </w:rPr>
        <w:t xml:space="preserve"> I will</w:t>
      </w:r>
      <w:r w:rsidR="003D5C1E">
        <w:rPr>
          <w:rFonts w:ascii="Helvetica" w:hAnsi="Helvetica"/>
        </w:rPr>
        <w:t xml:space="preserve"> first</w:t>
      </w:r>
      <w:r w:rsidR="003F7EB9">
        <w:rPr>
          <w:rFonts w:ascii="Helvetica" w:hAnsi="Helvetica"/>
        </w:rPr>
        <w:t xml:space="preserve"> discuss two</w:t>
      </w:r>
      <w:r w:rsidR="003D5C1E">
        <w:rPr>
          <w:rFonts w:ascii="Helvetica" w:hAnsi="Helvetica"/>
        </w:rPr>
        <w:t xml:space="preserve"> general</w:t>
      </w:r>
      <w:r w:rsidR="003F7EB9">
        <w:rPr>
          <w:rFonts w:ascii="Helvetica" w:hAnsi="Helvetica"/>
        </w:rPr>
        <w:t xml:space="preserve"> approaches</w:t>
      </w:r>
      <w:r w:rsidR="003D5C1E">
        <w:rPr>
          <w:rFonts w:ascii="Helvetica" w:hAnsi="Helvetica"/>
        </w:rPr>
        <w:t xml:space="preserve"> to parallel computing</w:t>
      </w:r>
      <w:r w:rsidR="003F7EB9">
        <w:rPr>
          <w:rFonts w:ascii="Helvetica" w:hAnsi="Helvetica"/>
        </w:rPr>
        <w:t>, ordered by increasing complexity:</w:t>
      </w:r>
      <w:r w:rsidR="008D5DB8">
        <w:rPr>
          <w:rFonts w:ascii="Helvetica" w:hAnsi="Helvetica"/>
        </w:rPr>
        <w:t xml:space="preserve"> first, running preprocessing code on a powerful single workstation; second, running preprocessing code on a compute cluster.</w:t>
      </w:r>
      <w:r w:rsidR="003D5C1E">
        <w:rPr>
          <w:rFonts w:ascii="Helvetica" w:hAnsi="Helvetica"/>
        </w:rPr>
        <w:t xml:space="preserve"> I will then schematically outline the existing approach for preprocessing light sheet functional imaging data on a compute cluster, and identify</w:t>
      </w:r>
      <w:r w:rsidR="008D5A40">
        <w:rPr>
          <w:rFonts w:ascii="Helvetica" w:hAnsi="Helvetica"/>
        </w:rPr>
        <w:t xml:space="preserve"> limitations of this approach that will be addressed by the present work.</w:t>
      </w:r>
    </w:p>
    <w:p w14:paraId="4A871772" w14:textId="77777777" w:rsidR="00100A0D" w:rsidRDefault="00100A0D" w:rsidP="00D248A1">
      <w:pPr>
        <w:spacing w:line="480" w:lineRule="auto"/>
        <w:rPr>
          <w:rFonts w:ascii="Helvetica" w:hAnsi="Helvetica"/>
        </w:rPr>
      </w:pPr>
    </w:p>
    <w:p w14:paraId="6819830C" w14:textId="40C567BA" w:rsidR="00100A0D" w:rsidRDefault="00100A0D" w:rsidP="00100A0D">
      <w:pPr>
        <w:pStyle w:val="Heading4"/>
      </w:pPr>
      <w:bookmarkStart w:id="132" w:name="_Toc536627121"/>
      <w:r>
        <w:t>Parallel image processing on a single workstation</w:t>
      </w:r>
      <w:bookmarkEnd w:id="132"/>
    </w:p>
    <w:p w14:paraId="057922C6" w14:textId="680719DF" w:rsidR="001A12D9" w:rsidRDefault="00572345" w:rsidP="00D248A1">
      <w:pPr>
        <w:spacing w:line="480" w:lineRule="auto"/>
        <w:rPr>
          <w:rFonts w:ascii="Helvetica" w:hAnsi="Helvetica"/>
        </w:rPr>
      </w:pPr>
      <w:r>
        <w:rPr>
          <w:rFonts w:ascii="Helvetica" w:hAnsi="Helvetica"/>
        </w:rPr>
        <w:t xml:space="preserve">The simplest approach is to </w:t>
      </w:r>
      <w:r w:rsidR="001302AB">
        <w:rPr>
          <w:rFonts w:ascii="Helvetica" w:hAnsi="Helvetica"/>
        </w:rPr>
        <w:t>run preprocessing software on</w:t>
      </w:r>
      <w:r>
        <w:rPr>
          <w:rFonts w:ascii="Helvetica" w:hAnsi="Helvetica"/>
        </w:rPr>
        <w:t xml:space="preserve"> a single workstation with a </w:t>
      </w:r>
      <w:r w:rsidR="00CD2042">
        <w:rPr>
          <w:rFonts w:ascii="Helvetica" w:hAnsi="Helvetica"/>
        </w:rPr>
        <w:t>large number of</w:t>
      </w:r>
      <w:r w:rsidR="001302AB">
        <w:rPr>
          <w:rFonts w:ascii="Helvetica" w:hAnsi="Helvetica"/>
        </w:rPr>
        <w:t xml:space="preserve"> central processing unit (CPU)</w:t>
      </w:r>
      <w:r w:rsidR="00CD2042">
        <w:rPr>
          <w:rFonts w:ascii="Helvetica" w:hAnsi="Helvetica"/>
        </w:rPr>
        <w:t xml:space="preserve"> cores, each of which supports independent computation</w:t>
      </w:r>
      <w:r w:rsidR="00AA5524">
        <w:rPr>
          <w:rFonts w:ascii="Helvetica" w:hAnsi="Helvetica"/>
        </w:rPr>
        <w:t xml:space="preserve">; as of this writing, </w:t>
      </w:r>
      <w:r w:rsidR="00CD2042">
        <w:rPr>
          <w:rFonts w:ascii="Helvetica" w:hAnsi="Helvetica"/>
        </w:rPr>
        <w:t xml:space="preserve">it is possible to purchase </w:t>
      </w:r>
      <w:r w:rsidR="0079456B">
        <w:rPr>
          <w:rFonts w:ascii="Helvetica" w:hAnsi="Helvetica"/>
        </w:rPr>
        <w:t>workstations with tens or hundreds of independent CPU cores</w:t>
      </w:r>
      <w:r w:rsidR="0082728E">
        <w:rPr>
          <w:rFonts w:ascii="Helvetica" w:hAnsi="Helvetica"/>
        </w:rPr>
        <w:t xml:space="preserve">. </w:t>
      </w:r>
      <w:r w:rsidR="001A12D9">
        <w:rPr>
          <w:rFonts w:ascii="Helvetica" w:hAnsi="Helvetica"/>
        </w:rPr>
        <w:t>Besides the simplicity of working on a single computer, a strength of this approach is that analysis software can be written in such a way that all CPU cores can access the same pool of memory.</w:t>
      </w:r>
      <w:r w:rsidR="00B75FE2">
        <w:rPr>
          <w:rFonts w:ascii="Helvetica" w:hAnsi="Helvetica"/>
        </w:rPr>
        <w:t xml:space="preserve"> </w:t>
      </w:r>
    </w:p>
    <w:p w14:paraId="5FC18112" w14:textId="5515584B" w:rsidR="006F7D5E" w:rsidRDefault="0082728E" w:rsidP="00D248A1">
      <w:pPr>
        <w:spacing w:line="480" w:lineRule="auto"/>
        <w:rPr>
          <w:rFonts w:ascii="Helvetica" w:hAnsi="Helvetica"/>
        </w:rPr>
      </w:pPr>
      <w:r>
        <w:rPr>
          <w:rFonts w:ascii="Helvetica" w:hAnsi="Helvetica"/>
        </w:rPr>
        <w:t xml:space="preserve">However, this approach </w:t>
      </w:r>
      <w:r w:rsidR="00B75FE2">
        <w:rPr>
          <w:rFonts w:ascii="Helvetica" w:hAnsi="Helvetica"/>
        </w:rPr>
        <w:t>has a fundamental drawback: one cannot scale up the compute capacity of a single workstation. Once a program saturates all CPU cores on workstation, there is no way to dynamically add more capacity. This</w:t>
      </w:r>
      <w:r w:rsidR="00E35D95">
        <w:rPr>
          <w:rFonts w:ascii="Helvetica" w:hAnsi="Helvetica"/>
        </w:rPr>
        <w:t xml:space="preserve"> limitation</w:t>
      </w:r>
      <w:r w:rsidR="00B75FE2">
        <w:rPr>
          <w:rFonts w:ascii="Helvetica" w:hAnsi="Helvetica"/>
        </w:rPr>
        <w:t xml:space="preserve"> is </w:t>
      </w:r>
      <w:r w:rsidR="00B75FE2">
        <w:rPr>
          <w:rFonts w:ascii="Helvetica" w:hAnsi="Helvetica"/>
        </w:rPr>
        <w:lastRenderedPageBreak/>
        <w:t xml:space="preserve">particularly unfortunate for functional imaging preprocessing, where the </w:t>
      </w:r>
      <w:r w:rsidR="00840668">
        <w:rPr>
          <w:rFonts w:ascii="Helvetica" w:hAnsi="Helvetica"/>
        </w:rPr>
        <w:t>datasets</w:t>
      </w:r>
      <w:r w:rsidR="00A963CB">
        <w:rPr>
          <w:rFonts w:ascii="Helvetica" w:hAnsi="Helvetica"/>
        </w:rPr>
        <w:t>, and thus the concomitant</w:t>
      </w:r>
      <w:r w:rsidR="00254238">
        <w:rPr>
          <w:rFonts w:ascii="Helvetica" w:hAnsi="Helvetica"/>
        </w:rPr>
        <w:t xml:space="preserve"> computational load,</w:t>
      </w:r>
      <w:r w:rsidR="00840668">
        <w:rPr>
          <w:rFonts w:ascii="Helvetica" w:hAnsi="Helvetica"/>
        </w:rPr>
        <w:t xml:space="preserve"> are constant</w:t>
      </w:r>
      <w:r w:rsidR="00D511DC">
        <w:rPr>
          <w:rFonts w:ascii="Helvetica" w:hAnsi="Helvetica"/>
        </w:rPr>
        <w:t>ly</w:t>
      </w:r>
      <w:r w:rsidR="00840668">
        <w:rPr>
          <w:rFonts w:ascii="Helvetica" w:hAnsi="Helvetica"/>
        </w:rPr>
        <w:t xml:space="preserve"> growing larger. </w:t>
      </w:r>
    </w:p>
    <w:p w14:paraId="580DAF45" w14:textId="77777777" w:rsidR="006F7D5E" w:rsidRDefault="006F7D5E" w:rsidP="00D248A1">
      <w:pPr>
        <w:spacing w:line="480" w:lineRule="auto"/>
        <w:rPr>
          <w:rFonts w:ascii="Helvetica" w:hAnsi="Helvetica"/>
          <w:bCs/>
        </w:rPr>
      </w:pPr>
    </w:p>
    <w:p w14:paraId="53944DC8" w14:textId="350C98DB" w:rsidR="00100A0D" w:rsidRDefault="00100A0D" w:rsidP="00100A0D">
      <w:pPr>
        <w:pStyle w:val="Heading4"/>
      </w:pPr>
      <w:bookmarkStart w:id="133" w:name="_Toc536627122"/>
      <w:r>
        <w:t>Parallel image processing on a compute cluster</w:t>
      </w:r>
      <w:bookmarkEnd w:id="133"/>
    </w:p>
    <w:p w14:paraId="1A313FC5" w14:textId="0D81BDF2" w:rsidR="00100A0D" w:rsidRDefault="00AC4AE5" w:rsidP="00D248A1">
      <w:pPr>
        <w:spacing w:line="480" w:lineRule="auto"/>
        <w:rPr>
          <w:rFonts w:ascii="Helvetica" w:hAnsi="Helvetica"/>
          <w:bCs/>
        </w:rPr>
      </w:pPr>
      <w:r>
        <w:rPr>
          <w:rFonts w:ascii="Helvetica" w:hAnsi="Helvetica"/>
        </w:rPr>
        <w:t>A</w:t>
      </w:r>
      <w:r w:rsidR="0070531A">
        <w:rPr>
          <w:rFonts w:ascii="Helvetica" w:hAnsi="Helvetica"/>
        </w:rPr>
        <w:t>n established</w:t>
      </w:r>
      <w:r>
        <w:rPr>
          <w:rFonts w:ascii="Helvetica" w:hAnsi="Helvetica"/>
        </w:rPr>
        <w:t xml:space="preserve"> solution to the scaling problems described above is to run programs on</w:t>
      </w:r>
      <w:r w:rsidR="003669E6">
        <w:rPr>
          <w:rFonts w:ascii="Helvetica" w:hAnsi="Helvetica"/>
        </w:rPr>
        <w:t xml:space="preserve"> a distributed system of</w:t>
      </w:r>
      <w:r>
        <w:rPr>
          <w:rFonts w:ascii="Helvetica" w:hAnsi="Helvetica"/>
        </w:rPr>
        <w:t xml:space="preserve"> many interconnected computers sharing a single file system</w:t>
      </w:r>
      <w:r w:rsidR="003669E6">
        <w:rPr>
          <w:rFonts w:ascii="Helvetica" w:hAnsi="Helvetica"/>
        </w:rPr>
        <w:t xml:space="preserve"> (a “compute cluster”)</w:t>
      </w:r>
      <w:r>
        <w:rPr>
          <w:rFonts w:ascii="Helvetica" w:hAnsi="Helvetica"/>
        </w:rPr>
        <w:t>.</w:t>
      </w:r>
      <w:r w:rsidR="005E5C45">
        <w:rPr>
          <w:rFonts w:ascii="Helvetica" w:hAnsi="Helvetica"/>
        </w:rPr>
        <w:t xml:space="preserve"> This paradigm, termed “distributed computing”, enables dynamically scaling comp</w:t>
      </w:r>
      <w:r w:rsidR="00195545">
        <w:rPr>
          <w:rFonts w:ascii="Helvetica" w:hAnsi="Helvetica"/>
        </w:rPr>
        <w:t>utational resources beyond the limits of a single workstation</w:t>
      </w:r>
      <w:r w:rsidR="00567FC1">
        <w:rPr>
          <w:rFonts w:ascii="Helvetica" w:hAnsi="Helvetica"/>
        </w:rPr>
        <w:t xml:space="preserve"> – on a compute cluster</w:t>
      </w:r>
      <w:r w:rsidR="007E749A">
        <w:rPr>
          <w:rFonts w:ascii="Helvetica" w:hAnsi="Helvetica"/>
        </w:rPr>
        <w:t>,</w:t>
      </w:r>
      <w:r w:rsidR="00567FC1">
        <w:rPr>
          <w:rFonts w:ascii="Helvetica" w:hAnsi="Helvetica"/>
        </w:rPr>
        <w:t xml:space="preserve"> it’s trivial to harness thousands of CPU cores to </w:t>
      </w:r>
      <w:r w:rsidR="0037220F">
        <w:rPr>
          <w:rFonts w:ascii="Helvetica" w:hAnsi="Helvetica"/>
        </w:rPr>
        <w:t>execute</w:t>
      </w:r>
      <w:r w:rsidR="00567FC1">
        <w:rPr>
          <w:rFonts w:ascii="Helvetica" w:hAnsi="Helvetica"/>
        </w:rPr>
        <w:t xml:space="preserve"> </w:t>
      </w:r>
      <w:r w:rsidR="0037220F">
        <w:rPr>
          <w:rFonts w:ascii="Helvetica" w:hAnsi="Helvetica"/>
        </w:rPr>
        <w:t>computations in</w:t>
      </w:r>
      <w:r w:rsidR="00567FC1">
        <w:rPr>
          <w:rFonts w:ascii="Helvetica" w:hAnsi="Helvetica"/>
        </w:rPr>
        <w:t xml:space="preserve"> parallel. But this scalability</w:t>
      </w:r>
      <w:r w:rsidR="007E749A">
        <w:rPr>
          <w:rFonts w:ascii="Helvetica" w:hAnsi="Helvetica"/>
        </w:rPr>
        <w:t xml:space="preserve"> </w:t>
      </w:r>
      <w:r w:rsidR="00567FC1">
        <w:rPr>
          <w:rFonts w:ascii="Helvetica" w:hAnsi="Helvetica"/>
        </w:rPr>
        <w:t>comes at</w:t>
      </w:r>
      <w:r w:rsidR="0048548D">
        <w:rPr>
          <w:rFonts w:ascii="Helvetica" w:hAnsi="Helvetica"/>
        </w:rPr>
        <w:t xml:space="preserve"> the expense of a more complex and restrictive programming model.</w:t>
      </w:r>
      <w:r w:rsidR="00D23F20">
        <w:rPr>
          <w:rFonts w:ascii="Helvetica" w:hAnsi="Helvetica"/>
        </w:rPr>
        <w:t xml:space="preserve"> Because the cluster is composed of many separate computers,</w:t>
      </w:r>
      <w:r w:rsidR="00226CFF">
        <w:rPr>
          <w:rFonts w:ascii="Helvetica" w:hAnsi="Helvetica"/>
        </w:rPr>
        <w:t xml:space="preserve"> </w:t>
      </w:r>
      <w:r w:rsidR="00D23F20">
        <w:rPr>
          <w:rFonts w:ascii="Helvetica" w:hAnsi="Helvetica"/>
        </w:rPr>
        <w:t xml:space="preserve">software designed to </w:t>
      </w:r>
      <w:r w:rsidR="00567FC1">
        <w:rPr>
          <w:rFonts w:ascii="Helvetica" w:hAnsi="Helvetica"/>
        </w:rPr>
        <w:t>work in this context cannot assume that all CPU cores share the same memory space</w:t>
      </w:r>
      <w:r w:rsidR="006D3036">
        <w:rPr>
          <w:rFonts w:ascii="Helvetica" w:hAnsi="Helvetica"/>
        </w:rPr>
        <w:t xml:space="preserve">. But for </w:t>
      </w:r>
      <w:r w:rsidR="00646667">
        <w:rPr>
          <w:rFonts w:ascii="Helvetica" w:hAnsi="Helvetica"/>
        </w:rPr>
        <w:t>extensively</w:t>
      </w:r>
      <w:r w:rsidR="006D3036">
        <w:rPr>
          <w:rFonts w:ascii="Helvetica" w:hAnsi="Helvetica"/>
        </w:rPr>
        <w:t xml:space="preserve"> parallelizable problems</w:t>
      </w:r>
      <w:r w:rsidR="00646667">
        <w:rPr>
          <w:rFonts w:ascii="Helvetica" w:hAnsi="Helvetica"/>
        </w:rPr>
        <w:t xml:space="preserve"> that are CPU-limited</w:t>
      </w:r>
      <w:r w:rsidR="006D3036">
        <w:rPr>
          <w:rFonts w:ascii="Helvetica" w:hAnsi="Helvetica"/>
        </w:rPr>
        <w:t xml:space="preserve"> </w:t>
      </w:r>
      <w:r w:rsidR="00646667">
        <w:rPr>
          <w:rFonts w:ascii="Helvetica" w:hAnsi="Helvetica"/>
        </w:rPr>
        <w:t>(</w:t>
      </w:r>
      <w:r w:rsidR="006D3036">
        <w:rPr>
          <w:rFonts w:ascii="Helvetica" w:hAnsi="Helvetica"/>
        </w:rPr>
        <w:t>like</w:t>
      </w:r>
      <w:r w:rsidR="00646667">
        <w:rPr>
          <w:rFonts w:ascii="Helvetica" w:hAnsi="Helvetica"/>
        </w:rPr>
        <w:t xml:space="preserve"> most of the preprocessing required for functional imaging datasets)</w:t>
      </w:r>
      <w:r w:rsidR="009E403F">
        <w:rPr>
          <w:rFonts w:ascii="Helvetica" w:hAnsi="Helvetica"/>
        </w:rPr>
        <w:t xml:space="preserve"> </w:t>
      </w:r>
      <w:r w:rsidR="00AD2F19">
        <w:rPr>
          <w:rFonts w:ascii="Helvetica" w:hAnsi="Helvetica"/>
        </w:rPr>
        <w:t>th</w:t>
      </w:r>
      <w:r w:rsidR="00710795">
        <w:rPr>
          <w:rFonts w:ascii="Helvetica" w:hAnsi="Helvetica"/>
        </w:rPr>
        <w:t>e lack of shared memory</w:t>
      </w:r>
      <w:r w:rsidR="00AD2F19">
        <w:rPr>
          <w:rFonts w:ascii="Helvetica" w:hAnsi="Helvetica"/>
        </w:rPr>
        <w:t xml:space="preserve"> is dwarfed by the </w:t>
      </w:r>
      <w:r w:rsidR="00710795">
        <w:rPr>
          <w:rFonts w:ascii="Helvetica" w:hAnsi="Helvetica"/>
        </w:rPr>
        <w:t>huge</w:t>
      </w:r>
      <w:r w:rsidR="00AD2F19">
        <w:rPr>
          <w:rFonts w:ascii="Helvetica" w:hAnsi="Helvetica"/>
        </w:rPr>
        <w:t xml:space="preserve"> </w:t>
      </w:r>
      <w:r w:rsidR="00710795">
        <w:rPr>
          <w:rFonts w:ascii="Helvetica" w:hAnsi="Helvetica"/>
        </w:rPr>
        <w:t>gains</w:t>
      </w:r>
      <w:r w:rsidR="00AD2F19">
        <w:rPr>
          <w:rFonts w:ascii="Helvetica" w:hAnsi="Helvetica"/>
        </w:rPr>
        <w:t xml:space="preserve"> </w:t>
      </w:r>
      <w:r w:rsidR="00710795">
        <w:rPr>
          <w:rFonts w:ascii="Helvetica" w:hAnsi="Helvetica"/>
        </w:rPr>
        <w:t>in</w:t>
      </w:r>
      <w:r w:rsidR="00AD2F19">
        <w:rPr>
          <w:rFonts w:ascii="Helvetica" w:hAnsi="Helvetica"/>
        </w:rPr>
        <w:t xml:space="preserve"> scalability.</w:t>
      </w:r>
      <w:r w:rsidR="00BF1205">
        <w:rPr>
          <w:rFonts w:ascii="Helvetica" w:hAnsi="Helvetica"/>
        </w:rPr>
        <w:t xml:space="preserve"> Parallel</w:t>
      </w:r>
      <w:r w:rsidR="008510CD">
        <w:rPr>
          <w:rFonts w:ascii="Helvetica" w:hAnsi="Helvetica"/>
        </w:rPr>
        <w:t xml:space="preserve"> </w:t>
      </w:r>
      <w:r w:rsidR="00BF1205">
        <w:rPr>
          <w:rFonts w:ascii="Helvetica" w:hAnsi="Helvetica"/>
        </w:rPr>
        <w:t>p</w:t>
      </w:r>
      <w:r w:rsidR="00E50F26">
        <w:rPr>
          <w:rFonts w:ascii="Helvetica" w:hAnsi="Helvetica"/>
        </w:rPr>
        <w:t>rograms designed to run on a distributed computing infrastructure can, if designed properly, also run on a single workstation</w:t>
      </w:r>
      <w:r w:rsidR="00BF1205">
        <w:rPr>
          <w:rFonts w:ascii="Helvetica" w:hAnsi="Helvetica"/>
        </w:rPr>
        <w:t xml:space="preserve"> with multiple cores, but the inverse is not necessarily true: a parallel program designed to run on a single workstation (with a shared memory pool) may be very difficult to transfer</w:t>
      </w:r>
      <w:r w:rsidR="005E1A95">
        <w:rPr>
          <w:rFonts w:ascii="Helvetica" w:hAnsi="Helvetica"/>
        </w:rPr>
        <w:t xml:space="preserve"> to a distributed computing environment.</w:t>
      </w:r>
      <w:r w:rsidR="00662AA8">
        <w:rPr>
          <w:rFonts w:ascii="Helvetica" w:hAnsi="Helvetica"/>
        </w:rPr>
        <w:t xml:space="preserve"> Given this asymmetry, and</w:t>
      </w:r>
      <w:r w:rsidR="00BF1205">
        <w:rPr>
          <w:rFonts w:ascii="Helvetica" w:hAnsi="Helvetica"/>
        </w:rPr>
        <w:t xml:space="preserve"> </w:t>
      </w:r>
      <w:r w:rsidR="00662AA8">
        <w:rPr>
          <w:rFonts w:ascii="Helvetica" w:hAnsi="Helvetica"/>
        </w:rPr>
        <w:t>i</w:t>
      </w:r>
      <w:r w:rsidR="009D20CD">
        <w:rPr>
          <w:rFonts w:ascii="Helvetica" w:hAnsi="Helvetica"/>
        </w:rPr>
        <w:t>n the interest of generality,</w:t>
      </w:r>
      <w:r w:rsidR="00D94DAA">
        <w:rPr>
          <w:rFonts w:ascii="Helvetica" w:hAnsi="Helvetica"/>
        </w:rPr>
        <w:t xml:space="preserve"> sub</w:t>
      </w:r>
      <w:r w:rsidR="003D5C1E">
        <w:rPr>
          <w:rFonts w:ascii="Helvetica" w:hAnsi="Helvetica"/>
        </w:rPr>
        <w:t>sequent discussion will assume that parallel computations are e</w:t>
      </w:r>
      <w:r w:rsidR="00474C8A">
        <w:rPr>
          <w:rFonts w:ascii="Helvetica" w:hAnsi="Helvetica"/>
        </w:rPr>
        <w:t>xecuted on individual CPU cores</w:t>
      </w:r>
      <w:r w:rsidR="003D5C1E">
        <w:rPr>
          <w:rFonts w:ascii="Helvetica" w:hAnsi="Helvetica"/>
        </w:rPr>
        <w:t xml:space="preserve"> in a distributed context, i.e. without the assumption of a shared memory pool. </w:t>
      </w:r>
      <w:r w:rsidR="00474C8A">
        <w:rPr>
          <w:rFonts w:ascii="Helvetica" w:hAnsi="Helvetica"/>
        </w:rPr>
        <w:t>Also in the interest of generality</w:t>
      </w:r>
      <w:r w:rsidR="00662AA8">
        <w:rPr>
          <w:rFonts w:ascii="Helvetica" w:hAnsi="Helvetica"/>
        </w:rPr>
        <w:t xml:space="preserve"> </w:t>
      </w:r>
      <w:r w:rsidR="00474C8A">
        <w:rPr>
          <w:rFonts w:ascii="Helvetica" w:hAnsi="Helvetica"/>
        </w:rPr>
        <w:t>I will</w:t>
      </w:r>
      <w:r w:rsidR="00637F31">
        <w:rPr>
          <w:rFonts w:ascii="Helvetica" w:hAnsi="Helvetica"/>
        </w:rPr>
        <w:t xml:space="preserve"> </w:t>
      </w:r>
      <w:r w:rsidR="00637F31">
        <w:rPr>
          <w:rFonts w:ascii="Helvetica" w:hAnsi="Helvetica"/>
        </w:rPr>
        <w:lastRenderedPageBreak/>
        <w:t>hereafter</w:t>
      </w:r>
      <w:r w:rsidR="00474C8A">
        <w:rPr>
          <w:rFonts w:ascii="Helvetica" w:hAnsi="Helvetica"/>
        </w:rPr>
        <w:t xml:space="preserve"> </w:t>
      </w:r>
      <w:r w:rsidR="00CE777B">
        <w:rPr>
          <w:rFonts w:ascii="Helvetica" w:hAnsi="Helvetica"/>
        </w:rPr>
        <w:t xml:space="preserve">use the term “worker” instead of “CPU core” to denote a unit capable of </w:t>
      </w:r>
      <w:r w:rsidR="00637F31">
        <w:rPr>
          <w:rFonts w:ascii="Helvetica" w:hAnsi="Helvetica"/>
        </w:rPr>
        <w:t>independent parallel computation.</w:t>
      </w:r>
      <w:r w:rsidR="0091288B">
        <w:rPr>
          <w:rFonts w:ascii="Helvetica" w:hAnsi="Helvetica"/>
        </w:rPr>
        <w:t xml:space="preserve"> </w:t>
      </w:r>
      <w:r w:rsidR="0091288B">
        <w:rPr>
          <w:rFonts w:ascii="Helvetica" w:hAnsi="Helvetica"/>
        </w:rPr>
        <w:t>In the following section I will describe a simple workflow for performing vital preprocessing (motion correction and baseline normalization) of functional imaging data in parallel. Without any optimizations, this workflow works for relatively small datasets, but it scales poorly and has some</w:t>
      </w:r>
      <w:r w:rsidR="0091288B">
        <w:rPr>
          <w:rFonts w:ascii="Helvetica" w:hAnsi="Helvetica"/>
        </w:rPr>
        <w:t xml:space="preserve"> deep inefficiencies, which I will address later in this work. </w:t>
      </w:r>
    </w:p>
    <w:p w14:paraId="3AD3B72E" w14:textId="77777777" w:rsidR="00100A0D" w:rsidRDefault="00100A0D" w:rsidP="00D248A1">
      <w:pPr>
        <w:spacing w:line="480" w:lineRule="auto"/>
        <w:rPr>
          <w:rFonts w:ascii="Helvetica" w:hAnsi="Helvetica"/>
          <w:bCs/>
        </w:rPr>
      </w:pPr>
    </w:p>
    <w:p w14:paraId="7CD1CEC3" w14:textId="3EA5E84B" w:rsidR="008C6320" w:rsidRPr="008C6320" w:rsidRDefault="003245FF" w:rsidP="008C6320">
      <w:pPr>
        <w:pStyle w:val="Heading4"/>
      </w:pPr>
      <w:bookmarkStart w:id="134" w:name="_Toc536627123"/>
      <w:r>
        <w:t>Parallel preprocessing for functional imaging</w:t>
      </w:r>
      <w:bookmarkEnd w:id="134"/>
    </w:p>
    <w:p w14:paraId="5E146226" w14:textId="1976BA6C" w:rsidR="0040077F" w:rsidRDefault="008728DF" w:rsidP="00D248A1">
      <w:pPr>
        <w:spacing w:line="480" w:lineRule="auto"/>
        <w:rPr>
          <w:rFonts w:ascii="Helvetica" w:hAnsi="Helvetica"/>
        </w:rPr>
      </w:pPr>
      <w:r>
        <w:rPr>
          <w:rFonts w:ascii="Helvetica" w:hAnsi="Helvetica"/>
        </w:rPr>
        <w:t>Functional imaging preprocessing</w:t>
      </w:r>
      <w:r w:rsidR="00F741BF">
        <w:rPr>
          <w:rFonts w:ascii="Helvetica" w:hAnsi="Helvetica"/>
        </w:rPr>
        <w:t xml:space="preserve"> typically</w:t>
      </w:r>
      <w:r>
        <w:rPr>
          <w:rFonts w:ascii="Helvetica" w:hAnsi="Helvetica"/>
        </w:rPr>
        <w:t xml:space="preserve"> begins with operations</w:t>
      </w:r>
      <w:r w:rsidR="00F741BF">
        <w:rPr>
          <w:rFonts w:ascii="Helvetica" w:hAnsi="Helvetica"/>
        </w:rPr>
        <w:t xml:space="preserve"> that are independent for each image</w:t>
      </w:r>
      <w:r w:rsidR="00211BE6">
        <w:rPr>
          <w:rFonts w:ascii="Helvetica" w:hAnsi="Helvetica"/>
        </w:rPr>
        <w:t>, such as</w:t>
      </w:r>
      <w:r w:rsidR="00F741BF">
        <w:rPr>
          <w:rFonts w:ascii="Helvetica" w:hAnsi="Helvetica"/>
        </w:rPr>
        <w:t xml:space="preserve"> applying </w:t>
      </w:r>
      <w:r w:rsidR="00211BE6">
        <w:rPr>
          <w:rFonts w:ascii="Helvetica" w:hAnsi="Helvetica"/>
        </w:rPr>
        <w:t xml:space="preserve">denoising </w:t>
      </w:r>
      <w:r w:rsidR="00F741BF">
        <w:rPr>
          <w:rFonts w:ascii="Helvetica" w:hAnsi="Helvetica"/>
        </w:rPr>
        <w:t>filters, applying geometrical transformations to images to correct geometrical distortion induced by data acquisition,</w:t>
      </w:r>
      <w:r w:rsidR="00211BE6">
        <w:rPr>
          <w:rFonts w:ascii="Helvetica" w:hAnsi="Helvetica"/>
        </w:rPr>
        <w:t xml:space="preserve"> as well as estimating and or correcting for</w:t>
      </w:r>
      <w:r w:rsidR="00F741BF">
        <w:rPr>
          <w:rFonts w:ascii="Helvetica" w:hAnsi="Helvetica"/>
        </w:rPr>
        <w:t xml:space="preserve"> </w:t>
      </w:r>
      <w:r w:rsidR="00211BE6">
        <w:rPr>
          <w:rFonts w:ascii="Helvetica" w:hAnsi="Helvetica"/>
        </w:rPr>
        <w:t>sample motion</w:t>
      </w:r>
      <w:r w:rsidR="00396467">
        <w:rPr>
          <w:rFonts w:ascii="Helvetica" w:hAnsi="Helvetica"/>
        </w:rPr>
        <w:t>. Because</w:t>
      </w:r>
      <w:r>
        <w:rPr>
          <w:rFonts w:ascii="Helvetica" w:hAnsi="Helvetica"/>
        </w:rPr>
        <w:t xml:space="preserve"> </w:t>
      </w:r>
      <w:r w:rsidR="008F672B">
        <w:rPr>
          <w:rFonts w:ascii="Helvetica" w:hAnsi="Helvetica"/>
        </w:rPr>
        <w:t>these operations are</w:t>
      </w:r>
      <w:r>
        <w:rPr>
          <w:rFonts w:ascii="Helvetica" w:hAnsi="Helvetica"/>
        </w:rPr>
        <w:t xml:space="preserve"> </w:t>
      </w:r>
      <w:r w:rsidR="008F672B">
        <w:rPr>
          <w:rFonts w:ascii="Helvetica" w:hAnsi="Helvetica"/>
        </w:rPr>
        <w:t>independent for each</w:t>
      </w:r>
      <w:r>
        <w:rPr>
          <w:rFonts w:ascii="Helvetica" w:hAnsi="Helvetica"/>
        </w:rPr>
        <w:t xml:space="preserve"> image</w:t>
      </w:r>
      <w:r w:rsidR="008F672B">
        <w:rPr>
          <w:rFonts w:ascii="Helvetica" w:hAnsi="Helvetica"/>
        </w:rPr>
        <w:t xml:space="preserve">, they can be easily parallelized </w:t>
      </w:r>
      <w:r w:rsidR="003354C3">
        <w:rPr>
          <w:rFonts w:ascii="Helvetica" w:hAnsi="Helvetica"/>
        </w:rPr>
        <w:t xml:space="preserve">in a scheme where each worker loads an image </w:t>
      </w:r>
      <w:r w:rsidR="00211BE6">
        <w:rPr>
          <w:rFonts w:ascii="Helvetica" w:hAnsi="Helvetica"/>
        </w:rPr>
        <w:t>(</w:t>
      </w:r>
      <w:r w:rsidR="003354C3">
        <w:rPr>
          <w:rFonts w:ascii="Helvetica" w:hAnsi="Helvetica"/>
        </w:rPr>
        <w:t>or collection of images</w:t>
      </w:r>
      <w:r w:rsidR="00211BE6">
        <w:rPr>
          <w:rFonts w:ascii="Helvetica" w:hAnsi="Helvetica"/>
        </w:rPr>
        <w:t>)</w:t>
      </w:r>
      <w:r w:rsidR="003354C3">
        <w:rPr>
          <w:rFonts w:ascii="Helvetica" w:hAnsi="Helvetica"/>
        </w:rPr>
        <w:t xml:space="preserve"> from storage and processes them</w:t>
      </w:r>
      <w:r w:rsidR="00211BE6">
        <w:rPr>
          <w:rFonts w:ascii="Helvetica" w:hAnsi="Helvetica"/>
        </w:rPr>
        <w:t xml:space="preserve"> accordingly</w:t>
      </w:r>
      <w:r w:rsidR="008F672B">
        <w:rPr>
          <w:rFonts w:ascii="Helvetica" w:hAnsi="Helvetica"/>
        </w:rPr>
        <w:t xml:space="preserve"> (</w:t>
      </w:r>
      <w:r w:rsidR="008F672B" w:rsidRPr="008F672B">
        <w:rPr>
          <w:rFonts w:ascii="Helvetica" w:hAnsi="Helvetica"/>
          <w:b/>
        </w:rPr>
        <w:t xml:space="preserve">Fig </w:t>
      </w:r>
      <w:r w:rsidR="002F44A1">
        <w:rPr>
          <w:rFonts w:ascii="Helvetica" w:hAnsi="Helvetica"/>
          <w:b/>
        </w:rPr>
        <w:t>5</w:t>
      </w:r>
      <w:r w:rsidR="003354C3">
        <w:rPr>
          <w:rFonts w:ascii="Helvetica" w:hAnsi="Helvetica"/>
          <w:b/>
        </w:rPr>
        <w:t>.</w:t>
      </w:r>
      <w:r w:rsidR="002F44A1">
        <w:rPr>
          <w:rFonts w:ascii="Helvetica" w:hAnsi="Helvetica"/>
          <w:b/>
        </w:rPr>
        <w:t>2</w:t>
      </w:r>
      <w:r w:rsidR="008F672B">
        <w:rPr>
          <w:rFonts w:ascii="Helvetica" w:hAnsi="Helvetica"/>
          <w:b/>
        </w:rPr>
        <w:t>a</w:t>
      </w:r>
      <w:r w:rsidR="008F672B">
        <w:rPr>
          <w:rFonts w:ascii="Helvetica" w:hAnsi="Helvetica"/>
        </w:rPr>
        <w:t>)</w:t>
      </w:r>
      <w:r w:rsidR="00521723">
        <w:rPr>
          <w:rFonts w:ascii="Helvetica" w:hAnsi="Helvetica"/>
        </w:rPr>
        <w:t>.</w:t>
      </w:r>
      <w:r w:rsidR="00796A68">
        <w:rPr>
          <w:rFonts w:ascii="Helvetica" w:hAnsi="Helvetica"/>
        </w:rPr>
        <w:t xml:space="preserve"> </w:t>
      </w:r>
      <w:r w:rsidR="00205D5D">
        <w:rPr>
          <w:rFonts w:ascii="Helvetica" w:hAnsi="Helvetica"/>
        </w:rPr>
        <w:t xml:space="preserve">When the dataset is distributed </w:t>
      </w:r>
      <w:r w:rsidR="00304273">
        <w:rPr>
          <w:rFonts w:ascii="Helvetica" w:hAnsi="Helvetica"/>
        </w:rPr>
        <w:t>in this way</w:t>
      </w:r>
      <w:r w:rsidR="00205D5D">
        <w:rPr>
          <w:rFonts w:ascii="Helvetica" w:hAnsi="Helvetica"/>
        </w:rPr>
        <w:t>, the spatial axes</w:t>
      </w:r>
      <w:r w:rsidR="0086739B">
        <w:rPr>
          <w:rFonts w:ascii="Helvetica" w:hAnsi="Helvetica"/>
        </w:rPr>
        <w:t xml:space="preserve"> of the dataset</w:t>
      </w:r>
      <w:r w:rsidR="00205D5D">
        <w:rPr>
          <w:rFonts w:ascii="Helvetica" w:hAnsi="Helvetica"/>
        </w:rPr>
        <w:t xml:space="preserve"> are local </w:t>
      </w:r>
      <w:r w:rsidR="00304273">
        <w:rPr>
          <w:rFonts w:ascii="Helvetica" w:hAnsi="Helvetica"/>
        </w:rPr>
        <w:t>to each worker and the temporal axis is distributed across workers</w:t>
      </w:r>
      <w:r w:rsidR="0086739B">
        <w:rPr>
          <w:rFonts w:ascii="Helvetica" w:hAnsi="Helvetica"/>
        </w:rPr>
        <w:t xml:space="preserve"> (</w:t>
      </w:r>
      <w:r w:rsidR="0086739B" w:rsidRPr="008F672B">
        <w:rPr>
          <w:rFonts w:ascii="Helvetica" w:hAnsi="Helvetica"/>
          <w:b/>
        </w:rPr>
        <w:t xml:space="preserve">Fig </w:t>
      </w:r>
      <w:r w:rsidR="002F44A1">
        <w:rPr>
          <w:rFonts w:ascii="Helvetica" w:hAnsi="Helvetica"/>
          <w:b/>
        </w:rPr>
        <w:t>5</w:t>
      </w:r>
      <w:r w:rsidR="0086739B">
        <w:rPr>
          <w:rFonts w:ascii="Helvetica" w:hAnsi="Helvetica"/>
          <w:b/>
        </w:rPr>
        <w:t>.</w:t>
      </w:r>
      <w:r w:rsidR="002F44A1">
        <w:rPr>
          <w:rFonts w:ascii="Helvetica" w:hAnsi="Helvetica"/>
          <w:b/>
        </w:rPr>
        <w:t>2</w:t>
      </w:r>
      <w:r w:rsidR="0086739B">
        <w:rPr>
          <w:rFonts w:ascii="Helvetica" w:hAnsi="Helvetica"/>
          <w:b/>
        </w:rPr>
        <w:t>a</w:t>
      </w:r>
      <w:r w:rsidR="0086739B">
        <w:rPr>
          <w:rFonts w:ascii="Helvetica" w:hAnsi="Helvetica"/>
        </w:rPr>
        <w:t>)</w:t>
      </w:r>
      <w:r w:rsidR="00304273">
        <w:rPr>
          <w:rFonts w:ascii="Helvetica" w:hAnsi="Helvetica"/>
        </w:rPr>
        <w:t>.</w:t>
      </w:r>
      <w:r w:rsidR="00C80AE1">
        <w:rPr>
          <w:rFonts w:ascii="Helvetica" w:hAnsi="Helvetica"/>
        </w:rPr>
        <w:t xml:space="preserve"> </w:t>
      </w:r>
      <w:r w:rsidR="0086739B">
        <w:rPr>
          <w:rFonts w:ascii="Helvetica" w:hAnsi="Helvetica"/>
        </w:rPr>
        <w:t>A</w:t>
      </w:r>
      <w:r w:rsidR="009D3E0D">
        <w:rPr>
          <w:rFonts w:ascii="Helvetica" w:hAnsi="Helvetica"/>
        </w:rPr>
        <w:t xml:space="preserve">fter </w:t>
      </w:r>
      <w:r w:rsidR="001E58D3">
        <w:rPr>
          <w:rFonts w:ascii="Helvetica" w:hAnsi="Helvetica"/>
        </w:rPr>
        <w:t>these</w:t>
      </w:r>
      <w:r w:rsidR="009D3E0D">
        <w:rPr>
          <w:rFonts w:ascii="Helvetica" w:hAnsi="Helvetica"/>
        </w:rPr>
        <w:t xml:space="preserve"> various per-image operations</w:t>
      </w:r>
      <w:r w:rsidR="00855486">
        <w:rPr>
          <w:rFonts w:ascii="Helvetica" w:hAnsi="Helvetica"/>
        </w:rPr>
        <w:t>, the data must</w:t>
      </w:r>
      <w:r w:rsidR="0063541D">
        <w:rPr>
          <w:rFonts w:ascii="Helvetica" w:hAnsi="Helvetica"/>
        </w:rPr>
        <w:t xml:space="preserve"> </w:t>
      </w:r>
      <w:r w:rsidR="00855486">
        <w:rPr>
          <w:rFonts w:ascii="Helvetica" w:hAnsi="Helvetica"/>
        </w:rPr>
        <w:t>be baseline-normalized</w:t>
      </w:r>
      <w:r w:rsidR="0086739B">
        <w:rPr>
          <w:rFonts w:ascii="Helvetica" w:hAnsi="Helvetica"/>
        </w:rPr>
        <w:t>.</w:t>
      </w:r>
      <w:r w:rsidR="000170BA">
        <w:rPr>
          <w:rFonts w:ascii="Helvetica" w:hAnsi="Helvetica"/>
        </w:rPr>
        <w:t xml:space="preserve"> Like motion correction,</w:t>
      </w:r>
      <w:r w:rsidR="0086739B">
        <w:rPr>
          <w:rFonts w:ascii="Helvetica" w:hAnsi="Helvetica"/>
        </w:rPr>
        <w:t xml:space="preserve"> </w:t>
      </w:r>
      <w:r w:rsidR="000170BA">
        <w:rPr>
          <w:rFonts w:ascii="Helvetica" w:hAnsi="Helvetica"/>
        </w:rPr>
        <w:t>b</w:t>
      </w:r>
      <w:r w:rsidR="00672774">
        <w:rPr>
          <w:rFonts w:ascii="Helvetica" w:hAnsi="Helvetica"/>
        </w:rPr>
        <w:t>aseline normalization is a</w:t>
      </w:r>
      <w:r w:rsidR="00855486">
        <w:rPr>
          <w:rFonts w:ascii="Helvetica" w:hAnsi="Helvetica"/>
        </w:rPr>
        <w:t>lso</w:t>
      </w:r>
      <w:r w:rsidR="00672774">
        <w:rPr>
          <w:rFonts w:ascii="Helvetica" w:hAnsi="Helvetica"/>
        </w:rPr>
        <w:t xml:space="preserve"> parallelizable computation</w:t>
      </w:r>
      <w:r w:rsidR="00421A1C">
        <w:rPr>
          <w:rFonts w:ascii="Helvetica" w:hAnsi="Helvetica"/>
        </w:rPr>
        <w:t>,</w:t>
      </w:r>
      <w:r w:rsidR="002C48BB">
        <w:rPr>
          <w:rFonts w:ascii="Helvetica" w:hAnsi="Helvetica"/>
        </w:rPr>
        <w:t xml:space="preserve"> </w:t>
      </w:r>
      <w:r w:rsidR="00592EA1">
        <w:rPr>
          <w:rFonts w:ascii="Helvetica" w:hAnsi="Helvetica"/>
        </w:rPr>
        <w:t>but</w:t>
      </w:r>
      <w:r w:rsidR="002C48BB">
        <w:rPr>
          <w:rFonts w:ascii="Helvetica" w:hAnsi="Helvetica"/>
        </w:rPr>
        <w:t xml:space="preserve"> </w:t>
      </w:r>
      <w:r w:rsidR="00AC4591">
        <w:rPr>
          <w:rFonts w:ascii="Helvetica" w:hAnsi="Helvetica"/>
        </w:rPr>
        <w:t>along a different axis of the data</w:t>
      </w:r>
      <w:r w:rsidR="002C48BB">
        <w:rPr>
          <w:rFonts w:ascii="Helvetica" w:hAnsi="Helvetica"/>
        </w:rPr>
        <w:t>: for baseline normalization</w:t>
      </w:r>
      <w:r w:rsidR="00592EA1">
        <w:rPr>
          <w:rFonts w:ascii="Helvetica" w:hAnsi="Helvetica"/>
        </w:rPr>
        <w:t>,</w:t>
      </w:r>
      <w:r w:rsidR="002C48BB">
        <w:rPr>
          <w:rFonts w:ascii="Helvetica" w:hAnsi="Helvetica"/>
        </w:rPr>
        <w:t xml:space="preserve"> </w:t>
      </w:r>
      <w:r w:rsidR="00CB5344">
        <w:rPr>
          <w:rFonts w:ascii="Helvetica" w:hAnsi="Helvetica"/>
        </w:rPr>
        <w:t xml:space="preserve">the computation is independent for each </w:t>
      </w:r>
      <w:r w:rsidR="00CB5344" w:rsidRPr="000170BA">
        <w:rPr>
          <w:rFonts w:ascii="Helvetica" w:hAnsi="Helvetica"/>
          <w:i/>
        </w:rPr>
        <w:t>time series</w:t>
      </w:r>
      <w:r w:rsidR="00CB5344">
        <w:rPr>
          <w:rFonts w:ascii="Helvetica" w:hAnsi="Helvetica"/>
        </w:rPr>
        <w:t xml:space="preserve">, i.e. each the spatial temporal axis of the data needs to be local to each worker, while the spatial axes </w:t>
      </w:r>
      <w:r w:rsidR="008C5C3B">
        <w:rPr>
          <w:rFonts w:ascii="Helvetica" w:hAnsi="Helvetica"/>
        </w:rPr>
        <w:t>must be</w:t>
      </w:r>
      <w:r w:rsidR="00CB5344">
        <w:rPr>
          <w:rFonts w:ascii="Helvetica" w:hAnsi="Helvetica"/>
        </w:rPr>
        <w:t xml:space="preserve"> distributed across workers (</w:t>
      </w:r>
      <w:r w:rsidR="00CB5344" w:rsidRPr="008F672B">
        <w:rPr>
          <w:rFonts w:ascii="Helvetica" w:hAnsi="Helvetica"/>
          <w:b/>
        </w:rPr>
        <w:t xml:space="preserve">Fig </w:t>
      </w:r>
      <w:r w:rsidR="002F44A1">
        <w:rPr>
          <w:rFonts w:ascii="Helvetica" w:hAnsi="Helvetica"/>
          <w:b/>
        </w:rPr>
        <w:t>5</w:t>
      </w:r>
      <w:r w:rsidR="00CB5344">
        <w:rPr>
          <w:rFonts w:ascii="Helvetica" w:hAnsi="Helvetica"/>
          <w:b/>
        </w:rPr>
        <w:t>.</w:t>
      </w:r>
      <w:r w:rsidR="002F44A1">
        <w:rPr>
          <w:rFonts w:ascii="Helvetica" w:hAnsi="Helvetica"/>
          <w:b/>
        </w:rPr>
        <w:t>2</w:t>
      </w:r>
      <w:r w:rsidR="00CB5344">
        <w:rPr>
          <w:rFonts w:ascii="Helvetica" w:hAnsi="Helvetica"/>
          <w:b/>
        </w:rPr>
        <w:t>c</w:t>
      </w:r>
      <w:r w:rsidR="00CB5344">
        <w:rPr>
          <w:rFonts w:ascii="Helvetica" w:hAnsi="Helvetica"/>
        </w:rPr>
        <w:t>)</w:t>
      </w:r>
      <w:r w:rsidR="000170BA">
        <w:rPr>
          <w:rFonts w:ascii="Helvetica" w:hAnsi="Helvetica"/>
        </w:rPr>
        <w:t>.</w:t>
      </w:r>
      <w:r w:rsidR="00592EA1">
        <w:rPr>
          <w:rFonts w:ascii="Helvetica" w:hAnsi="Helvetica"/>
        </w:rPr>
        <w:t xml:space="preserve"> </w:t>
      </w:r>
      <w:r w:rsidR="00586B32">
        <w:rPr>
          <w:rFonts w:ascii="Helvetica" w:hAnsi="Helvetica"/>
        </w:rPr>
        <w:t>B</w:t>
      </w:r>
      <w:r w:rsidR="00592EA1">
        <w:rPr>
          <w:rFonts w:ascii="Helvetica" w:hAnsi="Helvetica"/>
        </w:rPr>
        <w:t xml:space="preserve">etween distributed </w:t>
      </w:r>
      <w:r w:rsidR="004A5FAB">
        <w:rPr>
          <w:rFonts w:ascii="Helvetica" w:hAnsi="Helvetica"/>
        </w:rPr>
        <w:t>processing</w:t>
      </w:r>
      <w:r w:rsidR="00592EA1">
        <w:rPr>
          <w:rFonts w:ascii="Helvetica" w:hAnsi="Helvetica"/>
        </w:rPr>
        <w:t xml:space="preserve"> of images and distributed </w:t>
      </w:r>
      <w:r w:rsidR="004A5FAB">
        <w:rPr>
          <w:rFonts w:ascii="Helvetica" w:hAnsi="Helvetica"/>
        </w:rPr>
        <w:lastRenderedPageBreak/>
        <w:t>processing</w:t>
      </w:r>
      <w:r w:rsidR="00F6764A">
        <w:rPr>
          <w:rFonts w:ascii="Helvetica" w:hAnsi="Helvetica"/>
        </w:rPr>
        <w:t xml:space="preserve"> of time series</w:t>
      </w:r>
      <w:r w:rsidR="00586B32">
        <w:rPr>
          <w:rFonts w:ascii="Helvetica" w:hAnsi="Helvetica"/>
        </w:rPr>
        <w:t xml:space="preserve"> the allocation of data to the workers must drastically change</w:t>
      </w:r>
      <w:r w:rsidR="00F6764A">
        <w:rPr>
          <w:rFonts w:ascii="Helvetica" w:hAnsi="Helvetica"/>
        </w:rPr>
        <w:t>. This procedure</w:t>
      </w:r>
      <w:r w:rsidR="00586B32">
        <w:rPr>
          <w:rFonts w:ascii="Helvetica" w:hAnsi="Helvetica"/>
        </w:rPr>
        <w:t>,</w:t>
      </w:r>
      <w:r w:rsidR="00844616">
        <w:rPr>
          <w:rFonts w:ascii="Helvetica" w:hAnsi="Helvetica"/>
        </w:rPr>
        <w:t xml:space="preserve"> termed</w:t>
      </w:r>
      <w:r w:rsidR="00F6764A">
        <w:rPr>
          <w:rFonts w:ascii="Helvetica" w:hAnsi="Helvetica"/>
        </w:rPr>
        <w:t xml:space="preserve"> “data repartitioning”</w:t>
      </w:r>
      <w:r w:rsidR="00844616">
        <w:rPr>
          <w:rFonts w:ascii="Helvetica" w:hAnsi="Helvetica"/>
        </w:rPr>
        <w:t>,</w:t>
      </w:r>
      <w:r w:rsidR="00F6764A">
        <w:rPr>
          <w:rFonts w:ascii="Helvetica" w:hAnsi="Helvetica"/>
        </w:rPr>
        <w:t xml:space="preserve"> </w:t>
      </w:r>
      <w:r w:rsidR="00CF48D0">
        <w:rPr>
          <w:rFonts w:ascii="Helvetica" w:hAnsi="Helvetica"/>
        </w:rPr>
        <w:t xml:space="preserve">requires transfer of data between workers, e.g. by each worker writing and reading data to </w:t>
      </w:r>
      <w:r w:rsidR="00853F38">
        <w:rPr>
          <w:rFonts w:ascii="Helvetica" w:hAnsi="Helvetica"/>
        </w:rPr>
        <w:t>a shared file system</w:t>
      </w:r>
      <w:r w:rsidR="00CF48D0">
        <w:rPr>
          <w:rFonts w:ascii="Helvetica" w:hAnsi="Helvetica"/>
        </w:rPr>
        <w:t xml:space="preserve"> (</w:t>
      </w:r>
      <w:r w:rsidR="00844616">
        <w:rPr>
          <w:rFonts w:ascii="Helvetica" w:hAnsi="Helvetica"/>
          <w:b/>
        </w:rPr>
        <w:t>F</w:t>
      </w:r>
      <w:r w:rsidR="00CF48D0" w:rsidRPr="00CF48D0">
        <w:rPr>
          <w:rFonts w:ascii="Helvetica" w:hAnsi="Helvetica"/>
          <w:b/>
        </w:rPr>
        <w:t xml:space="preserve">ig </w:t>
      </w:r>
      <w:r w:rsidR="002F44A1">
        <w:rPr>
          <w:rFonts w:ascii="Helvetica" w:hAnsi="Helvetica"/>
          <w:b/>
        </w:rPr>
        <w:t>5</w:t>
      </w:r>
      <w:r w:rsidR="00844616">
        <w:rPr>
          <w:rFonts w:ascii="Helvetica" w:hAnsi="Helvetica"/>
          <w:b/>
        </w:rPr>
        <w:t>.</w:t>
      </w:r>
      <w:r w:rsidR="002F44A1">
        <w:rPr>
          <w:rFonts w:ascii="Helvetica" w:hAnsi="Helvetica"/>
          <w:b/>
        </w:rPr>
        <w:t>2</w:t>
      </w:r>
      <w:r w:rsidR="00844616">
        <w:rPr>
          <w:rFonts w:ascii="Helvetica" w:hAnsi="Helvetica"/>
          <w:b/>
        </w:rPr>
        <w:t>b</w:t>
      </w:r>
      <w:r w:rsidR="00CF48D0">
        <w:rPr>
          <w:rFonts w:ascii="Helvetica" w:hAnsi="Helvetica"/>
        </w:rPr>
        <w:t>)</w:t>
      </w:r>
      <w:r w:rsidR="00B340F7">
        <w:rPr>
          <w:rFonts w:ascii="Helvetica" w:hAnsi="Helvetica"/>
        </w:rPr>
        <w:t>.</w:t>
      </w:r>
      <w:r w:rsidR="00853F38">
        <w:rPr>
          <w:rFonts w:ascii="Helvetica" w:hAnsi="Helvetica"/>
        </w:rPr>
        <w:t xml:space="preserve"> </w:t>
      </w:r>
      <w:r w:rsidR="004818F8">
        <w:rPr>
          <w:rFonts w:ascii="Helvetica" w:hAnsi="Helvetica"/>
        </w:rPr>
        <w:t>Once data have been repartitioned and the dataset is distri</w:t>
      </w:r>
      <w:r w:rsidR="00CB76F1">
        <w:rPr>
          <w:rFonts w:ascii="Helvetica" w:hAnsi="Helvetica"/>
        </w:rPr>
        <w:t>buted along the spatial axes,</w:t>
      </w:r>
      <w:r w:rsidR="004818F8">
        <w:rPr>
          <w:rFonts w:ascii="Helvetica" w:hAnsi="Helvetica"/>
        </w:rPr>
        <w:t xml:space="preserve"> </w:t>
      </w:r>
      <w:r w:rsidR="00CB76F1">
        <w:rPr>
          <w:rFonts w:ascii="Helvetica" w:hAnsi="Helvetica"/>
        </w:rPr>
        <w:t>each worker can</w:t>
      </w:r>
      <w:r w:rsidR="004818F8">
        <w:rPr>
          <w:rFonts w:ascii="Helvetica" w:hAnsi="Helvetica"/>
        </w:rPr>
        <w:t xml:space="preserve"> perform baseline normalization in parallel</w:t>
      </w:r>
      <w:r w:rsidR="00414E4D">
        <w:rPr>
          <w:rFonts w:ascii="Helvetica" w:hAnsi="Helvetica"/>
        </w:rPr>
        <w:t xml:space="preserve"> (</w:t>
      </w:r>
      <w:r w:rsidR="00414E4D" w:rsidRPr="008F672B">
        <w:rPr>
          <w:rFonts w:ascii="Helvetica" w:hAnsi="Helvetica"/>
          <w:b/>
        </w:rPr>
        <w:t xml:space="preserve">Fig </w:t>
      </w:r>
      <w:r w:rsidR="002F44A1">
        <w:rPr>
          <w:rFonts w:ascii="Helvetica" w:hAnsi="Helvetica"/>
          <w:b/>
        </w:rPr>
        <w:t>5</w:t>
      </w:r>
      <w:r w:rsidR="00414E4D">
        <w:rPr>
          <w:rFonts w:ascii="Helvetica" w:hAnsi="Helvetica"/>
          <w:b/>
        </w:rPr>
        <w:t>.</w:t>
      </w:r>
      <w:r w:rsidR="00414E4D" w:rsidRPr="008F672B">
        <w:rPr>
          <w:rFonts w:ascii="Helvetica" w:hAnsi="Helvetica"/>
          <w:b/>
        </w:rPr>
        <w:t>1</w:t>
      </w:r>
      <w:r w:rsidR="00414E4D">
        <w:rPr>
          <w:rFonts w:ascii="Helvetica" w:hAnsi="Helvetica"/>
          <w:b/>
        </w:rPr>
        <w:t>c</w:t>
      </w:r>
      <w:r w:rsidR="00414E4D">
        <w:rPr>
          <w:rFonts w:ascii="Helvetica" w:hAnsi="Helvetica"/>
        </w:rPr>
        <w:t>)</w:t>
      </w:r>
      <w:r w:rsidR="00CB76F1">
        <w:rPr>
          <w:rFonts w:ascii="Helvetica" w:hAnsi="Helvetica"/>
        </w:rPr>
        <w:t xml:space="preserve">. </w:t>
      </w:r>
      <w:r w:rsidR="00FF52CD">
        <w:rPr>
          <w:rFonts w:ascii="Helvetica" w:hAnsi="Helvetica"/>
        </w:rPr>
        <w:t>At this point</w:t>
      </w:r>
      <w:r w:rsidR="0016708C">
        <w:rPr>
          <w:rFonts w:ascii="Helvetica" w:hAnsi="Helvetica"/>
        </w:rPr>
        <w:t xml:space="preserve"> the baseline-normalized time</w:t>
      </w:r>
      <w:r w:rsidR="00FF52CD">
        <w:rPr>
          <w:rFonts w:ascii="Helvetica" w:hAnsi="Helvetica"/>
        </w:rPr>
        <w:t xml:space="preserve"> </w:t>
      </w:r>
      <w:r w:rsidR="0016708C">
        <w:rPr>
          <w:rFonts w:ascii="Helvetica" w:hAnsi="Helvetica"/>
        </w:rPr>
        <w:t xml:space="preserve">series can be </w:t>
      </w:r>
      <w:r w:rsidR="00B62577">
        <w:rPr>
          <w:rFonts w:ascii="Helvetica" w:hAnsi="Helvetica"/>
        </w:rPr>
        <w:t>saved to disk, collected to a single workstation, or re-repartitioned</w:t>
      </w:r>
      <w:r w:rsidR="00FF52CD">
        <w:rPr>
          <w:rFonts w:ascii="Helvetica" w:hAnsi="Helvetica"/>
        </w:rPr>
        <w:t xml:space="preserve"> into images </w:t>
      </w:r>
      <w:r w:rsidR="00B62577">
        <w:rPr>
          <w:rFonts w:ascii="Helvetica" w:hAnsi="Helvetica"/>
        </w:rPr>
        <w:t>for tasks that require parallel processing of baseline-normalized images</w:t>
      </w:r>
      <w:r w:rsidR="00CA2D5D">
        <w:rPr>
          <w:rFonts w:ascii="Helvetica" w:hAnsi="Helvetica"/>
        </w:rPr>
        <w:t xml:space="preserve"> (e.g., making a maximum </w:t>
      </w:r>
      <w:r w:rsidR="00CE26CE">
        <w:rPr>
          <w:rFonts w:ascii="Helvetica" w:hAnsi="Helvetica"/>
        </w:rPr>
        <w:t>z-</w:t>
      </w:r>
      <w:r w:rsidR="00CA2D5D">
        <w:rPr>
          <w:rFonts w:ascii="Helvetica" w:hAnsi="Helvetica"/>
        </w:rPr>
        <w:t>projection for each time point)</w:t>
      </w:r>
      <w:r w:rsidR="00C87493">
        <w:rPr>
          <w:rFonts w:ascii="Helvetica" w:hAnsi="Helvetica"/>
        </w:rPr>
        <w:t xml:space="preserve"> </w:t>
      </w:r>
      <w:r w:rsidR="00C87493">
        <w:rPr>
          <w:rFonts w:ascii="Helvetica" w:hAnsi="Helvetica"/>
        </w:rPr>
        <w:t>(</w:t>
      </w:r>
      <w:r w:rsidR="00C87493">
        <w:rPr>
          <w:rFonts w:ascii="Helvetica" w:hAnsi="Helvetica"/>
          <w:b/>
        </w:rPr>
        <w:t>F</w:t>
      </w:r>
      <w:r w:rsidR="00C87493" w:rsidRPr="00CF48D0">
        <w:rPr>
          <w:rFonts w:ascii="Helvetica" w:hAnsi="Helvetica"/>
          <w:b/>
        </w:rPr>
        <w:t xml:space="preserve">ig </w:t>
      </w:r>
      <w:r w:rsidR="002F44A1">
        <w:rPr>
          <w:rFonts w:ascii="Helvetica" w:hAnsi="Helvetica"/>
          <w:b/>
        </w:rPr>
        <w:t>5</w:t>
      </w:r>
      <w:r w:rsidR="00C87493">
        <w:rPr>
          <w:rFonts w:ascii="Helvetica" w:hAnsi="Helvetica"/>
          <w:b/>
        </w:rPr>
        <w:t>.</w:t>
      </w:r>
      <w:r w:rsidR="002F44A1">
        <w:rPr>
          <w:rFonts w:ascii="Helvetica" w:hAnsi="Helvetica"/>
          <w:b/>
        </w:rPr>
        <w:t>2</w:t>
      </w:r>
      <w:r w:rsidR="00C87493">
        <w:rPr>
          <w:rFonts w:ascii="Helvetica" w:hAnsi="Helvetica"/>
          <w:b/>
        </w:rPr>
        <w:t>d</w:t>
      </w:r>
      <w:r w:rsidR="00C87493">
        <w:rPr>
          <w:rFonts w:ascii="Helvetica" w:hAnsi="Helvetica"/>
        </w:rPr>
        <w:t>)</w:t>
      </w:r>
      <w:r w:rsidR="00B62577">
        <w:rPr>
          <w:rFonts w:ascii="Helvetica" w:hAnsi="Helvetica"/>
        </w:rPr>
        <w:t xml:space="preserve">. </w:t>
      </w:r>
    </w:p>
    <w:p w14:paraId="699E4421" w14:textId="124CB87C" w:rsidR="00844616" w:rsidRPr="00D60B39" w:rsidRDefault="00AB3547" w:rsidP="00D248A1">
      <w:pPr>
        <w:spacing w:line="480" w:lineRule="auto"/>
        <w:rPr>
          <w:rFonts w:ascii="Helvetica" w:hAnsi="Helvetica"/>
        </w:rPr>
      </w:pPr>
      <w:r>
        <w:rPr>
          <w:rFonts w:ascii="Helvetica" w:hAnsi="Helvetica"/>
        </w:rPr>
        <w:t>The workflow I have just described has two major problems. First is the data repartitioning step between image processing and time series processing</w:t>
      </w:r>
      <w:r w:rsidR="00C87493">
        <w:rPr>
          <w:rFonts w:ascii="Helvetica" w:hAnsi="Helvetica"/>
        </w:rPr>
        <w:t xml:space="preserve"> </w:t>
      </w:r>
      <w:r w:rsidR="00C87493">
        <w:rPr>
          <w:rFonts w:ascii="Helvetica" w:hAnsi="Helvetica"/>
        </w:rPr>
        <w:t>(</w:t>
      </w:r>
      <w:r w:rsidR="00C87493">
        <w:rPr>
          <w:rFonts w:ascii="Helvetica" w:hAnsi="Helvetica"/>
          <w:b/>
        </w:rPr>
        <w:t>F</w:t>
      </w:r>
      <w:r w:rsidR="00C87493" w:rsidRPr="00CF48D0">
        <w:rPr>
          <w:rFonts w:ascii="Helvetica" w:hAnsi="Helvetica"/>
          <w:b/>
        </w:rPr>
        <w:t xml:space="preserve">ig </w:t>
      </w:r>
      <w:r w:rsidR="002F44A1">
        <w:rPr>
          <w:rFonts w:ascii="Helvetica" w:hAnsi="Helvetica"/>
          <w:b/>
        </w:rPr>
        <w:t>5</w:t>
      </w:r>
      <w:r w:rsidR="00C87493">
        <w:rPr>
          <w:rFonts w:ascii="Helvetica" w:hAnsi="Helvetica"/>
          <w:b/>
        </w:rPr>
        <w:t>.</w:t>
      </w:r>
      <w:r w:rsidR="002F44A1">
        <w:rPr>
          <w:rFonts w:ascii="Helvetica" w:hAnsi="Helvetica"/>
          <w:b/>
        </w:rPr>
        <w:t>2</w:t>
      </w:r>
      <w:r w:rsidR="00C87493">
        <w:rPr>
          <w:rFonts w:ascii="Helvetica" w:hAnsi="Helvetica"/>
          <w:b/>
        </w:rPr>
        <w:t>b</w:t>
      </w:r>
      <w:r w:rsidR="00C87493">
        <w:rPr>
          <w:rFonts w:ascii="Helvetica" w:hAnsi="Helvetica"/>
        </w:rPr>
        <w:t>)</w:t>
      </w:r>
      <w:r>
        <w:rPr>
          <w:rFonts w:ascii="Helvetica" w:hAnsi="Helvetica"/>
        </w:rPr>
        <w:t xml:space="preserve">. </w:t>
      </w:r>
      <w:r w:rsidR="00460E63">
        <w:rPr>
          <w:rFonts w:ascii="Helvetica" w:hAnsi="Helvetica"/>
        </w:rPr>
        <w:t>D</w:t>
      </w:r>
      <w:r>
        <w:rPr>
          <w:rFonts w:ascii="Helvetica" w:hAnsi="Helvetica"/>
        </w:rPr>
        <w:t>ata repartitioning between workers is slow and brittle – reading and writing many small files to disk is slow, and a single crashed worker during repartitioning can be fatal to the entire process. Additionally, the complexity of data repartitioning grows supra-linearly with data size. Thus, any strategy</w:t>
      </w:r>
      <w:r w:rsidR="00C87493">
        <w:rPr>
          <w:rFonts w:ascii="Helvetica" w:hAnsi="Helvetica"/>
        </w:rPr>
        <w:t xml:space="preserve"> to</w:t>
      </w:r>
      <w:r>
        <w:rPr>
          <w:rFonts w:ascii="Helvetica" w:hAnsi="Helvetica"/>
        </w:rPr>
        <w:t xml:space="preserve"> avoid data repartitioning is desirable for efficient and scalable data processing of large imaging datasets.</w:t>
      </w:r>
      <w:r>
        <w:rPr>
          <w:rFonts w:ascii="Helvetica" w:hAnsi="Helvetica"/>
        </w:rPr>
        <w:t xml:space="preserve"> </w:t>
      </w:r>
      <w:r w:rsidR="00392A85">
        <w:rPr>
          <w:rFonts w:ascii="Helvetica" w:hAnsi="Helvetica"/>
        </w:rPr>
        <w:t>Second,</w:t>
      </w:r>
      <w:r w:rsidR="00D60B39">
        <w:rPr>
          <w:rFonts w:ascii="Helvetica" w:hAnsi="Helvetica"/>
        </w:rPr>
        <w:t xml:space="preserve"> because of the time-domain </w:t>
      </w:r>
      <w:r w:rsidR="00C45137">
        <w:rPr>
          <w:rFonts w:ascii="Helvetica" w:hAnsi="Helvetica"/>
        </w:rPr>
        <w:t>implementation</w:t>
      </w:r>
      <w:r w:rsidR="00D60B39">
        <w:rPr>
          <w:rFonts w:ascii="Helvetica" w:hAnsi="Helvetica"/>
        </w:rPr>
        <w:t xml:space="preserve"> of baseline normalization,</w:t>
      </w:r>
      <w:r w:rsidR="00392A85">
        <w:rPr>
          <w:rFonts w:ascii="Helvetica" w:hAnsi="Helvetica"/>
        </w:rPr>
        <w:t xml:space="preserve"> </w:t>
      </w:r>
      <w:r w:rsidR="00D60B39">
        <w:rPr>
          <w:rFonts w:ascii="Helvetica" w:hAnsi="Helvetica"/>
        </w:rPr>
        <w:t xml:space="preserve">getting a single baseline-normalized image at some time index </w:t>
      </w:r>
      <w:r w:rsidR="00D60B39" w:rsidRPr="00D60B39">
        <w:rPr>
          <w:rFonts w:ascii="Helvetica" w:hAnsi="Helvetica"/>
          <w:i/>
        </w:rPr>
        <w:t>t</w:t>
      </w:r>
      <w:r w:rsidR="00D60B39">
        <w:rPr>
          <w:rFonts w:ascii="Helvetica" w:hAnsi="Helvetica"/>
        </w:rPr>
        <w:t xml:space="preserve"> strongly depends on images in a range of time indices above and below </w:t>
      </w:r>
      <w:r w:rsidR="00D60B39" w:rsidRPr="00D60B39">
        <w:rPr>
          <w:rFonts w:ascii="Helvetica" w:hAnsi="Helvetica"/>
          <w:i/>
        </w:rPr>
        <w:t>t</w:t>
      </w:r>
      <w:r w:rsidR="00D60B39">
        <w:rPr>
          <w:rFonts w:ascii="Helvetica" w:hAnsi="Helvetica"/>
        </w:rPr>
        <w:t>.</w:t>
      </w:r>
      <w:r w:rsidR="00FB35BE">
        <w:rPr>
          <w:rFonts w:ascii="Helvetica" w:hAnsi="Helvetica"/>
        </w:rPr>
        <w:t xml:space="preserve"> For functional imaging in larval zebrafish, a single baseline-normalized image depends on a temporal window of hundred images. </w:t>
      </w:r>
      <w:r w:rsidR="00417D02">
        <w:rPr>
          <w:rFonts w:ascii="Helvetica" w:hAnsi="Helvetica"/>
        </w:rPr>
        <w:t xml:space="preserve">So, in addition to the time required for data repartitioning, there is also a substantial temporal cost due to loading hundreds of images from disk just to yield a single image as output. </w:t>
      </w:r>
    </w:p>
    <w:p w14:paraId="1E30E82D" w14:textId="75DEE99F" w:rsidR="004F0100" w:rsidRDefault="00FB35BE" w:rsidP="00D248A1">
      <w:pPr>
        <w:spacing w:line="480" w:lineRule="auto"/>
        <w:rPr>
          <w:rFonts w:ascii="Helvetica" w:hAnsi="Helvetica"/>
        </w:rPr>
      </w:pPr>
      <w:r>
        <w:rPr>
          <w:rFonts w:ascii="Helvetica" w:hAnsi="Helvetica"/>
        </w:rPr>
        <w:lastRenderedPageBreak/>
        <w:t>In order to mitigate the</w:t>
      </w:r>
      <w:r w:rsidR="00417D02">
        <w:rPr>
          <w:rFonts w:ascii="Helvetica" w:hAnsi="Helvetica"/>
        </w:rPr>
        <w:t>se</w:t>
      </w:r>
      <w:r>
        <w:rPr>
          <w:rFonts w:ascii="Helvetica" w:hAnsi="Helvetica"/>
        </w:rPr>
        <w:t xml:space="preserve"> problems, </w:t>
      </w:r>
      <w:r w:rsidR="007E33A7">
        <w:rPr>
          <w:rFonts w:ascii="Helvetica" w:hAnsi="Helvetica"/>
        </w:rPr>
        <w:t xml:space="preserve">we report a </w:t>
      </w:r>
      <w:r w:rsidR="00964DB2">
        <w:rPr>
          <w:rFonts w:ascii="Helvetica" w:hAnsi="Helvetica"/>
        </w:rPr>
        <w:t>technique, termed baseline compression (BC)</w:t>
      </w:r>
      <w:r w:rsidR="004266CD">
        <w:rPr>
          <w:rFonts w:ascii="Helvetica" w:hAnsi="Helvetica"/>
        </w:rPr>
        <w:t>,</w:t>
      </w:r>
      <w:r w:rsidR="00964DB2">
        <w:rPr>
          <w:rFonts w:ascii="Helvetica" w:hAnsi="Helvetica"/>
        </w:rPr>
        <w:t xml:space="preserve"> that </w:t>
      </w:r>
      <w:r w:rsidR="007E33A7">
        <w:rPr>
          <w:rFonts w:ascii="Helvetica" w:hAnsi="Helvetica"/>
        </w:rPr>
        <w:t>avoid</w:t>
      </w:r>
      <w:r w:rsidR="00964DB2">
        <w:rPr>
          <w:rFonts w:ascii="Helvetica" w:hAnsi="Helvetica"/>
        </w:rPr>
        <w:t>s</w:t>
      </w:r>
      <w:r w:rsidR="007E33A7">
        <w:rPr>
          <w:rFonts w:ascii="Helvetica" w:hAnsi="Helvetica"/>
        </w:rPr>
        <w:t xml:space="preserve"> excessive data repartitioning in</w:t>
      </w:r>
      <w:r w:rsidR="00D7459A">
        <w:rPr>
          <w:rFonts w:ascii="Helvetica" w:hAnsi="Helvetica"/>
        </w:rPr>
        <w:t xml:space="preserve"> distributed</w:t>
      </w:r>
      <w:r w:rsidR="007E33A7">
        <w:rPr>
          <w:rFonts w:ascii="Helvetica" w:hAnsi="Helvetica"/>
        </w:rPr>
        <w:t xml:space="preserve"> functional imaging preprocessing workflows</w:t>
      </w:r>
      <w:r w:rsidR="00110F0C">
        <w:rPr>
          <w:rFonts w:ascii="Helvetica" w:hAnsi="Helvetica"/>
        </w:rPr>
        <w:t xml:space="preserve"> by exploiting the slow temporal structure of the fluorescence baseline</w:t>
      </w:r>
      <w:r w:rsidR="004266CD">
        <w:rPr>
          <w:rFonts w:ascii="Helvetica" w:hAnsi="Helvetica"/>
        </w:rPr>
        <w:t xml:space="preserve">. </w:t>
      </w:r>
      <w:r w:rsidR="00C23F19">
        <w:rPr>
          <w:rFonts w:ascii="Helvetica" w:hAnsi="Helvetica"/>
        </w:rPr>
        <w:t>instead of estimating the baseline fluorescence for every time point, we instead estimate the baseline</w:t>
      </w:r>
      <w:r w:rsidR="00014EF7">
        <w:rPr>
          <w:rFonts w:ascii="Helvetica" w:hAnsi="Helvetica"/>
        </w:rPr>
        <w:t xml:space="preserve"> for a sparse, evenly-</w:t>
      </w:r>
      <w:r w:rsidR="00C23F19">
        <w:rPr>
          <w:rFonts w:ascii="Helvetica" w:hAnsi="Helvetica"/>
        </w:rPr>
        <w:t xml:space="preserve">distributed subset of time </w:t>
      </w:r>
      <w:r w:rsidR="00014EF7">
        <w:rPr>
          <w:rFonts w:ascii="Helvetica" w:hAnsi="Helvetica"/>
        </w:rPr>
        <w:t>points, and then save this down</w:t>
      </w:r>
      <w:r w:rsidR="004818F8">
        <w:rPr>
          <w:rFonts w:ascii="Helvetica" w:hAnsi="Helvetica"/>
        </w:rPr>
        <w:t xml:space="preserve"> </w:t>
      </w:r>
      <w:r w:rsidR="00014EF7">
        <w:rPr>
          <w:rFonts w:ascii="Helvetica" w:hAnsi="Helvetica"/>
        </w:rPr>
        <w:t>sampled baseline to disk.</w:t>
      </w:r>
      <w:r w:rsidR="00B9495E">
        <w:rPr>
          <w:rFonts w:ascii="Helvetica" w:hAnsi="Helvetica"/>
        </w:rPr>
        <w:t xml:space="preserve"> </w:t>
      </w:r>
      <w:r w:rsidR="00BB58F5">
        <w:rPr>
          <w:rFonts w:ascii="Helvetica" w:hAnsi="Helvetica"/>
        </w:rPr>
        <w:t>For subsequent baseline normalization, the baseline for every time</w:t>
      </w:r>
      <w:r w:rsidR="004818F8">
        <w:rPr>
          <w:rFonts w:ascii="Helvetica" w:hAnsi="Helvetica"/>
        </w:rPr>
        <w:t xml:space="preserve"> </w:t>
      </w:r>
      <w:r w:rsidR="00BB58F5">
        <w:rPr>
          <w:rFonts w:ascii="Helvetica" w:hAnsi="Helvetica"/>
        </w:rPr>
        <w:t>point can be estimated</w:t>
      </w:r>
      <w:r w:rsidR="00110F0C">
        <w:rPr>
          <w:rFonts w:ascii="Helvetica" w:hAnsi="Helvetica"/>
        </w:rPr>
        <w:t xml:space="preserve"> independently</w:t>
      </w:r>
      <w:r w:rsidR="00BB58F5">
        <w:rPr>
          <w:rFonts w:ascii="Helvetica" w:hAnsi="Helvetica"/>
        </w:rPr>
        <w:t xml:space="preserve"> by interpolating the compressed baseline</w:t>
      </w:r>
      <w:r w:rsidR="009D46BD">
        <w:rPr>
          <w:rFonts w:ascii="Helvetica" w:hAnsi="Helvetica"/>
        </w:rPr>
        <w:t>, e.g. via</w:t>
      </w:r>
      <w:r w:rsidR="00BB58F5">
        <w:rPr>
          <w:rFonts w:ascii="Helvetica" w:hAnsi="Helvetica"/>
        </w:rPr>
        <w:t xml:space="preserve"> loading a few images from disk.</w:t>
      </w:r>
      <w:r w:rsidR="00B9495E">
        <w:rPr>
          <w:rFonts w:ascii="Helvetica" w:hAnsi="Helvetica"/>
        </w:rPr>
        <w:t xml:space="preserve"> Thus, via baseline compression, we can avoid</w:t>
      </w:r>
      <w:r w:rsidR="00110F0C">
        <w:rPr>
          <w:rFonts w:ascii="Helvetica" w:hAnsi="Helvetica"/>
        </w:rPr>
        <w:t xml:space="preserve"> the inter-image dependencies and concomitant</w:t>
      </w:r>
      <w:r w:rsidR="00B9495E">
        <w:rPr>
          <w:rFonts w:ascii="Helvetica" w:hAnsi="Helvetica"/>
        </w:rPr>
        <w:t xml:space="preserve"> data repartitioning</w:t>
      </w:r>
      <w:r w:rsidR="00110F0C">
        <w:rPr>
          <w:rFonts w:ascii="Helvetica" w:hAnsi="Helvetica"/>
        </w:rPr>
        <w:t xml:space="preserve"> present in the simple parallel preprocessing workflow</w:t>
      </w:r>
      <w:r w:rsidR="00AF28FC">
        <w:rPr>
          <w:rFonts w:ascii="Helvetica" w:hAnsi="Helvetica"/>
        </w:rPr>
        <w:t xml:space="preserve"> presented above</w:t>
      </w:r>
      <w:r w:rsidR="00B9495E">
        <w:rPr>
          <w:rFonts w:ascii="Helvetica" w:hAnsi="Helvetica"/>
        </w:rPr>
        <w:t>.</w:t>
      </w:r>
      <w:r w:rsidR="00110F0C">
        <w:rPr>
          <w:rFonts w:ascii="Helvetica" w:hAnsi="Helvetica"/>
        </w:rPr>
        <w:t xml:space="preserve"> The result is faster, more stable preprocessing of functional imaging data, but this comes at the expense of accuracy.</w:t>
      </w:r>
      <w:r w:rsidR="00B9495E">
        <w:rPr>
          <w:rFonts w:ascii="Helvetica" w:hAnsi="Helvetica"/>
        </w:rPr>
        <w:t xml:space="preserve"> </w:t>
      </w:r>
    </w:p>
    <w:p w14:paraId="2CCAFC0D" w14:textId="77777777" w:rsidR="004F0100" w:rsidRDefault="004F0100" w:rsidP="00D248A1">
      <w:pPr>
        <w:spacing w:line="480" w:lineRule="auto"/>
        <w:rPr>
          <w:rFonts w:ascii="Helvetica" w:hAnsi="Helvetica"/>
        </w:rPr>
      </w:pPr>
    </w:p>
    <w:p w14:paraId="1BF73352" w14:textId="1B4D6B89" w:rsidR="004F0100" w:rsidRDefault="004F0100" w:rsidP="004F0100">
      <w:pPr>
        <w:pStyle w:val="Heading2"/>
      </w:pPr>
      <w:bookmarkStart w:id="135" w:name="_Toc536627124"/>
      <w:r>
        <w:t>Results</w:t>
      </w:r>
      <w:bookmarkEnd w:id="135"/>
    </w:p>
    <w:p w14:paraId="62311686" w14:textId="572D0B2C" w:rsidR="008A69D0" w:rsidRDefault="00AF28FC" w:rsidP="00D248A1">
      <w:pPr>
        <w:spacing w:line="480" w:lineRule="auto"/>
        <w:rPr>
          <w:rFonts w:ascii="Helvetica" w:hAnsi="Helvetica"/>
        </w:rPr>
      </w:pPr>
      <w:r>
        <w:rPr>
          <w:rFonts w:ascii="Helvetica" w:hAnsi="Helvetica"/>
        </w:rPr>
        <w:t>Given the limitations in</w:t>
      </w:r>
      <w:r w:rsidR="00D13E6F">
        <w:rPr>
          <w:rFonts w:ascii="Helvetica" w:hAnsi="Helvetica"/>
        </w:rPr>
        <w:t>herent to</w:t>
      </w:r>
      <w:r>
        <w:rPr>
          <w:rFonts w:ascii="Helvetica" w:hAnsi="Helvetica"/>
        </w:rPr>
        <w:t xml:space="preserve"> the parallel preprocessing workflow</w:t>
      </w:r>
      <w:r w:rsidR="00D13E6F">
        <w:rPr>
          <w:rFonts w:ascii="Helvetica" w:hAnsi="Helvetica"/>
        </w:rPr>
        <w:t xml:space="preserve"> presented earlier,</w:t>
      </w:r>
      <w:r>
        <w:rPr>
          <w:rFonts w:ascii="Helvetica" w:hAnsi="Helvetica"/>
        </w:rPr>
        <w:t xml:space="preserve"> </w:t>
      </w:r>
      <w:r w:rsidR="00AB091A">
        <w:rPr>
          <w:rFonts w:ascii="Helvetica" w:hAnsi="Helvetica"/>
        </w:rPr>
        <w:t>I</w:t>
      </w:r>
      <w:r w:rsidR="00D25421">
        <w:rPr>
          <w:rFonts w:ascii="Helvetica" w:hAnsi="Helvetica"/>
        </w:rPr>
        <w:t xml:space="preserve"> w</w:t>
      </w:r>
      <w:r w:rsidR="00AB091A">
        <w:rPr>
          <w:rFonts w:ascii="Helvetica" w:hAnsi="Helvetica"/>
        </w:rPr>
        <w:t>as</w:t>
      </w:r>
      <w:r w:rsidR="00D25421">
        <w:rPr>
          <w:rFonts w:ascii="Helvetica" w:hAnsi="Helvetica"/>
        </w:rPr>
        <w:t xml:space="preserve"> motivated to find a way to </w:t>
      </w:r>
      <w:r w:rsidR="005B3983">
        <w:rPr>
          <w:rFonts w:ascii="Helvetica" w:hAnsi="Helvetica"/>
        </w:rPr>
        <w:t>dynamically calculate</w:t>
      </w:r>
      <w:r w:rsidR="00D25421">
        <w:rPr>
          <w:rFonts w:ascii="Helvetica" w:hAnsi="Helvetica"/>
        </w:rPr>
        <w:t xml:space="preserve"> baseline normalization without extensive data repartitioning</w:t>
      </w:r>
      <w:r w:rsidR="00300860">
        <w:rPr>
          <w:rFonts w:ascii="Helvetica" w:hAnsi="Helvetica"/>
        </w:rPr>
        <w:t xml:space="preserve">, i.e. a way to perform baseline normalization independently for each </w:t>
      </w:r>
      <w:r w:rsidR="00D13E6F">
        <w:rPr>
          <w:rFonts w:ascii="Helvetica" w:hAnsi="Helvetica"/>
        </w:rPr>
        <w:t>image</w:t>
      </w:r>
      <w:r w:rsidR="00300860">
        <w:rPr>
          <w:rFonts w:ascii="Helvetica" w:hAnsi="Helvetica"/>
        </w:rPr>
        <w:t xml:space="preserve">. </w:t>
      </w:r>
      <w:r w:rsidR="00AB091A">
        <w:rPr>
          <w:rFonts w:ascii="Helvetica" w:hAnsi="Helvetica"/>
        </w:rPr>
        <w:t>A</w:t>
      </w:r>
      <w:r w:rsidR="00CB61FB">
        <w:rPr>
          <w:rFonts w:ascii="Helvetica" w:hAnsi="Helvetica"/>
        </w:rPr>
        <w:t xml:space="preserve"> conceptually</w:t>
      </w:r>
      <w:r w:rsidR="00AB091A">
        <w:rPr>
          <w:rFonts w:ascii="Helvetica" w:hAnsi="Helvetica"/>
        </w:rPr>
        <w:t xml:space="preserve"> simple solution would be to compute the full baseline once, </w:t>
      </w:r>
      <w:r w:rsidR="00874525">
        <w:rPr>
          <w:rFonts w:ascii="Helvetica" w:hAnsi="Helvetica"/>
        </w:rPr>
        <w:t>save the resulting baseline images to disk</w:t>
      </w:r>
      <w:r w:rsidR="00417D02">
        <w:rPr>
          <w:rFonts w:ascii="Helvetica" w:hAnsi="Helvetica"/>
        </w:rPr>
        <w:t xml:space="preserve"> – i.e., complete the computational graph shown in </w:t>
      </w:r>
      <w:r w:rsidR="00417D02" w:rsidRPr="00417D02">
        <w:rPr>
          <w:rFonts w:ascii="Helvetica" w:hAnsi="Helvetica"/>
          <w:b/>
        </w:rPr>
        <w:t>Fig 5.2</w:t>
      </w:r>
      <w:r w:rsidR="00417D02">
        <w:rPr>
          <w:rFonts w:ascii="Helvetica" w:hAnsi="Helvetica"/>
        </w:rPr>
        <w:t xml:space="preserve"> --</w:t>
      </w:r>
      <w:r w:rsidR="00874525">
        <w:rPr>
          <w:rFonts w:ascii="Helvetica" w:hAnsi="Helvetica"/>
        </w:rPr>
        <w:t xml:space="preserve"> </w:t>
      </w:r>
      <w:r w:rsidR="00AB091A">
        <w:rPr>
          <w:rFonts w:ascii="Helvetica" w:hAnsi="Helvetica"/>
        </w:rPr>
        <w:t>then load</w:t>
      </w:r>
      <w:r w:rsidR="00417D02">
        <w:rPr>
          <w:rFonts w:ascii="Helvetica" w:hAnsi="Helvetica"/>
        </w:rPr>
        <w:t xml:space="preserve"> the</w:t>
      </w:r>
      <w:r w:rsidR="00AB091A">
        <w:rPr>
          <w:rFonts w:ascii="Helvetica" w:hAnsi="Helvetica"/>
        </w:rPr>
        <w:t xml:space="preserve"> baseline images as needed</w:t>
      </w:r>
      <w:r w:rsidR="00C710D4">
        <w:rPr>
          <w:rFonts w:ascii="Helvetica" w:hAnsi="Helvetica"/>
        </w:rPr>
        <w:t xml:space="preserve"> for subsequent normalization</w:t>
      </w:r>
      <w:r w:rsidR="008B2D56">
        <w:rPr>
          <w:rFonts w:ascii="Helvetica" w:hAnsi="Helvetica"/>
        </w:rPr>
        <w:t xml:space="preserve"> (</w:t>
      </w:r>
      <w:r w:rsidR="005B3380">
        <w:rPr>
          <w:rFonts w:ascii="Helvetica" w:hAnsi="Helvetica"/>
          <w:b/>
        </w:rPr>
        <w:t xml:space="preserve">Fig </w:t>
      </w:r>
      <w:r w:rsidR="00417D02">
        <w:rPr>
          <w:rFonts w:ascii="Helvetica" w:hAnsi="Helvetica"/>
          <w:b/>
        </w:rPr>
        <w:t>5</w:t>
      </w:r>
      <w:r w:rsidR="005B3380">
        <w:rPr>
          <w:rFonts w:ascii="Helvetica" w:hAnsi="Helvetica"/>
          <w:b/>
        </w:rPr>
        <w:t>.</w:t>
      </w:r>
      <w:r w:rsidR="00417D02">
        <w:rPr>
          <w:rFonts w:ascii="Helvetica" w:hAnsi="Helvetica"/>
          <w:b/>
        </w:rPr>
        <w:t>3</w:t>
      </w:r>
      <w:r w:rsidR="005B3380">
        <w:rPr>
          <w:rFonts w:ascii="Helvetica" w:hAnsi="Helvetica"/>
          <w:b/>
        </w:rPr>
        <w:t>a</w:t>
      </w:r>
      <w:r w:rsidR="008B2D56">
        <w:rPr>
          <w:rFonts w:ascii="Helvetica" w:hAnsi="Helvetica"/>
        </w:rPr>
        <w:t>)</w:t>
      </w:r>
      <w:r w:rsidR="00AB091A">
        <w:rPr>
          <w:rFonts w:ascii="Helvetica" w:hAnsi="Helvetica"/>
        </w:rPr>
        <w:t xml:space="preserve">. </w:t>
      </w:r>
      <w:r w:rsidR="008B2D56">
        <w:rPr>
          <w:rFonts w:ascii="Helvetica" w:hAnsi="Helvetica"/>
        </w:rPr>
        <w:t>However,</w:t>
      </w:r>
      <w:r w:rsidR="00CB61FB">
        <w:rPr>
          <w:rFonts w:ascii="Helvetica" w:hAnsi="Helvetica"/>
        </w:rPr>
        <w:t xml:space="preserve"> in practice</w:t>
      </w:r>
      <w:r w:rsidR="008B2D56">
        <w:rPr>
          <w:rFonts w:ascii="Helvetica" w:hAnsi="Helvetica"/>
        </w:rPr>
        <w:t xml:space="preserve"> this</w:t>
      </w:r>
      <w:r w:rsidR="00F73EB2">
        <w:rPr>
          <w:rFonts w:ascii="Helvetica" w:hAnsi="Helvetica"/>
        </w:rPr>
        <w:t xml:space="preserve"> approach</w:t>
      </w:r>
      <w:r w:rsidR="008B2D56">
        <w:rPr>
          <w:rFonts w:ascii="Helvetica" w:hAnsi="Helvetica"/>
        </w:rPr>
        <w:t xml:space="preserve"> would </w:t>
      </w:r>
      <w:r w:rsidR="007644E9">
        <w:rPr>
          <w:rFonts w:ascii="Helvetica" w:hAnsi="Helvetica"/>
        </w:rPr>
        <w:t>demand</w:t>
      </w:r>
      <w:r w:rsidR="008B2D56">
        <w:rPr>
          <w:rFonts w:ascii="Helvetica" w:hAnsi="Helvetica"/>
        </w:rPr>
        <w:t xml:space="preserve"> </w:t>
      </w:r>
      <w:r w:rsidR="00C77DD6">
        <w:rPr>
          <w:rFonts w:ascii="Helvetica" w:hAnsi="Helvetica"/>
        </w:rPr>
        <w:t>extensive data duplication</w:t>
      </w:r>
      <w:r w:rsidR="00F73EB2">
        <w:rPr>
          <w:rFonts w:ascii="Helvetica" w:hAnsi="Helvetica"/>
        </w:rPr>
        <w:t xml:space="preserve">, which </w:t>
      </w:r>
      <w:r w:rsidR="002046F3">
        <w:rPr>
          <w:rFonts w:ascii="Helvetica" w:hAnsi="Helvetica"/>
        </w:rPr>
        <w:t>may be undesirable</w:t>
      </w:r>
      <w:r w:rsidR="0025604F">
        <w:rPr>
          <w:rFonts w:ascii="Helvetica" w:hAnsi="Helvetica"/>
        </w:rPr>
        <w:t xml:space="preserve"> – for each image, the baseline of that image </w:t>
      </w:r>
      <w:r w:rsidR="0025604F">
        <w:rPr>
          <w:rFonts w:ascii="Helvetica" w:hAnsi="Helvetica"/>
        </w:rPr>
        <w:lastRenderedPageBreak/>
        <w:t xml:space="preserve">would need to be saved to disk, </w:t>
      </w:r>
      <w:r w:rsidR="00A76BEB">
        <w:rPr>
          <w:rFonts w:ascii="Helvetica" w:hAnsi="Helvetica"/>
        </w:rPr>
        <w:t>thereby</w:t>
      </w:r>
      <w:r w:rsidR="0025604F">
        <w:rPr>
          <w:rFonts w:ascii="Helvetica" w:hAnsi="Helvetica"/>
        </w:rPr>
        <w:t xml:space="preserve"> doubling</w:t>
      </w:r>
      <w:r w:rsidR="00417D02">
        <w:rPr>
          <w:rFonts w:ascii="Helvetica" w:hAnsi="Helvetica"/>
        </w:rPr>
        <w:t xml:space="preserve"> (at a minimum)</w:t>
      </w:r>
      <w:r w:rsidR="0025604F">
        <w:rPr>
          <w:rFonts w:ascii="Helvetica" w:hAnsi="Helvetica"/>
        </w:rPr>
        <w:t xml:space="preserve"> </w:t>
      </w:r>
      <w:r w:rsidR="0097752F">
        <w:rPr>
          <w:rFonts w:ascii="Helvetica" w:hAnsi="Helvetica"/>
        </w:rPr>
        <w:t>the storage footprint</w:t>
      </w:r>
      <w:r w:rsidR="00A76BEB">
        <w:rPr>
          <w:rFonts w:ascii="Helvetica" w:hAnsi="Helvetica"/>
        </w:rPr>
        <w:t xml:space="preserve"> of the dataset</w:t>
      </w:r>
      <w:r w:rsidR="00F73EB2">
        <w:rPr>
          <w:rFonts w:ascii="Helvetica" w:hAnsi="Helvetica"/>
        </w:rPr>
        <w:t>.</w:t>
      </w:r>
      <w:r w:rsidR="00BE31EF">
        <w:rPr>
          <w:rFonts w:ascii="Helvetica" w:hAnsi="Helvetica"/>
        </w:rPr>
        <w:t xml:space="preserve"> </w:t>
      </w:r>
      <w:r w:rsidR="007644E9">
        <w:rPr>
          <w:rFonts w:ascii="Helvetica" w:hAnsi="Helvetica"/>
        </w:rPr>
        <w:t>However,</w:t>
      </w:r>
      <w:r w:rsidR="007E2EC9">
        <w:rPr>
          <w:rFonts w:ascii="Helvetica" w:hAnsi="Helvetica"/>
        </w:rPr>
        <w:t xml:space="preserve"> if</w:t>
      </w:r>
      <w:r w:rsidR="00260B0E">
        <w:rPr>
          <w:rFonts w:ascii="Helvetica" w:hAnsi="Helvetica"/>
        </w:rPr>
        <w:t xml:space="preserve"> we could </w:t>
      </w:r>
      <w:r w:rsidR="00E425F6">
        <w:rPr>
          <w:rFonts w:ascii="Helvetica" w:hAnsi="Helvetica"/>
        </w:rPr>
        <w:t>generate</w:t>
      </w:r>
      <w:r w:rsidR="00260B0E">
        <w:rPr>
          <w:rFonts w:ascii="Helvetica" w:hAnsi="Helvetica"/>
        </w:rPr>
        <w:t xml:space="preserve"> a </w:t>
      </w:r>
      <w:r w:rsidR="00260B0E" w:rsidRPr="00482341">
        <w:rPr>
          <w:rFonts w:ascii="Helvetica" w:hAnsi="Helvetica"/>
          <w:i/>
        </w:rPr>
        <w:t>compressed</w:t>
      </w:r>
      <w:r w:rsidR="00260B0E">
        <w:rPr>
          <w:rFonts w:ascii="Helvetica" w:hAnsi="Helvetica"/>
        </w:rPr>
        <w:t xml:space="preserve"> version of the fluorescence baseline</w:t>
      </w:r>
      <w:r w:rsidR="00E425F6">
        <w:rPr>
          <w:rFonts w:ascii="Helvetica" w:hAnsi="Helvetica"/>
        </w:rPr>
        <w:t xml:space="preserve"> and save it</w:t>
      </w:r>
      <w:r w:rsidR="00260B0E">
        <w:rPr>
          <w:rFonts w:ascii="Helvetica" w:hAnsi="Helvetica"/>
        </w:rPr>
        <w:t xml:space="preserve"> to disk</w:t>
      </w:r>
      <w:r w:rsidR="007E2EC9">
        <w:rPr>
          <w:rFonts w:ascii="Helvetica" w:hAnsi="Helvetica"/>
        </w:rPr>
        <w:t xml:space="preserve">, we could then </w:t>
      </w:r>
      <w:r w:rsidR="00260B0E">
        <w:rPr>
          <w:rFonts w:ascii="Helvetica" w:hAnsi="Helvetica"/>
        </w:rPr>
        <w:t>use this compressed baseline to generate reconstructed individual baseline images when needed</w:t>
      </w:r>
      <w:r w:rsidR="00B63308">
        <w:rPr>
          <w:rFonts w:ascii="Helvetica" w:hAnsi="Helvetica"/>
        </w:rPr>
        <w:t xml:space="preserve"> without duplicating the entire dataset</w:t>
      </w:r>
      <w:r w:rsidR="00C710D4">
        <w:rPr>
          <w:rFonts w:ascii="Helvetica" w:hAnsi="Helvetica"/>
        </w:rPr>
        <w:t>. These reconstructed baseline images could</w:t>
      </w:r>
      <w:r w:rsidR="00A91A20">
        <w:rPr>
          <w:rFonts w:ascii="Helvetica" w:hAnsi="Helvetica"/>
        </w:rPr>
        <w:t xml:space="preserve"> then</w:t>
      </w:r>
      <w:r w:rsidR="00C710D4">
        <w:rPr>
          <w:rFonts w:ascii="Helvetica" w:hAnsi="Helvetica"/>
        </w:rPr>
        <w:t xml:space="preserve"> be used for normalizing the corresponding raw fluorescence images.</w:t>
      </w:r>
      <w:r w:rsidR="00803A44">
        <w:rPr>
          <w:rFonts w:ascii="Helvetica" w:hAnsi="Helvetica"/>
        </w:rPr>
        <w:t xml:space="preserve"> How could we compress the baseline?</w:t>
      </w:r>
      <w:r w:rsidR="00C710D4">
        <w:rPr>
          <w:rFonts w:ascii="Helvetica" w:hAnsi="Helvetica"/>
        </w:rPr>
        <w:t xml:space="preserve"> </w:t>
      </w:r>
      <w:r w:rsidR="00A91A20">
        <w:rPr>
          <w:rFonts w:ascii="Helvetica" w:hAnsi="Helvetica"/>
        </w:rPr>
        <w:t>The fluorescence baseline var</w:t>
      </w:r>
      <w:r w:rsidR="00803A44">
        <w:rPr>
          <w:rFonts w:ascii="Helvetica" w:hAnsi="Helvetica"/>
        </w:rPr>
        <w:t>ies slowly in time, as the chief drivers of baseline fluctuations are photobleaching and changes in cell state, both of which occur at a relatively slow timescale. With this in mind,</w:t>
      </w:r>
      <w:r w:rsidR="00A91A20">
        <w:rPr>
          <w:rFonts w:ascii="Helvetica" w:hAnsi="Helvetica"/>
        </w:rPr>
        <w:t xml:space="preserve"> it should be</w:t>
      </w:r>
      <w:r w:rsidR="00803A44">
        <w:rPr>
          <w:rFonts w:ascii="Helvetica" w:hAnsi="Helvetica"/>
        </w:rPr>
        <w:t xml:space="preserve"> possible to represent the dynamics of the full baseline by downsampling and interpolating between a relatively small number of time points.</w:t>
      </w:r>
      <w:r w:rsidR="0040589E">
        <w:rPr>
          <w:rFonts w:ascii="Helvetica" w:hAnsi="Helvetica"/>
        </w:rPr>
        <w:t xml:space="preserve"> Thus, </w:t>
      </w:r>
      <w:r w:rsidR="000E3A5A">
        <w:rPr>
          <w:rFonts w:ascii="Helvetica" w:hAnsi="Helvetica"/>
        </w:rPr>
        <w:t>we decided to test the following procedure: first,</w:t>
      </w:r>
      <w:r w:rsidR="0088338D">
        <w:rPr>
          <w:rFonts w:ascii="Helvetica" w:hAnsi="Helvetica"/>
        </w:rPr>
        <w:t xml:space="preserve"> for each pixel, calculate the baseline fluorescence at a small set of evenly distributed time points</w:t>
      </w:r>
      <w:r w:rsidR="003C4BB1">
        <w:rPr>
          <w:rFonts w:ascii="Helvetica" w:hAnsi="Helvetica"/>
        </w:rPr>
        <w:t>, and save these points as well as the</w:t>
      </w:r>
      <w:r w:rsidR="00D809C8">
        <w:rPr>
          <w:rFonts w:ascii="Helvetica" w:hAnsi="Helvetica"/>
        </w:rPr>
        <w:t xml:space="preserve"> subsampled baseline to disk in a file format that allows</w:t>
      </w:r>
      <w:r w:rsidR="007314AE">
        <w:rPr>
          <w:rFonts w:ascii="Helvetica" w:hAnsi="Helvetica"/>
        </w:rPr>
        <w:t xml:space="preserve"> fast</w:t>
      </w:r>
      <w:r w:rsidR="00D809C8">
        <w:rPr>
          <w:rFonts w:ascii="Helvetica" w:hAnsi="Helvetica"/>
        </w:rPr>
        <w:t xml:space="preserve"> </w:t>
      </w:r>
      <w:r w:rsidR="007314AE">
        <w:rPr>
          <w:rFonts w:ascii="Helvetica" w:hAnsi="Helvetica"/>
        </w:rPr>
        <w:t>reading from arbitrary array regions</w:t>
      </w:r>
      <w:r w:rsidR="00D809C8">
        <w:rPr>
          <w:rFonts w:ascii="Helvetica" w:hAnsi="Helvetica"/>
        </w:rPr>
        <w:t xml:space="preserve"> (e.g., raw binary or hdf5).</w:t>
      </w:r>
      <w:r w:rsidR="00E260D7">
        <w:rPr>
          <w:rFonts w:ascii="Helvetica" w:hAnsi="Helvetica"/>
        </w:rPr>
        <w:t xml:space="preserve"> Then</w:t>
      </w:r>
      <w:r w:rsidR="004D7CE2">
        <w:rPr>
          <w:rFonts w:ascii="Helvetica" w:hAnsi="Helvetica"/>
        </w:rPr>
        <w:t xml:space="preserve">, to </w:t>
      </w:r>
      <w:r w:rsidR="00C509FE">
        <w:rPr>
          <w:rFonts w:ascii="Helvetica" w:hAnsi="Helvetica"/>
        </w:rPr>
        <w:t xml:space="preserve">convert a raw image from time index </w:t>
      </w:r>
      <w:r w:rsidR="00C509FE" w:rsidRPr="00C509FE">
        <w:rPr>
          <w:rFonts w:ascii="Helvetica" w:hAnsi="Helvetica"/>
          <w:i/>
        </w:rPr>
        <w:t>t</w:t>
      </w:r>
      <w:r w:rsidR="00C509FE">
        <w:rPr>
          <w:rFonts w:ascii="Helvetica" w:hAnsi="Helvetica"/>
        </w:rPr>
        <w:t xml:space="preserve"> to a baseline-normalized image, we load the baseline images </w:t>
      </w:r>
      <w:proofErr w:type="spellStart"/>
      <w:r w:rsidR="00C509FE" w:rsidRPr="00C509FE">
        <w:rPr>
          <w:rFonts w:ascii="Helvetica" w:hAnsi="Helvetica"/>
          <w:i/>
        </w:rPr>
        <w:t>i</w:t>
      </w:r>
      <w:proofErr w:type="spellEnd"/>
      <w:r w:rsidR="00C509FE">
        <w:rPr>
          <w:rFonts w:ascii="Helvetica" w:hAnsi="Helvetica"/>
          <w:i/>
        </w:rPr>
        <w:t xml:space="preserve"> </w:t>
      </w:r>
      <w:r w:rsidR="00C509FE" w:rsidRPr="00C509FE">
        <w:rPr>
          <w:rFonts w:ascii="Helvetica" w:hAnsi="Helvetica"/>
        </w:rPr>
        <w:t>and</w:t>
      </w:r>
      <w:r w:rsidR="00C509FE" w:rsidRPr="00C509FE">
        <w:rPr>
          <w:rFonts w:ascii="Helvetica" w:hAnsi="Helvetica"/>
          <w:i/>
        </w:rPr>
        <w:t xml:space="preserve"> </w:t>
      </w:r>
      <w:proofErr w:type="spellStart"/>
      <w:r w:rsidR="00C509FE" w:rsidRPr="00C509FE">
        <w:rPr>
          <w:rFonts w:ascii="Helvetica" w:hAnsi="Helvetica"/>
          <w:i/>
        </w:rPr>
        <w:t>i</w:t>
      </w:r>
      <w:proofErr w:type="spellEnd"/>
      <w:r w:rsidR="00C509FE" w:rsidRPr="00C509FE">
        <w:rPr>
          <w:rFonts w:ascii="Helvetica" w:hAnsi="Helvetica"/>
          <w:i/>
        </w:rPr>
        <w:t xml:space="preserve"> + 1</w:t>
      </w:r>
      <w:r w:rsidR="00C509FE">
        <w:rPr>
          <w:rFonts w:ascii="Helvetica" w:hAnsi="Helvetica"/>
          <w:i/>
        </w:rPr>
        <w:t xml:space="preserve">, </w:t>
      </w:r>
      <w:r w:rsidR="00C509FE" w:rsidRPr="00C509FE">
        <w:rPr>
          <w:rFonts w:ascii="Helvetica" w:hAnsi="Helvetica"/>
        </w:rPr>
        <w:t>where</w:t>
      </w:r>
      <w:r w:rsidR="00C509FE">
        <w:rPr>
          <w:rFonts w:ascii="Helvetica" w:hAnsi="Helvetica"/>
        </w:rPr>
        <w:t xml:space="preserve"> </w:t>
      </w:r>
      <w:proofErr w:type="spellStart"/>
      <w:r w:rsidR="00C509FE">
        <w:rPr>
          <w:rFonts w:ascii="Helvetica" w:hAnsi="Helvetica"/>
          <w:i/>
        </w:rPr>
        <w:t>i</w:t>
      </w:r>
      <w:proofErr w:type="spellEnd"/>
      <w:r w:rsidR="00C509FE">
        <w:rPr>
          <w:rFonts w:ascii="Helvetica" w:hAnsi="Helvetica"/>
          <w:i/>
        </w:rPr>
        <w:t xml:space="preserve"> </w:t>
      </w:r>
      <w:r w:rsidR="00C509FE">
        <w:rPr>
          <w:rFonts w:ascii="Helvetica" w:hAnsi="Helvetica"/>
        </w:rPr>
        <w:t>denotes the</w:t>
      </w:r>
      <w:r w:rsidR="003B7CB4">
        <w:rPr>
          <w:rFonts w:ascii="Helvetica" w:hAnsi="Helvetica"/>
        </w:rPr>
        <w:t xml:space="preserve"> index of the</w:t>
      </w:r>
      <w:r w:rsidR="00C509FE">
        <w:rPr>
          <w:rFonts w:ascii="Helvetica" w:hAnsi="Helvetica"/>
        </w:rPr>
        <w:t xml:space="preserve"> subsampled time point </w:t>
      </w:r>
      <w:r w:rsidR="003B7CB4">
        <w:rPr>
          <w:rFonts w:ascii="Helvetica" w:hAnsi="Helvetica"/>
        </w:rPr>
        <w:t xml:space="preserve">that precedes time index </w:t>
      </w:r>
      <w:r w:rsidR="003B7CB4" w:rsidRPr="003B7CB4">
        <w:rPr>
          <w:rFonts w:ascii="Helvetica" w:hAnsi="Helvetica"/>
          <w:i/>
        </w:rPr>
        <w:t>t</w:t>
      </w:r>
      <w:r w:rsidR="003B7CB4">
        <w:rPr>
          <w:rFonts w:ascii="Helvetica" w:hAnsi="Helvetica"/>
          <w:i/>
        </w:rPr>
        <w:t>.</w:t>
      </w:r>
      <w:r w:rsidR="003C4BB1">
        <w:rPr>
          <w:rFonts w:ascii="Helvetica" w:hAnsi="Helvetica"/>
        </w:rPr>
        <w:t xml:space="preserve"> To linearly interpolate, a</w:t>
      </w:r>
      <w:r w:rsidR="003B7CB4">
        <w:rPr>
          <w:rFonts w:ascii="Helvetica" w:hAnsi="Helvetica"/>
        </w:rPr>
        <w:t xml:space="preserve"> weighted average of the two baseline images is computed based on the</w:t>
      </w:r>
      <w:r w:rsidR="003C4BB1">
        <w:rPr>
          <w:rFonts w:ascii="Helvetica" w:hAnsi="Helvetica"/>
        </w:rPr>
        <w:t xml:space="preserve"> relative</w:t>
      </w:r>
      <w:r w:rsidR="003B7CB4">
        <w:rPr>
          <w:rFonts w:ascii="Helvetica" w:hAnsi="Helvetica"/>
        </w:rPr>
        <w:t xml:space="preserve"> position of</w:t>
      </w:r>
      <w:r w:rsidR="00C00512">
        <w:rPr>
          <w:rFonts w:ascii="Helvetica" w:hAnsi="Helvetica"/>
        </w:rPr>
        <w:t xml:space="preserve"> raw image</w:t>
      </w:r>
      <w:r w:rsidR="003B7CB4">
        <w:rPr>
          <w:rFonts w:ascii="Helvetica" w:hAnsi="Helvetica"/>
        </w:rPr>
        <w:t xml:space="preserve"> time index </w:t>
      </w:r>
      <w:r w:rsidR="00C00512" w:rsidRPr="00C00512">
        <w:rPr>
          <w:rFonts w:ascii="Helvetica" w:hAnsi="Helvetica"/>
          <w:i/>
        </w:rPr>
        <w:t>t</w:t>
      </w:r>
      <w:r w:rsidR="00C00512">
        <w:rPr>
          <w:rFonts w:ascii="Helvetica" w:hAnsi="Helvetica"/>
          <w:i/>
        </w:rPr>
        <w:t xml:space="preserve"> </w:t>
      </w:r>
      <w:r w:rsidR="003C4BB1">
        <w:rPr>
          <w:rFonts w:ascii="Helvetica" w:hAnsi="Helvetica"/>
        </w:rPr>
        <w:t xml:space="preserve">in the interval </w:t>
      </w:r>
      <w:r w:rsidR="003C4BB1" w:rsidRPr="003C4BB1">
        <w:rPr>
          <w:rFonts w:ascii="Helvetica" w:hAnsi="Helvetica"/>
          <w:i/>
        </w:rPr>
        <w:t>(</w:t>
      </w:r>
      <w:proofErr w:type="spellStart"/>
      <w:r w:rsidR="003C4BB1">
        <w:rPr>
          <w:rFonts w:ascii="Helvetica" w:hAnsi="Helvetica"/>
          <w:i/>
        </w:rPr>
        <w:t>i</w:t>
      </w:r>
      <w:proofErr w:type="spellEnd"/>
      <w:r w:rsidR="003C4BB1" w:rsidRPr="003C4BB1">
        <w:rPr>
          <w:rFonts w:ascii="Helvetica" w:hAnsi="Helvetica"/>
          <w:i/>
        </w:rPr>
        <w:t xml:space="preserve">, </w:t>
      </w:r>
      <w:proofErr w:type="spellStart"/>
      <w:r w:rsidR="003C4BB1">
        <w:rPr>
          <w:rFonts w:ascii="Helvetica" w:hAnsi="Helvetica"/>
          <w:i/>
        </w:rPr>
        <w:t>i</w:t>
      </w:r>
      <w:proofErr w:type="spellEnd"/>
      <w:r w:rsidR="003C4BB1" w:rsidRPr="003C4BB1">
        <w:rPr>
          <w:rFonts w:ascii="Helvetica" w:hAnsi="Helvetica"/>
          <w:i/>
        </w:rPr>
        <w:t xml:space="preserve"> + 1)</w:t>
      </w:r>
      <w:r w:rsidR="003C4BB1">
        <w:rPr>
          <w:rFonts w:ascii="Helvetica" w:hAnsi="Helvetica"/>
        </w:rPr>
        <w:t xml:space="preserve">. </w:t>
      </w:r>
      <w:r w:rsidR="008474D9">
        <w:rPr>
          <w:rFonts w:ascii="Helvetica" w:hAnsi="Helvetica"/>
        </w:rPr>
        <w:t>The resulting reconstructed baseline image is then used to divisively normalize the raw image.</w:t>
      </w:r>
      <w:r w:rsidR="004F0100">
        <w:rPr>
          <w:rFonts w:ascii="Helvetica" w:hAnsi="Helvetica"/>
        </w:rPr>
        <w:t xml:space="preserve"> </w:t>
      </w:r>
    </w:p>
    <w:p w14:paraId="1504C1E1" w14:textId="3601A3F7" w:rsidR="00AC7ED1" w:rsidRDefault="007A1A7A" w:rsidP="00D248A1">
      <w:pPr>
        <w:spacing w:line="480" w:lineRule="auto"/>
        <w:rPr>
          <w:rFonts w:ascii="Helvetica" w:hAnsi="Helvetica"/>
        </w:rPr>
      </w:pPr>
      <w:r>
        <w:rPr>
          <w:rFonts w:ascii="Helvetica" w:hAnsi="Helvetica"/>
        </w:rPr>
        <w:t xml:space="preserve">In order to test whether the fluorescence baseline of active neurons could be </w:t>
      </w:r>
      <w:proofErr w:type="spellStart"/>
      <w:r>
        <w:rPr>
          <w:rFonts w:ascii="Helvetica" w:hAnsi="Helvetica"/>
        </w:rPr>
        <w:t>downsampled</w:t>
      </w:r>
      <w:proofErr w:type="spellEnd"/>
      <w:r>
        <w:rPr>
          <w:rFonts w:ascii="Helvetica" w:hAnsi="Helvetica"/>
        </w:rPr>
        <w:t xml:space="preserve"> with</w:t>
      </w:r>
      <w:r w:rsidR="00AC7ED1">
        <w:rPr>
          <w:rFonts w:ascii="Helvetica" w:hAnsi="Helvetica"/>
        </w:rPr>
        <w:t>, I first tested it on a few cells from a light sheet imaging dataset.</w:t>
      </w:r>
    </w:p>
    <w:p w14:paraId="4670CD5A" w14:textId="1039EED8" w:rsidR="00B05D22" w:rsidRDefault="008474D9" w:rsidP="00D248A1">
      <w:pPr>
        <w:spacing w:line="480" w:lineRule="auto"/>
        <w:rPr>
          <w:rFonts w:ascii="Helvetica" w:hAnsi="Helvetica"/>
        </w:rPr>
      </w:pPr>
      <w:r>
        <w:rPr>
          <w:rFonts w:ascii="Helvetica" w:hAnsi="Helvetica"/>
        </w:rPr>
        <w:lastRenderedPageBreak/>
        <w:t xml:space="preserve"> </w:t>
      </w:r>
    </w:p>
    <w:p w14:paraId="42055E0B" w14:textId="77777777" w:rsidR="00AC7ED1" w:rsidRDefault="00AC7ED1" w:rsidP="00D248A1">
      <w:pPr>
        <w:spacing w:line="480" w:lineRule="auto"/>
        <w:rPr>
          <w:rFonts w:ascii="Helvetica" w:hAnsi="Helvetica"/>
        </w:rPr>
      </w:pPr>
    </w:p>
    <w:p w14:paraId="296BABF5" w14:textId="77777777" w:rsidR="00B05D22" w:rsidRDefault="00B05D22" w:rsidP="00D248A1">
      <w:pPr>
        <w:spacing w:line="480" w:lineRule="auto"/>
        <w:rPr>
          <w:rFonts w:ascii="Helvetica" w:hAnsi="Helvetica"/>
        </w:rPr>
      </w:pPr>
    </w:p>
    <w:p w14:paraId="7AF8971E" w14:textId="33098DEF" w:rsidR="00750FFE" w:rsidRDefault="00750FFE" w:rsidP="00750FFE">
      <w:pPr>
        <w:pStyle w:val="Heading2"/>
      </w:pPr>
      <w:bookmarkStart w:id="136" w:name="_Toc536627125"/>
      <w:r>
        <w:t>Discussion</w:t>
      </w:r>
      <w:bookmarkEnd w:id="136"/>
    </w:p>
    <w:p w14:paraId="125BFE21" w14:textId="77777777" w:rsidR="00750FFE" w:rsidRDefault="00750FFE" w:rsidP="00D248A1">
      <w:pPr>
        <w:spacing w:line="480" w:lineRule="auto"/>
        <w:rPr>
          <w:rFonts w:ascii="Helvetica" w:hAnsi="Helvetica"/>
        </w:rPr>
      </w:pPr>
    </w:p>
    <w:p w14:paraId="1261FA2C" w14:textId="5EEB1D09" w:rsidR="001E2E8C" w:rsidRDefault="00A050FE" w:rsidP="005644A6">
      <w:pPr>
        <w:pStyle w:val="Heading2"/>
      </w:pPr>
      <w:r>
        <w:t>Materials and Methods</w:t>
      </w:r>
    </w:p>
    <w:p w14:paraId="00A2E920" w14:textId="77777777" w:rsidR="001E2E8C" w:rsidRDefault="001E2E8C" w:rsidP="00D248A1">
      <w:pPr>
        <w:spacing w:line="480" w:lineRule="auto"/>
        <w:rPr>
          <w:rFonts w:ascii="Helvetica" w:hAnsi="Helvetica"/>
        </w:rPr>
      </w:pPr>
    </w:p>
    <w:p w14:paraId="1C433095" w14:textId="2DD203EA" w:rsidR="00A050FE" w:rsidRDefault="001E2E8C" w:rsidP="00D248A1">
      <w:pPr>
        <w:spacing w:line="480" w:lineRule="auto"/>
        <w:rPr>
          <w:rFonts w:ascii="Helvetica" w:hAnsi="Helvetica"/>
        </w:rPr>
      </w:pPr>
      <w:r>
        <w:rPr>
          <w:rFonts w:ascii="Helvetica" w:hAnsi="Helvetica"/>
        </w:rPr>
        <w:t xml:space="preserve">Imaging data of larval zebrafish were collected on a custom-built light sheet microscope </w:t>
      </w:r>
      <w:r>
        <w:rPr>
          <w:rFonts w:ascii="Helvetica" w:hAnsi="Helvetica"/>
        </w:rPr>
        <w:fldChar w:fldCharType="begin" w:fldLock="1"/>
      </w:r>
      <w:r>
        <w:rPr>
          <w:rFonts w:ascii="Helvetica" w:hAnsi="Helvetica"/>
        </w:rPr>
        <w:instrText>ADDIN CSL_CITATION {"citationItems":[{"id":"ITEM-1","itemData":{"DOI":"10.1038/nmeth.3040","ISSN":"1548-7091","author":[{"dropping-particle":"","family":"Vladimirov","given":"Nikita","non-dropping-particle":"","parse-names":false,"suffix":""},{"dropping-particle":"","family":"Mu","given":"Yu","non-dropping-particle":"","parse-names":false,"suffix":""},{"dropping-particle":"","family":"Kawashima","given":"Takashi","non-dropping-particle":"","parse-names":false,"suffix":""},{"dropping-particle":"V","family":"Bennett","given":"Davis","non-dropping-particle":"","parse-names":false,"suffix":""},{"dropping-particle":"","family":"Yang","given":"Chao-Tsung","non-dropping-particle":"","parse-names":false,"suffix":""},{"dropping-particle":"","family":"Looger","given":"Loren L","non-dropping-particle":"","parse-names":false,"suffix":""},{"dropping-particle":"","family":"Keller","given":"Philipp J","non-dropping-particle":"","parse-names":false,"suffix":""},{"dropping-particle":"","family":"Freeman","given":"Jeremy","non-dropping-particle":"","parse-names":false,"suffix":""},{"dropping-particle":"","family":"Ahrens","given":"Misha B","non-dropping-particle":"","parse-names":false,"suffix":""}],"container-title":"Nature Methods","id":"ITEM-1","issue":"9","issued":{"date-parts":[["2014"]]},"page":"883-884","title":"Light-sheet functional imaging in fictively behaving zebrafish","type":"article-journal","volume":"11"},"uris":["http://www.mendeley.com/documents/?uuid=8ccf20e9-eed7-44fd-9488-3ce49018ce0c"]}],"mendeley":{"formattedCitation":"(Vladimirov et al. 2014)","plainTextFormattedCitation":"(Vladimirov et al. 2014)"},"properties":{"noteIndex":0},"schema":"https://github.com/citation-style-language/schema/raw/master/csl-citation.json"}</w:instrText>
      </w:r>
      <w:r>
        <w:rPr>
          <w:rFonts w:ascii="Helvetica" w:hAnsi="Helvetica"/>
        </w:rPr>
        <w:fldChar w:fldCharType="separate"/>
      </w:r>
      <w:r w:rsidRPr="001E2E8C">
        <w:rPr>
          <w:rFonts w:ascii="Helvetica" w:hAnsi="Helvetica"/>
          <w:noProof/>
        </w:rPr>
        <w:t>(Vladimirov et al. 2014)</w:t>
      </w:r>
      <w:r>
        <w:rPr>
          <w:rFonts w:ascii="Helvetica" w:hAnsi="Helvetica"/>
        </w:rPr>
        <w:fldChar w:fldCharType="end"/>
      </w:r>
      <w:r>
        <w:rPr>
          <w:rFonts w:ascii="Helvetica" w:hAnsi="Helvetica"/>
        </w:rPr>
        <w:t xml:space="preserve">. </w:t>
      </w:r>
      <w:r w:rsidR="00844D76">
        <w:rPr>
          <w:rFonts w:ascii="Helvetica" w:hAnsi="Helvetica"/>
        </w:rPr>
        <w:t>Single volumetric time points</w:t>
      </w:r>
      <w:r w:rsidR="005644A6">
        <w:rPr>
          <w:rFonts w:ascii="Helvetica" w:hAnsi="Helvetica"/>
        </w:rPr>
        <w:t xml:space="preserve"> were </w:t>
      </w:r>
      <w:r w:rsidR="00844D76">
        <w:rPr>
          <w:rFonts w:ascii="Helvetica" w:hAnsi="Helvetica"/>
        </w:rPr>
        <w:t>saved to disk as unstructured binary files</w:t>
      </w:r>
      <w:r w:rsidR="005644A6">
        <w:rPr>
          <w:rFonts w:ascii="Helvetica" w:hAnsi="Helvetica"/>
        </w:rPr>
        <w:t>,</w:t>
      </w:r>
      <w:r w:rsidR="00FA10B8">
        <w:rPr>
          <w:rFonts w:ascii="Helvetica" w:hAnsi="Helvetica"/>
        </w:rPr>
        <w:t xml:space="preserve"> one per time point. Raw data</w:t>
      </w:r>
      <w:r w:rsidR="005644A6">
        <w:rPr>
          <w:rFonts w:ascii="Helvetica" w:hAnsi="Helvetica"/>
        </w:rPr>
        <w:t xml:space="preserve"> </w:t>
      </w:r>
      <w:r w:rsidR="00FA10B8">
        <w:rPr>
          <w:rFonts w:ascii="Helvetica" w:hAnsi="Helvetica"/>
        </w:rPr>
        <w:t>files were each converted to hdf5 format</w:t>
      </w:r>
      <w:r w:rsidR="008D228F">
        <w:rPr>
          <w:rFonts w:ascii="Helvetica" w:hAnsi="Helvetica"/>
        </w:rPr>
        <w:t xml:space="preserve"> before being transferred to the network file system (NFS) at Janelia Research Campus</w:t>
      </w:r>
      <w:r w:rsidR="00595B90">
        <w:rPr>
          <w:rFonts w:ascii="Helvetica" w:hAnsi="Helvetica"/>
        </w:rPr>
        <w:t xml:space="preserve">. </w:t>
      </w:r>
    </w:p>
    <w:p w14:paraId="2E5EF1CD" w14:textId="3961FD1A" w:rsidR="007C3839" w:rsidRDefault="007C3839" w:rsidP="00D248A1">
      <w:pPr>
        <w:spacing w:line="480" w:lineRule="auto"/>
        <w:rPr>
          <w:rFonts w:ascii="Helvetica" w:hAnsi="Helvetica"/>
        </w:rPr>
      </w:pPr>
      <w:r>
        <w:rPr>
          <w:rFonts w:ascii="Helvetica" w:hAnsi="Helvetica"/>
        </w:rPr>
        <w:t xml:space="preserve">Imaging data of </w:t>
      </w:r>
      <w:r w:rsidRPr="007C3839">
        <w:rPr>
          <w:rFonts w:ascii="Helvetica" w:hAnsi="Helvetica"/>
          <w:i/>
        </w:rPr>
        <w:t>drosophila melanogaster</w:t>
      </w:r>
      <w:r>
        <w:rPr>
          <w:rFonts w:ascii="Helvetica" w:hAnsi="Helvetica"/>
        </w:rPr>
        <w:t xml:space="preserve"> larval explant were collected on a separate custom-built light sheet microscope </w:t>
      </w:r>
      <w:r w:rsidR="00E243DF">
        <w:rPr>
          <w:rFonts w:ascii="Helvetica" w:hAnsi="Helvetica"/>
        </w:rPr>
        <w:t>(</w:t>
      </w:r>
      <w:r w:rsidR="00E243DF" w:rsidRPr="00E243DF">
        <w:rPr>
          <w:rFonts w:ascii="Helvetica" w:hAnsi="Helvetica"/>
          <w:b/>
        </w:rPr>
        <w:t>CITE</w:t>
      </w:r>
      <w:r w:rsidR="00E243DF">
        <w:rPr>
          <w:rFonts w:ascii="Helvetica" w:hAnsi="Helvetica"/>
        </w:rPr>
        <w:t>)</w:t>
      </w:r>
      <w:r w:rsidR="003261D4">
        <w:rPr>
          <w:rFonts w:ascii="Helvetica" w:hAnsi="Helvetica"/>
        </w:rPr>
        <w:t>.</w:t>
      </w:r>
      <w:r w:rsidR="00ED26BE">
        <w:rPr>
          <w:rFonts w:ascii="Helvetica" w:hAnsi="Helvetica"/>
        </w:rPr>
        <w:t xml:space="preserve"> [explain </w:t>
      </w:r>
      <w:proofErr w:type="spellStart"/>
      <w:r w:rsidR="00ED26BE">
        <w:rPr>
          <w:rFonts w:ascii="Helvetica" w:hAnsi="Helvetica"/>
        </w:rPr>
        <w:t>keller</w:t>
      </w:r>
      <w:proofErr w:type="spellEnd"/>
      <w:r w:rsidR="00ED26BE">
        <w:rPr>
          <w:rFonts w:ascii="Helvetica" w:hAnsi="Helvetica"/>
        </w:rPr>
        <w:t xml:space="preserve"> lab post-processing, figure out what the ge</w:t>
      </w:r>
      <w:r w:rsidR="006F6505">
        <w:rPr>
          <w:rFonts w:ascii="Helvetica" w:hAnsi="Helvetica"/>
        </w:rPr>
        <w:t>notype the fly</w:t>
      </w:r>
      <w:r w:rsidR="004D27D0">
        <w:rPr>
          <w:rFonts w:ascii="Helvetica" w:hAnsi="Helvetica"/>
        </w:rPr>
        <w:t xml:space="preserve"> was</w:t>
      </w:r>
      <w:proofErr w:type="gramStart"/>
      <w:r w:rsidR="00ED26BE">
        <w:rPr>
          <w:rFonts w:ascii="Helvetica" w:hAnsi="Helvetica"/>
        </w:rPr>
        <w:t>]</w:t>
      </w:r>
      <w:r w:rsidR="003261D4">
        <w:rPr>
          <w:rFonts w:ascii="Helvetica" w:hAnsi="Helvetica"/>
        </w:rPr>
        <w:t xml:space="preserve"> </w:t>
      </w:r>
      <w:r w:rsidR="00717DD0">
        <w:rPr>
          <w:rFonts w:ascii="Helvetica" w:hAnsi="Helvetica"/>
        </w:rPr>
        <w:t>.</w:t>
      </w:r>
      <w:proofErr w:type="gramEnd"/>
    </w:p>
    <w:p w14:paraId="0DB6D04E" w14:textId="23CF0265" w:rsidR="00717DD0" w:rsidRDefault="00717DD0" w:rsidP="00D248A1">
      <w:pPr>
        <w:spacing w:line="480" w:lineRule="auto"/>
        <w:rPr>
          <w:rFonts w:ascii="Helvetica" w:hAnsi="Helvetica"/>
        </w:rPr>
      </w:pPr>
      <w:r>
        <w:rPr>
          <w:rFonts w:ascii="Helvetica" w:hAnsi="Helvetica"/>
        </w:rPr>
        <w:t xml:space="preserve">Distributed computing was performed using the </w:t>
      </w:r>
      <w:r w:rsidR="006C4F33">
        <w:rPr>
          <w:rFonts w:ascii="Helvetica" w:hAnsi="Helvetica"/>
        </w:rPr>
        <w:t>high-performance compute cluster at Ja</w:t>
      </w:r>
      <w:r w:rsidR="00C97116">
        <w:rPr>
          <w:rFonts w:ascii="Helvetica" w:hAnsi="Helvetica"/>
        </w:rPr>
        <w:t xml:space="preserve">nelia Research Campus. The compute cluster is divided into nodes, each of which has up to 48 CPU cores </w:t>
      </w:r>
    </w:p>
    <w:p w14:paraId="5BC48A9F" w14:textId="77777777" w:rsidR="00717DD0" w:rsidRPr="007C3839" w:rsidRDefault="00717DD0" w:rsidP="00D248A1">
      <w:pPr>
        <w:spacing w:line="480" w:lineRule="auto"/>
        <w:rPr>
          <w:rFonts w:ascii="Helvetica" w:hAnsi="Helvetica"/>
        </w:rPr>
      </w:pPr>
    </w:p>
    <w:p w14:paraId="094DFBD9" w14:textId="77777777" w:rsidR="007C3839" w:rsidRDefault="007C3839" w:rsidP="00D248A1">
      <w:pPr>
        <w:spacing w:line="480" w:lineRule="auto"/>
        <w:rPr>
          <w:rFonts w:ascii="Helvetica" w:hAnsi="Helvetica"/>
        </w:rPr>
      </w:pPr>
    </w:p>
    <w:p w14:paraId="65E90933" w14:textId="77777777" w:rsidR="001E2E8C" w:rsidRDefault="001E2E8C" w:rsidP="00D248A1">
      <w:pPr>
        <w:spacing w:line="480" w:lineRule="auto"/>
        <w:rPr>
          <w:rFonts w:ascii="Helvetica" w:hAnsi="Helvetica"/>
        </w:rPr>
      </w:pPr>
    </w:p>
    <w:p w14:paraId="713FB809" w14:textId="77777777" w:rsidR="001E2E8C" w:rsidRDefault="001E2E8C" w:rsidP="00D248A1">
      <w:pPr>
        <w:spacing w:line="480" w:lineRule="auto"/>
        <w:rPr>
          <w:rFonts w:ascii="Helvetica" w:hAnsi="Helvetica"/>
        </w:rPr>
      </w:pPr>
    </w:p>
    <w:p w14:paraId="681E6D79" w14:textId="671D383A" w:rsidR="00750FFE" w:rsidRPr="00C91212" w:rsidRDefault="00702754" w:rsidP="00702754">
      <w:pPr>
        <w:pStyle w:val="Heading1"/>
      </w:pPr>
      <w:bookmarkStart w:id="137" w:name="_Toc536627126"/>
      <w:r>
        <w:lastRenderedPageBreak/>
        <w:t>Concluding remarks</w:t>
      </w:r>
      <w:bookmarkEnd w:id="137"/>
    </w:p>
    <w:p w14:paraId="1A65FCE2" w14:textId="0B298F61" w:rsidR="00000F56" w:rsidRPr="00C91212" w:rsidRDefault="00AE4CD8" w:rsidP="00D0162E">
      <w:pPr>
        <w:jc w:val="both"/>
        <w:rPr>
          <w:rFonts w:ascii="Helvetica" w:eastAsia="Helvetica Neue" w:hAnsi="Helvetica" w:cs="Gill Sans"/>
        </w:rPr>
      </w:pPr>
      <w:r w:rsidRPr="00C91212">
        <w:rPr>
          <w:rFonts w:ascii="Helvetica" w:eastAsia="Helvetica Neue" w:hAnsi="Helvetica" w:cs="Gill Sans"/>
        </w:rPr>
        <w:tab/>
        <w:t xml:space="preserve"> </w:t>
      </w:r>
      <w:r w:rsidRPr="00C91212">
        <w:rPr>
          <w:rFonts w:ascii="Helvetica" w:eastAsia="Helvetica Neue" w:hAnsi="Helvetica" w:cs="Gill Sans"/>
        </w:rPr>
        <w:tab/>
        <w:t xml:space="preserve"> </w:t>
      </w:r>
      <w:r w:rsidRPr="00C91212">
        <w:rPr>
          <w:rFonts w:ascii="Helvetica" w:eastAsia="Helvetica Neue" w:hAnsi="Helvetica" w:cs="Gill Sans"/>
        </w:rPr>
        <w:tab/>
        <w:t xml:space="preserve"> </w:t>
      </w:r>
      <w:r w:rsidRPr="00C91212">
        <w:rPr>
          <w:rFonts w:ascii="Helvetica" w:eastAsia="Helvetica Neue" w:hAnsi="Helvetica" w:cs="Gill Sans"/>
        </w:rPr>
        <w:tab/>
      </w:r>
      <w:r w:rsidRPr="00C91212">
        <w:rPr>
          <w:rFonts w:ascii="Helvetica" w:eastAsia="Helvetica Neue" w:hAnsi="Helvetica" w:cs="Gill Sans"/>
        </w:rPr>
        <w:tab/>
      </w:r>
      <w:r w:rsidRPr="00C91212">
        <w:rPr>
          <w:rFonts w:ascii="Helvetica" w:eastAsia="Helvetica Neue" w:hAnsi="Helvetica" w:cs="Gill Sans"/>
        </w:rPr>
        <w:tab/>
      </w:r>
      <w:r w:rsidRPr="00C91212">
        <w:rPr>
          <w:rFonts w:ascii="Helvetica" w:eastAsia="Helvetica Neue" w:hAnsi="Helvetica" w:cs="Gill Sans"/>
        </w:rPr>
        <w:tab/>
      </w:r>
      <w:r w:rsidRPr="00C91212">
        <w:rPr>
          <w:rFonts w:ascii="Helvetica" w:eastAsia="Helvetica Neue" w:hAnsi="Helvetica" w:cs="Gill Sans"/>
        </w:rPr>
        <w:tab/>
      </w:r>
      <w:r w:rsidRPr="00C91212">
        <w:rPr>
          <w:rFonts w:ascii="Helvetica" w:eastAsia="Helvetica Neue" w:hAnsi="Helvetica" w:cs="Gill Sans"/>
        </w:rPr>
        <w:tab/>
      </w:r>
    </w:p>
    <w:p w14:paraId="2A9B63BA" w14:textId="2C1A3F4A" w:rsidR="001E2E8C" w:rsidRPr="001E2E8C" w:rsidRDefault="00000F56" w:rsidP="001E2E8C">
      <w:pPr>
        <w:widowControl w:val="0"/>
        <w:autoSpaceDE w:val="0"/>
        <w:autoSpaceDN w:val="0"/>
        <w:adjustRightInd w:val="0"/>
        <w:rPr>
          <w:rFonts w:ascii="Helvetica" w:eastAsia="Times New Roman" w:hAnsi="Helvetica" w:cs="Times New Roman"/>
          <w:noProof/>
        </w:rPr>
      </w:pPr>
      <w:r w:rsidRPr="00C91212">
        <w:rPr>
          <w:rFonts w:ascii="Helvetica" w:eastAsia="Helvetica Neue" w:hAnsi="Helvetica" w:cs="Gill Sans"/>
        </w:rPr>
        <w:fldChar w:fldCharType="begin" w:fldLock="1"/>
      </w:r>
      <w:r w:rsidRPr="00C91212">
        <w:rPr>
          <w:rFonts w:ascii="Helvetica" w:eastAsia="Helvetica Neue" w:hAnsi="Helvetica" w:cs="Gill Sans"/>
        </w:rPr>
        <w:instrText xml:space="preserve">ADDIN Mendeley Bibliography CSL_BIBLIOGRAPHY </w:instrText>
      </w:r>
      <w:r w:rsidRPr="00C91212">
        <w:rPr>
          <w:rFonts w:ascii="Helvetica" w:eastAsia="Helvetica Neue" w:hAnsi="Helvetica" w:cs="Gill Sans"/>
        </w:rPr>
        <w:fldChar w:fldCharType="separate"/>
      </w:r>
      <w:r w:rsidR="001E2E8C" w:rsidRPr="001E2E8C">
        <w:rPr>
          <w:rFonts w:ascii="Helvetica" w:eastAsia="Times New Roman" w:hAnsi="Helvetica" w:cs="Times New Roman"/>
          <w:b/>
          <w:bCs/>
          <w:noProof/>
        </w:rPr>
        <w:t>Ahrens MB</w:t>
      </w:r>
      <w:r w:rsidR="001E2E8C" w:rsidRPr="001E2E8C">
        <w:rPr>
          <w:rFonts w:ascii="Helvetica" w:eastAsia="Times New Roman" w:hAnsi="Helvetica" w:cs="Times New Roman"/>
          <w:noProof/>
        </w:rPr>
        <w:t xml:space="preserve">, </w:t>
      </w:r>
      <w:r w:rsidR="001E2E8C" w:rsidRPr="001E2E8C">
        <w:rPr>
          <w:rFonts w:ascii="Helvetica" w:eastAsia="Times New Roman" w:hAnsi="Helvetica" w:cs="Times New Roman"/>
          <w:b/>
          <w:bCs/>
          <w:noProof/>
        </w:rPr>
        <w:t>Li JM</w:t>
      </w:r>
      <w:r w:rsidR="001E2E8C" w:rsidRPr="001E2E8C">
        <w:rPr>
          <w:rFonts w:ascii="Helvetica" w:eastAsia="Times New Roman" w:hAnsi="Helvetica" w:cs="Times New Roman"/>
          <w:noProof/>
        </w:rPr>
        <w:t xml:space="preserve">, </w:t>
      </w:r>
      <w:r w:rsidR="001E2E8C" w:rsidRPr="001E2E8C">
        <w:rPr>
          <w:rFonts w:ascii="Helvetica" w:eastAsia="Times New Roman" w:hAnsi="Helvetica" w:cs="Times New Roman"/>
          <w:b/>
          <w:bCs/>
          <w:noProof/>
        </w:rPr>
        <w:t>Orger MB</w:t>
      </w:r>
      <w:r w:rsidR="001E2E8C" w:rsidRPr="001E2E8C">
        <w:rPr>
          <w:rFonts w:ascii="Helvetica" w:eastAsia="Times New Roman" w:hAnsi="Helvetica" w:cs="Times New Roman"/>
          <w:noProof/>
        </w:rPr>
        <w:t xml:space="preserve">, </w:t>
      </w:r>
      <w:r w:rsidR="001E2E8C" w:rsidRPr="001E2E8C">
        <w:rPr>
          <w:rFonts w:ascii="Helvetica" w:eastAsia="Times New Roman" w:hAnsi="Helvetica" w:cs="Times New Roman"/>
          <w:b/>
          <w:bCs/>
          <w:noProof/>
        </w:rPr>
        <w:t>Robson DN</w:t>
      </w:r>
      <w:r w:rsidR="001E2E8C" w:rsidRPr="001E2E8C">
        <w:rPr>
          <w:rFonts w:ascii="Helvetica" w:eastAsia="Times New Roman" w:hAnsi="Helvetica" w:cs="Times New Roman"/>
          <w:noProof/>
        </w:rPr>
        <w:t xml:space="preserve">, </w:t>
      </w:r>
      <w:r w:rsidR="001E2E8C" w:rsidRPr="001E2E8C">
        <w:rPr>
          <w:rFonts w:ascii="Helvetica" w:eastAsia="Times New Roman" w:hAnsi="Helvetica" w:cs="Times New Roman"/>
          <w:b/>
          <w:bCs/>
          <w:noProof/>
        </w:rPr>
        <w:t>Schier AF</w:t>
      </w:r>
      <w:r w:rsidR="001E2E8C" w:rsidRPr="001E2E8C">
        <w:rPr>
          <w:rFonts w:ascii="Helvetica" w:eastAsia="Times New Roman" w:hAnsi="Helvetica" w:cs="Times New Roman"/>
          <w:noProof/>
        </w:rPr>
        <w:t xml:space="preserve">, </w:t>
      </w:r>
      <w:r w:rsidR="001E2E8C" w:rsidRPr="001E2E8C">
        <w:rPr>
          <w:rFonts w:ascii="Helvetica" w:eastAsia="Times New Roman" w:hAnsi="Helvetica" w:cs="Times New Roman"/>
          <w:b/>
          <w:bCs/>
          <w:noProof/>
        </w:rPr>
        <w:t>Engert F</w:t>
      </w:r>
      <w:r w:rsidR="001E2E8C" w:rsidRPr="001E2E8C">
        <w:rPr>
          <w:rFonts w:ascii="Helvetica" w:eastAsia="Times New Roman" w:hAnsi="Helvetica" w:cs="Times New Roman"/>
          <w:noProof/>
        </w:rPr>
        <w:t xml:space="preserve">, </w:t>
      </w:r>
      <w:r w:rsidR="001E2E8C" w:rsidRPr="001E2E8C">
        <w:rPr>
          <w:rFonts w:ascii="Helvetica" w:eastAsia="Times New Roman" w:hAnsi="Helvetica" w:cs="Times New Roman"/>
          <w:b/>
          <w:bCs/>
          <w:noProof/>
        </w:rPr>
        <w:t>Portugues R</w:t>
      </w:r>
      <w:r w:rsidR="001E2E8C" w:rsidRPr="001E2E8C">
        <w:rPr>
          <w:rFonts w:ascii="Helvetica" w:eastAsia="Times New Roman" w:hAnsi="Helvetica" w:cs="Times New Roman"/>
          <w:noProof/>
        </w:rPr>
        <w:t xml:space="preserve">. Brain-wide neuronal dynamics during motor adaptation in zebrafish. </w:t>
      </w:r>
      <w:r w:rsidR="001E2E8C" w:rsidRPr="001E2E8C">
        <w:rPr>
          <w:rFonts w:ascii="Helvetica" w:eastAsia="Times New Roman" w:hAnsi="Helvetica" w:cs="Times New Roman"/>
          <w:i/>
          <w:iCs/>
          <w:noProof/>
        </w:rPr>
        <w:t>Nature</w:t>
      </w:r>
      <w:r w:rsidR="001E2E8C" w:rsidRPr="001E2E8C">
        <w:rPr>
          <w:rFonts w:ascii="Helvetica" w:eastAsia="Times New Roman" w:hAnsi="Helvetica" w:cs="Times New Roman"/>
          <w:noProof/>
        </w:rPr>
        <w:t xml:space="preserve"> 485: 471–477, 2012.</w:t>
      </w:r>
    </w:p>
    <w:p w14:paraId="264DAEFD"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Akimoto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Itoh H</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Miwa 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Ikeda K</w:t>
      </w:r>
      <w:r w:rsidRPr="001E2E8C">
        <w:rPr>
          <w:rFonts w:ascii="Helvetica" w:eastAsia="Times New Roman" w:hAnsi="Helvetica" w:cs="Times New Roman"/>
          <w:noProof/>
        </w:rPr>
        <w:t xml:space="preserve">. Immunohistochemical study of glutamine synthetase expression in early glial development. </w:t>
      </w:r>
      <w:r w:rsidRPr="001E2E8C">
        <w:rPr>
          <w:rFonts w:ascii="Helvetica" w:eastAsia="Times New Roman" w:hAnsi="Helvetica" w:cs="Times New Roman"/>
          <w:i/>
          <w:iCs/>
          <w:noProof/>
        </w:rPr>
        <w:t>Dev. Brain Res.</w:t>
      </w:r>
      <w:r w:rsidRPr="001E2E8C">
        <w:rPr>
          <w:rFonts w:ascii="Helvetica" w:eastAsia="Times New Roman" w:hAnsi="Helvetica" w:cs="Times New Roman"/>
          <w:noProof/>
        </w:rPr>
        <w:t xml:space="preserve"> (1993). doi: 10.1016/0165-3806(93)90154-3.</w:t>
      </w:r>
    </w:p>
    <w:p w14:paraId="0D3EE047"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Alliot F</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Godin I</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Pessac B</w:t>
      </w:r>
      <w:r w:rsidRPr="001E2E8C">
        <w:rPr>
          <w:rFonts w:ascii="Helvetica" w:eastAsia="Times New Roman" w:hAnsi="Helvetica" w:cs="Times New Roman"/>
          <w:noProof/>
        </w:rPr>
        <w:t xml:space="preserve">. Microglia derive from progenitors, originating from the yolk sac, and which proliferate in the brain. </w:t>
      </w:r>
      <w:r w:rsidRPr="001E2E8C">
        <w:rPr>
          <w:rFonts w:ascii="Helvetica" w:eastAsia="Times New Roman" w:hAnsi="Helvetica" w:cs="Times New Roman"/>
          <w:i/>
          <w:iCs/>
          <w:noProof/>
        </w:rPr>
        <w:t>Dev. Brain Res.</w:t>
      </w:r>
      <w:r w:rsidRPr="001E2E8C">
        <w:rPr>
          <w:rFonts w:ascii="Helvetica" w:eastAsia="Times New Roman" w:hAnsi="Helvetica" w:cs="Times New Roman"/>
          <w:noProof/>
        </w:rPr>
        <w:t xml:space="preserve"> (1999). doi: 10.1016/S0165-3806(99)00113-3.</w:t>
      </w:r>
    </w:p>
    <w:p w14:paraId="402EB865"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Bernardos RL</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Raymond PA</w:t>
      </w:r>
      <w:r w:rsidRPr="001E2E8C">
        <w:rPr>
          <w:rFonts w:ascii="Helvetica" w:eastAsia="Times New Roman" w:hAnsi="Helvetica" w:cs="Times New Roman"/>
          <w:noProof/>
        </w:rPr>
        <w:t xml:space="preserve">. GFAP transgenic zebrafish. </w:t>
      </w:r>
      <w:r w:rsidRPr="001E2E8C">
        <w:rPr>
          <w:rFonts w:ascii="Helvetica" w:eastAsia="Times New Roman" w:hAnsi="Helvetica" w:cs="Times New Roman"/>
          <w:i/>
          <w:iCs/>
          <w:noProof/>
        </w:rPr>
        <w:t>Gene Expr Patterns</w:t>
      </w:r>
      <w:r w:rsidRPr="001E2E8C">
        <w:rPr>
          <w:rFonts w:ascii="Helvetica" w:eastAsia="Times New Roman" w:hAnsi="Helvetica" w:cs="Times New Roman"/>
          <w:noProof/>
        </w:rPr>
        <w:t xml:space="preserve"> 6: 1007–1013, 2006.</w:t>
      </w:r>
    </w:p>
    <w:p w14:paraId="5B64C1CC"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Budick SA</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O’Malley DM</w:t>
      </w:r>
      <w:r w:rsidRPr="001E2E8C">
        <w:rPr>
          <w:rFonts w:ascii="Helvetica" w:eastAsia="Times New Roman" w:hAnsi="Helvetica" w:cs="Times New Roman"/>
          <w:noProof/>
        </w:rPr>
        <w:t xml:space="preserve">. Locomotor repertoire of the larval zebrafish: swimming, turning and prey capture. </w:t>
      </w:r>
      <w:r w:rsidRPr="001E2E8C">
        <w:rPr>
          <w:rFonts w:ascii="Helvetica" w:eastAsia="Times New Roman" w:hAnsi="Helvetica" w:cs="Times New Roman"/>
          <w:i/>
          <w:iCs/>
          <w:noProof/>
        </w:rPr>
        <w:t>J. Exp. Biol.</w:t>
      </w:r>
      <w:r w:rsidRPr="001E2E8C">
        <w:rPr>
          <w:rFonts w:ascii="Helvetica" w:eastAsia="Times New Roman" w:hAnsi="Helvetica" w:cs="Times New Roman"/>
          <w:noProof/>
        </w:rPr>
        <w:t xml:space="preserve"> (2000). doi: 10.1242/jeb.01529.</w:t>
      </w:r>
    </w:p>
    <w:p w14:paraId="436B9769"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Cameron RS</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Rakic P</w:t>
      </w:r>
      <w:r w:rsidRPr="001E2E8C">
        <w:rPr>
          <w:rFonts w:ascii="Helvetica" w:eastAsia="Times New Roman" w:hAnsi="Helvetica" w:cs="Times New Roman"/>
          <w:noProof/>
        </w:rPr>
        <w:t xml:space="preserve">. Glial cell lineage in the cerebral cortex: a review and synthesis. </w:t>
      </w:r>
      <w:r w:rsidRPr="001E2E8C">
        <w:rPr>
          <w:rFonts w:ascii="Helvetica" w:eastAsia="Times New Roman" w:hAnsi="Helvetica" w:cs="Times New Roman"/>
          <w:i/>
          <w:iCs/>
          <w:noProof/>
        </w:rPr>
        <w:t>Glia</w:t>
      </w:r>
      <w:r w:rsidRPr="001E2E8C">
        <w:rPr>
          <w:rFonts w:ascii="Helvetica" w:eastAsia="Times New Roman" w:hAnsi="Helvetica" w:cs="Times New Roman"/>
          <w:noProof/>
        </w:rPr>
        <w:t xml:space="preserve"> 4: 124–137, 1991.</w:t>
      </w:r>
    </w:p>
    <w:p w14:paraId="119C6AFE"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Corish P</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Tyler-Smith C</w:t>
      </w:r>
      <w:r w:rsidRPr="001E2E8C">
        <w:rPr>
          <w:rFonts w:ascii="Helvetica" w:eastAsia="Times New Roman" w:hAnsi="Helvetica" w:cs="Times New Roman"/>
          <w:noProof/>
        </w:rPr>
        <w:t xml:space="preserve">. Attenuation of green fluorescent protein half-life in mammalian cells. </w:t>
      </w:r>
      <w:r w:rsidRPr="001E2E8C">
        <w:rPr>
          <w:rFonts w:ascii="Helvetica" w:eastAsia="Times New Roman" w:hAnsi="Helvetica" w:cs="Times New Roman"/>
          <w:i/>
          <w:iCs/>
          <w:noProof/>
        </w:rPr>
        <w:t>Protein Eng. Des. Sel.</w:t>
      </w:r>
      <w:r w:rsidRPr="001E2E8C">
        <w:rPr>
          <w:rFonts w:ascii="Helvetica" w:eastAsia="Times New Roman" w:hAnsi="Helvetica" w:cs="Times New Roman"/>
          <w:noProof/>
        </w:rPr>
        <w:t xml:space="preserve"> (1999). doi: 10.1093/protein/12.12.1035.</w:t>
      </w:r>
    </w:p>
    <w:p w14:paraId="38C14F91"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Dahl D</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Rueger DC</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ignami A</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Weber K</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Osborn M</w:t>
      </w:r>
      <w:r w:rsidRPr="001E2E8C">
        <w:rPr>
          <w:rFonts w:ascii="Helvetica" w:eastAsia="Times New Roman" w:hAnsi="Helvetica" w:cs="Times New Roman"/>
          <w:noProof/>
        </w:rPr>
        <w:t xml:space="preserve">. Vimentin, the 57 000 molecular weight protein of fibroblast filaments, is the major cytoskeletal component in immature glia. </w:t>
      </w:r>
      <w:r w:rsidRPr="001E2E8C">
        <w:rPr>
          <w:rFonts w:ascii="Helvetica" w:eastAsia="Times New Roman" w:hAnsi="Helvetica" w:cs="Times New Roman"/>
          <w:i/>
          <w:iCs/>
          <w:noProof/>
        </w:rPr>
        <w:t>Eur. J. Cell Biol.</w:t>
      </w:r>
      <w:r w:rsidRPr="001E2E8C">
        <w:rPr>
          <w:rFonts w:ascii="Helvetica" w:eastAsia="Times New Roman" w:hAnsi="Helvetica" w:cs="Times New Roman"/>
          <w:noProof/>
        </w:rPr>
        <w:t xml:space="preserve"> .</w:t>
      </w:r>
    </w:p>
    <w:p w14:paraId="6B16377A"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Eng LF</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Vanderhaeghen J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ignami A</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Gerstl B</w:t>
      </w:r>
      <w:r w:rsidRPr="001E2E8C">
        <w:rPr>
          <w:rFonts w:ascii="Helvetica" w:eastAsia="Times New Roman" w:hAnsi="Helvetica" w:cs="Times New Roman"/>
          <w:noProof/>
        </w:rPr>
        <w:t xml:space="preserve">. An acidic protein isolated from fibrous astrocytes. </w:t>
      </w:r>
      <w:r w:rsidRPr="001E2E8C">
        <w:rPr>
          <w:rFonts w:ascii="Helvetica" w:eastAsia="Times New Roman" w:hAnsi="Helvetica" w:cs="Times New Roman"/>
          <w:i/>
          <w:iCs/>
          <w:noProof/>
        </w:rPr>
        <w:t>Brain Res.</w:t>
      </w:r>
      <w:r w:rsidRPr="001E2E8C">
        <w:rPr>
          <w:rFonts w:ascii="Helvetica" w:eastAsia="Times New Roman" w:hAnsi="Helvetica" w:cs="Times New Roman"/>
          <w:noProof/>
        </w:rPr>
        <w:t xml:space="preserve"> (1971). doi: 10.1016/0006-8993(71)90668-8.</w:t>
      </w:r>
    </w:p>
    <w:p w14:paraId="4E5B404D"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Fero K</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Yokogawa 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urgess HA</w:t>
      </w:r>
      <w:r w:rsidRPr="001E2E8C">
        <w:rPr>
          <w:rFonts w:ascii="Helvetica" w:eastAsia="Times New Roman" w:hAnsi="Helvetica" w:cs="Times New Roman"/>
          <w:noProof/>
        </w:rPr>
        <w:t xml:space="preserve">. The behavioral repertoire of larval zebrafish. </w:t>
      </w:r>
      <w:r w:rsidRPr="001E2E8C">
        <w:rPr>
          <w:rFonts w:ascii="Helvetica" w:eastAsia="Times New Roman" w:hAnsi="Helvetica" w:cs="Times New Roman"/>
          <w:i/>
          <w:iCs/>
          <w:noProof/>
        </w:rPr>
        <w:t>Neuromethods</w:t>
      </w:r>
      <w:r w:rsidRPr="001E2E8C">
        <w:rPr>
          <w:rFonts w:ascii="Helvetica" w:eastAsia="Times New Roman" w:hAnsi="Helvetica" w:cs="Times New Roman"/>
          <w:noProof/>
        </w:rPr>
        <w:t xml:space="preserve"> 2011.</w:t>
      </w:r>
    </w:p>
    <w:p w14:paraId="1DBEA2EA"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Johnson K</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arragan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ashiruddin S</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mith C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Tyrrell C</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Parsons M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Doris R</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Kucenas S</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Downes GB</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Velez CM</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chneider C</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akai C</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Pathak N</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Anderson K</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tein R</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Devoto SH</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Mumm JS</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arresi MJF</w:t>
      </w:r>
      <w:r w:rsidRPr="001E2E8C">
        <w:rPr>
          <w:rFonts w:ascii="Helvetica" w:eastAsia="Times New Roman" w:hAnsi="Helvetica" w:cs="Times New Roman"/>
          <w:noProof/>
        </w:rPr>
        <w:t xml:space="preserve">. Gfap-positive radial glial cells are an essential progenitor population for later-born neurons and glia in the zebrafish spinal cord. </w:t>
      </w:r>
      <w:r w:rsidRPr="001E2E8C">
        <w:rPr>
          <w:rFonts w:ascii="Helvetica" w:eastAsia="Times New Roman" w:hAnsi="Helvetica" w:cs="Times New Roman"/>
          <w:i/>
          <w:iCs/>
          <w:noProof/>
        </w:rPr>
        <w:t>Glia</w:t>
      </w:r>
      <w:r w:rsidRPr="001E2E8C">
        <w:rPr>
          <w:rFonts w:ascii="Helvetica" w:eastAsia="Times New Roman" w:hAnsi="Helvetica" w:cs="Times New Roman"/>
          <w:noProof/>
        </w:rPr>
        <w:t xml:space="preserve"> 64: 1170–1189, 2016.</w:t>
      </w:r>
    </w:p>
    <w:p w14:paraId="357CB5CA"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Kluyver 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Ragan-kelley B</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Pérez F</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Granger B</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ussonnier M</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Frederic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Kelley K</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Hamrick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Grout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Corlay S</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Ivanov P</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Avila D</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Abdalla S</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Willing C</w:t>
      </w:r>
      <w:r w:rsidRPr="001E2E8C">
        <w:rPr>
          <w:rFonts w:ascii="Helvetica" w:eastAsia="Times New Roman" w:hAnsi="Helvetica" w:cs="Times New Roman"/>
          <w:noProof/>
        </w:rPr>
        <w:t>. Jupyter Notebooks—a publishing format for reproducible computational workflows. 2016.</w:t>
      </w:r>
    </w:p>
    <w:p w14:paraId="0C56C480"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Ma Z</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tork 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ergles DE</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Freeman MR</w:t>
      </w:r>
      <w:r w:rsidRPr="001E2E8C">
        <w:rPr>
          <w:rFonts w:ascii="Helvetica" w:eastAsia="Times New Roman" w:hAnsi="Helvetica" w:cs="Times New Roman"/>
          <w:noProof/>
        </w:rPr>
        <w:t xml:space="preserve">. Neuromodulators signal through astrocytes to alter neural circuit activity and behaviour. </w:t>
      </w:r>
      <w:r w:rsidRPr="001E2E8C">
        <w:rPr>
          <w:rFonts w:ascii="Helvetica" w:eastAsia="Times New Roman" w:hAnsi="Helvetica" w:cs="Times New Roman"/>
          <w:i/>
          <w:iCs/>
          <w:noProof/>
        </w:rPr>
        <w:t>Nat. Publ. Gr.</w:t>
      </w:r>
      <w:r w:rsidRPr="001E2E8C">
        <w:rPr>
          <w:rFonts w:ascii="Helvetica" w:eastAsia="Times New Roman" w:hAnsi="Helvetica" w:cs="Times New Roman"/>
          <w:noProof/>
        </w:rPr>
        <w:t xml:space="preserve"> (2016). doi: 10.1038/nature20145.</w:t>
      </w:r>
    </w:p>
    <w:p w14:paraId="77BD2C3A"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Malatesta P</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Hartfuss E</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Götz M</w:t>
      </w:r>
      <w:r w:rsidRPr="001E2E8C">
        <w:rPr>
          <w:rFonts w:ascii="Helvetica" w:eastAsia="Times New Roman" w:hAnsi="Helvetica" w:cs="Times New Roman"/>
          <w:noProof/>
        </w:rPr>
        <w:t xml:space="preserve">. Isolation of radial glial cells by fluorescent-activated cell sorting reveals a neuronal lineage. </w:t>
      </w:r>
      <w:r w:rsidRPr="001E2E8C">
        <w:rPr>
          <w:rFonts w:ascii="Helvetica" w:eastAsia="Times New Roman" w:hAnsi="Helvetica" w:cs="Times New Roman"/>
          <w:i/>
          <w:iCs/>
          <w:noProof/>
        </w:rPr>
        <w:t>Development</w:t>
      </w:r>
      <w:r w:rsidRPr="001E2E8C">
        <w:rPr>
          <w:rFonts w:ascii="Helvetica" w:eastAsia="Times New Roman" w:hAnsi="Helvetica" w:cs="Times New Roman"/>
          <w:noProof/>
        </w:rPr>
        <w:t>. .</w:t>
      </w:r>
    </w:p>
    <w:p w14:paraId="2F56A315"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Morquette P</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Verdier D</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Kadala A</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Féthière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Philippe AG</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Robitaille R</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Kolta A</w:t>
      </w:r>
      <w:r w:rsidRPr="001E2E8C">
        <w:rPr>
          <w:rFonts w:ascii="Helvetica" w:eastAsia="Times New Roman" w:hAnsi="Helvetica" w:cs="Times New Roman"/>
          <w:noProof/>
        </w:rPr>
        <w:t xml:space="preserve">. An astrocyte-dependent mechanism for neuronal rhythmogenesis. </w:t>
      </w:r>
      <w:r w:rsidRPr="001E2E8C">
        <w:rPr>
          <w:rFonts w:ascii="Helvetica" w:eastAsia="Times New Roman" w:hAnsi="Helvetica" w:cs="Times New Roman"/>
          <w:i/>
          <w:iCs/>
          <w:noProof/>
        </w:rPr>
        <w:t>Nat Neurosci</w:t>
      </w:r>
      <w:r w:rsidRPr="001E2E8C">
        <w:rPr>
          <w:rFonts w:ascii="Helvetica" w:eastAsia="Times New Roman" w:hAnsi="Helvetica" w:cs="Times New Roman"/>
          <w:noProof/>
        </w:rPr>
        <w:t xml:space="preserve"> 18: 844–854, 2015.</w:t>
      </w:r>
    </w:p>
    <w:p w14:paraId="29BB39C4"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Nakai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Ohkura M</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Imoto K</w:t>
      </w:r>
      <w:r w:rsidRPr="001E2E8C">
        <w:rPr>
          <w:rFonts w:ascii="Helvetica" w:eastAsia="Times New Roman" w:hAnsi="Helvetica" w:cs="Times New Roman"/>
          <w:noProof/>
        </w:rPr>
        <w:t xml:space="preserve">. A high signal-to-noise ca2+ probe composed of a single </w:t>
      </w:r>
      <w:r w:rsidRPr="001E2E8C">
        <w:rPr>
          <w:rFonts w:ascii="Helvetica" w:eastAsia="Times New Roman" w:hAnsi="Helvetica" w:cs="Times New Roman"/>
          <w:noProof/>
        </w:rPr>
        <w:lastRenderedPageBreak/>
        <w:t xml:space="preserve">green fluorescent protein. </w:t>
      </w:r>
      <w:r w:rsidRPr="001E2E8C">
        <w:rPr>
          <w:rFonts w:ascii="Helvetica" w:eastAsia="Times New Roman" w:hAnsi="Helvetica" w:cs="Times New Roman"/>
          <w:i/>
          <w:iCs/>
          <w:noProof/>
        </w:rPr>
        <w:t>Nat. Biotechnol.</w:t>
      </w:r>
      <w:r w:rsidRPr="001E2E8C">
        <w:rPr>
          <w:rFonts w:ascii="Helvetica" w:eastAsia="Times New Roman" w:hAnsi="Helvetica" w:cs="Times New Roman"/>
          <w:noProof/>
        </w:rPr>
        <w:t xml:space="preserve"> (2001). doi: 10.1038/84397.</w:t>
      </w:r>
    </w:p>
    <w:p w14:paraId="0EA3E594"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Panier 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Romano SA</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Olive R</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Pietri 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umbre G</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Candelier R</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Debrégeas G</w:t>
      </w:r>
      <w:r w:rsidRPr="001E2E8C">
        <w:rPr>
          <w:rFonts w:ascii="Helvetica" w:eastAsia="Times New Roman" w:hAnsi="Helvetica" w:cs="Times New Roman"/>
          <w:noProof/>
        </w:rPr>
        <w:t xml:space="preserve">. Fast functional imaging of multiple brain regions in intact zebrafish larvae using Selective Plane Illumination Microscopy. </w:t>
      </w:r>
      <w:r w:rsidRPr="001E2E8C">
        <w:rPr>
          <w:rFonts w:ascii="Helvetica" w:eastAsia="Times New Roman" w:hAnsi="Helvetica" w:cs="Times New Roman"/>
          <w:i/>
          <w:iCs/>
          <w:noProof/>
        </w:rPr>
        <w:t>Front. Neural Circuits</w:t>
      </w:r>
      <w:r w:rsidRPr="001E2E8C">
        <w:rPr>
          <w:rFonts w:ascii="Helvetica" w:eastAsia="Times New Roman" w:hAnsi="Helvetica" w:cs="Times New Roman"/>
          <w:noProof/>
        </w:rPr>
        <w:t xml:space="preserve"> (2013). doi: 10.3389/fncir.2013.00065.</w:t>
      </w:r>
    </w:p>
    <w:p w14:paraId="40AB1C48"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Rakic P</w:t>
      </w:r>
      <w:r w:rsidRPr="001E2E8C">
        <w:rPr>
          <w:rFonts w:ascii="Helvetica" w:eastAsia="Times New Roman" w:hAnsi="Helvetica" w:cs="Times New Roman"/>
          <w:noProof/>
        </w:rPr>
        <w:t xml:space="preserve">. Mode of cell migration to the superficial layers of fetal monkey neocortex. </w:t>
      </w:r>
      <w:r w:rsidRPr="001E2E8C">
        <w:rPr>
          <w:rFonts w:ascii="Helvetica" w:eastAsia="Times New Roman" w:hAnsi="Helvetica" w:cs="Times New Roman"/>
          <w:i/>
          <w:iCs/>
          <w:noProof/>
        </w:rPr>
        <w:t>J Comp Neurol</w:t>
      </w:r>
      <w:r w:rsidRPr="001E2E8C">
        <w:rPr>
          <w:rFonts w:ascii="Helvetica" w:eastAsia="Times New Roman" w:hAnsi="Helvetica" w:cs="Times New Roman"/>
          <w:noProof/>
        </w:rPr>
        <w:t xml:space="preserve"> 145: 61–83, 1972.</w:t>
      </w:r>
    </w:p>
    <w:p w14:paraId="7F68D4DD"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Rash BG</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Ackman JB</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Rakic P</w:t>
      </w:r>
      <w:r w:rsidRPr="001E2E8C">
        <w:rPr>
          <w:rFonts w:ascii="Helvetica" w:eastAsia="Times New Roman" w:hAnsi="Helvetica" w:cs="Times New Roman"/>
          <w:noProof/>
        </w:rPr>
        <w:t xml:space="preserve">. Bidirectional radial Ca2+activity regulates neurogenesis and migration during early cortical column formation. </w:t>
      </w:r>
      <w:r w:rsidRPr="001E2E8C">
        <w:rPr>
          <w:rFonts w:ascii="Helvetica" w:eastAsia="Times New Roman" w:hAnsi="Helvetica" w:cs="Times New Roman"/>
          <w:i/>
          <w:iCs/>
          <w:noProof/>
        </w:rPr>
        <w:t>Sci Adv</w:t>
      </w:r>
      <w:r w:rsidRPr="001E2E8C">
        <w:rPr>
          <w:rFonts w:ascii="Helvetica" w:eastAsia="Times New Roman" w:hAnsi="Helvetica" w:cs="Times New Roman"/>
          <w:noProof/>
        </w:rPr>
        <w:t xml:space="preserve"> 2: 1–11, 2016.</w:t>
      </w:r>
    </w:p>
    <w:p w14:paraId="73BB12E6"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Somjen GG</w:t>
      </w:r>
      <w:r w:rsidRPr="001E2E8C">
        <w:rPr>
          <w:rFonts w:ascii="Helvetica" w:eastAsia="Times New Roman" w:hAnsi="Helvetica" w:cs="Times New Roman"/>
          <w:noProof/>
        </w:rPr>
        <w:t xml:space="preserve">. Nervenkitt: Notes on the history of the concept of neuroglia. </w:t>
      </w:r>
      <w:r w:rsidRPr="001E2E8C">
        <w:rPr>
          <w:rFonts w:ascii="Helvetica" w:eastAsia="Times New Roman" w:hAnsi="Helvetica" w:cs="Times New Roman"/>
          <w:i/>
          <w:iCs/>
          <w:noProof/>
        </w:rPr>
        <w:t>Glia</w:t>
      </w:r>
      <w:r w:rsidRPr="001E2E8C">
        <w:rPr>
          <w:rFonts w:ascii="Helvetica" w:eastAsia="Times New Roman" w:hAnsi="Helvetica" w:cs="Times New Roman"/>
          <w:noProof/>
        </w:rPr>
        <w:t xml:space="preserve"> 1: 2–9, 1988.</w:t>
      </w:r>
    </w:p>
    <w:p w14:paraId="6AD1020E"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Storck 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chulte S</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Hofmann K</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toffel W</w:t>
      </w:r>
      <w:r w:rsidRPr="001E2E8C">
        <w:rPr>
          <w:rFonts w:ascii="Helvetica" w:eastAsia="Times New Roman" w:hAnsi="Helvetica" w:cs="Times New Roman"/>
          <w:noProof/>
        </w:rPr>
        <w:t xml:space="preserve">. Structure, expression, and functional analysis of a Na(+)-dependent glutamate/aspartate transporter from rat brain. </w:t>
      </w:r>
      <w:r w:rsidRPr="001E2E8C">
        <w:rPr>
          <w:rFonts w:ascii="Helvetica" w:eastAsia="Times New Roman" w:hAnsi="Helvetica" w:cs="Times New Roman"/>
          <w:i/>
          <w:iCs/>
          <w:noProof/>
        </w:rPr>
        <w:t>Proc. Natl. Acad. Sci. U. S. A.</w:t>
      </w:r>
      <w:r w:rsidRPr="001E2E8C">
        <w:rPr>
          <w:rFonts w:ascii="Helvetica" w:eastAsia="Times New Roman" w:hAnsi="Helvetica" w:cs="Times New Roman"/>
          <w:noProof/>
        </w:rPr>
        <w:t xml:space="preserve"> (1992). doi: 10.1073/pnas.89.22.10955.</w:t>
      </w:r>
    </w:p>
    <w:p w14:paraId="6F48C0B4"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Than-Trong E</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ally-Cuif L</w:t>
      </w:r>
      <w:r w:rsidRPr="001E2E8C">
        <w:rPr>
          <w:rFonts w:ascii="Helvetica" w:eastAsia="Times New Roman" w:hAnsi="Helvetica" w:cs="Times New Roman"/>
          <w:noProof/>
        </w:rPr>
        <w:t xml:space="preserve">. Radial glia and neural progenitors in the adult zebrafish central nervous system. </w:t>
      </w:r>
      <w:r w:rsidRPr="001E2E8C">
        <w:rPr>
          <w:rFonts w:ascii="Helvetica" w:eastAsia="Times New Roman" w:hAnsi="Helvetica" w:cs="Times New Roman"/>
          <w:i/>
          <w:iCs/>
          <w:noProof/>
        </w:rPr>
        <w:t>Glia</w:t>
      </w:r>
      <w:r w:rsidRPr="001E2E8C">
        <w:rPr>
          <w:rFonts w:ascii="Helvetica" w:eastAsia="Times New Roman" w:hAnsi="Helvetica" w:cs="Times New Roman"/>
          <w:noProof/>
        </w:rPr>
        <w:t xml:space="preserve"> 63: 1406–1428, 2015.</w:t>
      </w:r>
    </w:p>
    <w:p w14:paraId="5515AFB4"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Virchow R</w:t>
      </w:r>
      <w:r w:rsidRPr="001E2E8C">
        <w:rPr>
          <w:rFonts w:ascii="Helvetica" w:eastAsia="Times New Roman" w:hAnsi="Helvetica" w:cs="Times New Roman"/>
          <w:noProof/>
        </w:rPr>
        <w:t xml:space="preserve">. Phlogose und Thrombose im Gefasssystem. </w:t>
      </w:r>
      <w:r w:rsidRPr="001E2E8C">
        <w:rPr>
          <w:rFonts w:ascii="Helvetica" w:eastAsia="Times New Roman" w:hAnsi="Helvetica" w:cs="Times New Roman"/>
          <w:i/>
          <w:iCs/>
          <w:noProof/>
        </w:rPr>
        <w:t>Gesammelte Abhandlungen zur Wissenschaftlichen Med. Fankfurt</w:t>
      </w:r>
      <w:r w:rsidRPr="001E2E8C">
        <w:rPr>
          <w:rFonts w:ascii="Helvetica" w:eastAsia="Times New Roman" w:hAnsi="Helvetica" w:cs="Times New Roman"/>
          <w:noProof/>
        </w:rPr>
        <w:t>. .</w:t>
      </w:r>
    </w:p>
    <w:p w14:paraId="3C025F09"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Vladimirov N</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Mu Y</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Kawashima 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Bennett D V</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Yang C-T</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Looger LL</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Keller P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Freeman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Ahrens MB</w:t>
      </w:r>
      <w:r w:rsidRPr="001E2E8C">
        <w:rPr>
          <w:rFonts w:ascii="Helvetica" w:eastAsia="Times New Roman" w:hAnsi="Helvetica" w:cs="Times New Roman"/>
          <w:noProof/>
        </w:rPr>
        <w:t xml:space="preserve">. Light-sheet functional imaging in fictively behaving zebrafish. </w:t>
      </w:r>
      <w:r w:rsidRPr="001E2E8C">
        <w:rPr>
          <w:rFonts w:ascii="Helvetica" w:eastAsia="Times New Roman" w:hAnsi="Helvetica" w:cs="Times New Roman"/>
          <w:i/>
          <w:iCs/>
          <w:noProof/>
        </w:rPr>
        <w:t>Nat Methods</w:t>
      </w:r>
      <w:r w:rsidRPr="001E2E8C">
        <w:rPr>
          <w:rFonts w:ascii="Helvetica" w:eastAsia="Times New Roman" w:hAnsi="Helvetica" w:cs="Times New Roman"/>
          <w:noProof/>
        </w:rPr>
        <w:t xml:space="preserve"> 11: 883–884, 2014.</w:t>
      </w:r>
    </w:p>
    <w:p w14:paraId="4204C385" w14:textId="77777777" w:rsidR="001E2E8C" w:rsidRPr="001E2E8C" w:rsidRDefault="001E2E8C" w:rsidP="001E2E8C">
      <w:pPr>
        <w:widowControl w:val="0"/>
        <w:autoSpaceDE w:val="0"/>
        <w:autoSpaceDN w:val="0"/>
        <w:adjustRightInd w:val="0"/>
        <w:rPr>
          <w:rFonts w:ascii="Helvetica" w:eastAsia="Times New Roman" w:hAnsi="Helvetica" w:cs="Times New Roman"/>
          <w:noProof/>
        </w:rPr>
      </w:pPr>
      <w:r w:rsidRPr="001E2E8C">
        <w:rPr>
          <w:rFonts w:ascii="Helvetica" w:eastAsia="Times New Roman" w:hAnsi="Helvetica" w:cs="Times New Roman"/>
          <w:b/>
          <w:bCs/>
          <w:noProof/>
        </w:rPr>
        <w:t>Weissman TA</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Riquelme PA</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Ivic L</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Flint AC</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Kriegstein AR</w:t>
      </w:r>
      <w:r w:rsidRPr="001E2E8C">
        <w:rPr>
          <w:rFonts w:ascii="Helvetica" w:eastAsia="Times New Roman" w:hAnsi="Helvetica" w:cs="Times New Roman"/>
          <w:noProof/>
        </w:rPr>
        <w:t xml:space="preserve">. Calcium waves propagate through radial glial cells and modulate proliferation in the developing neocortex. </w:t>
      </w:r>
      <w:r w:rsidRPr="001E2E8C">
        <w:rPr>
          <w:rFonts w:ascii="Helvetica" w:eastAsia="Times New Roman" w:hAnsi="Helvetica" w:cs="Times New Roman"/>
          <w:i/>
          <w:iCs/>
          <w:noProof/>
        </w:rPr>
        <w:t>Neuron</w:t>
      </w:r>
      <w:r w:rsidRPr="001E2E8C">
        <w:rPr>
          <w:rFonts w:ascii="Helvetica" w:eastAsia="Times New Roman" w:hAnsi="Helvetica" w:cs="Times New Roman"/>
          <w:noProof/>
        </w:rPr>
        <w:t xml:space="preserve"> 43: 647–61, 2004.</w:t>
      </w:r>
    </w:p>
    <w:p w14:paraId="4BCDAAB2" w14:textId="77777777" w:rsidR="001E2E8C" w:rsidRPr="001E2E8C" w:rsidRDefault="001E2E8C" w:rsidP="001E2E8C">
      <w:pPr>
        <w:widowControl w:val="0"/>
        <w:autoSpaceDE w:val="0"/>
        <w:autoSpaceDN w:val="0"/>
        <w:adjustRightInd w:val="0"/>
        <w:rPr>
          <w:rFonts w:ascii="Helvetica" w:hAnsi="Helvetica"/>
          <w:noProof/>
        </w:rPr>
      </w:pPr>
      <w:r w:rsidRPr="001E2E8C">
        <w:rPr>
          <w:rFonts w:ascii="Helvetica" w:eastAsia="Times New Roman" w:hAnsi="Helvetica" w:cs="Times New Roman"/>
          <w:b/>
          <w:bCs/>
          <w:noProof/>
        </w:rPr>
        <w:t>Zhu P</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Fajardo O</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Shum J</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Zhang Schärer Y-P</w:t>
      </w:r>
      <w:r w:rsidRPr="001E2E8C">
        <w:rPr>
          <w:rFonts w:ascii="Helvetica" w:eastAsia="Times New Roman" w:hAnsi="Helvetica" w:cs="Times New Roman"/>
          <w:noProof/>
        </w:rPr>
        <w:t xml:space="preserve">, </w:t>
      </w:r>
      <w:r w:rsidRPr="001E2E8C">
        <w:rPr>
          <w:rFonts w:ascii="Helvetica" w:eastAsia="Times New Roman" w:hAnsi="Helvetica" w:cs="Times New Roman"/>
          <w:b/>
          <w:bCs/>
          <w:noProof/>
        </w:rPr>
        <w:t>Friedrich RW</w:t>
      </w:r>
      <w:r w:rsidRPr="001E2E8C">
        <w:rPr>
          <w:rFonts w:ascii="Helvetica" w:eastAsia="Times New Roman" w:hAnsi="Helvetica" w:cs="Times New Roman"/>
          <w:noProof/>
        </w:rPr>
        <w:t xml:space="preserve">. High-resolution optical control of spatiotemporal neuronal activity patterns in zebrafish using a digital micromirror device. </w:t>
      </w:r>
      <w:r w:rsidRPr="001E2E8C">
        <w:rPr>
          <w:rFonts w:ascii="Helvetica" w:eastAsia="Times New Roman" w:hAnsi="Helvetica" w:cs="Times New Roman"/>
          <w:i/>
          <w:iCs/>
          <w:noProof/>
        </w:rPr>
        <w:t>Nat Protoc</w:t>
      </w:r>
      <w:r w:rsidRPr="001E2E8C">
        <w:rPr>
          <w:rFonts w:ascii="Helvetica" w:eastAsia="Times New Roman" w:hAnsi="Helvetica" w:cs="Times New Roman"/>
          <w:noProof/>
        </w:rPr>
        <w:t xml:space="preserve"> 7: 1410–1425, 2012.</w:t>
      </w:r>
    </w:p>
    <w:p w14:paraId="6D08F011" w14:textId="452A8235" w:rsidR="00000ACC" w:rsidRPr="00C91212" w:rsidRDefault="00000F56" w:rsidP="001E2E8C">
      <w:pPr>
        <w:widowControl w:val="0"/>
        <w:autoSpaceDE w:val="0"/>
        <w:autoSpaceDN w:val="0"/>
        <w:adjustRightInd w:val="0"/>
        <w:rPr>
          <w:rFonts w:ascii="Helvetica" w:eastAsia="Helvetica Neue" w:hAnsi="Helvetica" w:cs="Gill Sans"/>
        </w:rPr>
      </w:pPr>
      <w:r w:rsidRPr="00C91212">
        <w:rPr>
          <w:rFonts w:ascii="Helvetica" w:eastAsia="Helvetica Neue" w:hAnsi="Helvetica" w:cs="Gill Sans"/>
        </w:rPr>
        <w:fldChar w:fldCharType="end"/>
      </w:r>
      <w:r w:rsidR="00AE4CD8" w:rsidRPr="00C91212">
        <w:rPr>
          <w:rFonts w:ascii="Helvetica" w:eastAsia="Helvetica Neue" w:hAnsi="Helvetica" w:cs="Gill Sans"/>
        </w:rPr>
        <w:tab/>
      </w:r>
      <w:r w:rsidR="00AE4CD8" w:rsidRPr="00C91212">
        <w:rPr>
          <w:rFonts w:ascii="Helvetica" w:eastAsia="Helvetica Neue" w:hAnsi="Helvetica" w:cs="Gill Sans"/>
        </w:rPr>
        <w:tab/>
      </w:r>
      <w:r w:rsidR="00AE4CD8" w:rsidRPr="00C91212">
        <w:rPr>
          <w:rFonts w:ascii="Helvetica" w:eastAsia="Helvetica Neue" w:hAnsi="Helvetica" w:cs="Gill Sans"/>
        </w:rPr>
        <w:tab/>
      </w:r>
      <w:r w:rsidR="00AE4CD8" w:rsidRPr="00C91212">
        <w:rPr>
          <w:rFonts w:ascii="Helvetica" w:eastAsia="Helvetica Neue" w:hAnsi="Helvetica" w:cs="Gill Sans"/>
        </w:rPr>
        <w:tab/>
      </w:r>
    </w:p>
    <w:p w14:paraId="0AEEA288" w14:textId="77777777" w:rsidR="00000ACC" w:rsidRPr="00C91212" w:rsidRDefault="00AE4CD8">
      <w:pPr>
        <w:jc w:val="both"/>
        <w:rPr>
          <w:rFonts w:ascii="Helvetica" w:eastAsia="Helvetica Neue" w:hAnsi="Helvetica" w:cs="Gill Sans"/>
        </w:rPr>
      </w:pPr>
      <w:r w:rsidRPr="00C91212">
        <w:rPr>
          <w:rFonts w:ascii="Helvetica" w:eastAsia="Helvetica Neue" w:hAnsi="Helvetica" w:cs="Gill Sans"/>
        </w:rPr>
        <w:tab/>
      </w:r>
      <w:r w:rsidRPr="00C91212">
        <w:rPr>
          <w:rFonts w:ascii="Helvetica" w:eastAsia="Helvetica Neue" w:hAnsi="Helvetica" w:cs="Gill Sans"/>
        </w:rPr>
        <w:tab/>
      </w:r>
      <w:r w:rsidRPr="00C91212">
        <w:rPr>
          <w:rFonts w:ascii="Helvetica" w:eastAsia="Helvetica Neue" w:hAnsi="Helvetica" w:cs="Gill Sans"/>
        </w:rPr>
        <w:tab/>
      </w:r>
    </w:p>
    <w:p w14:paraId="7FDDF3AD" w14:textId="77777777" w:rsidR="00000ACC" w:rsidRPr="00C91212" w:rsidRDefault="00AE4CD8">
      <w:pPr>
        <w:jc w:val="both"/>
        <w:rPr>
          <w:rFonts w:ascii="Helvetica" w:eastAsia="Helvetica Neue" w:hAnsi="Helvetica" w:cs="Gill Sans"/>
        </w:rPr>
      </w:pPr>
      <w:r w:rsidRPr="00C91212">
        <w:rPr>
          <w:rFonts w:ascii="Helvetica" w:eastAsia="Helvetica Neue" w:hAnsi="Helvetica" w:cs="Gill Sans"/>
        </w:rPr>
        <w:tab/>
      </w:r>
      <w:r w:rsidRPr="00C91212">
        <w:rPr>
          <w:rFonts w:ascii="Helvetica" w:eastAsia="Helvetica Neue" w:hAnsi="Helvetica" w:cs="Gill Sans"/>
        </w:rPr>
        <w:tab/>
      </w:r>
    </w:p>
    <w:p w14:paraId="00DA1D80" w14:textId="77777777" w:rsidR="00000ACC" w:rsidRPr="00C91212" w:rsidRDefault="00000ACC">
      <w:pPr>
        <w:jc w:val="both"/>
        <w:rPr>
          <w:rFonts w:ascii="Helvetica" w:eastAsia="Helvetica Neue" w:hAnsi="Helvetica" w:cs="Gill Sans"/>
        </w:rPr>
      </w:pPr>
    </w:p>
    <w:sectPr w:rsidR="00000ACC" w:rsidRPr="00C91212" w:rsidSect="000D65EB">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E6A187" w14:textId="77777777" w:rsidR="00144107" w:rsidRDefault="00144107" w:rsidP="00000F56">
      <w:r>
        <w:separator/>
      </w:r>
    </w:p>
  </w:endnote>
  <w:endnote w:type="continuationSeparator" w:id="0">
    <w:p w14:paraId="1309ECFB" w14:textId="77777777" w:rsidR="00144107" w:rsidRDefault="00144107" w:rsidP="00000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Neue">
    <w:panose1 w:val="02000503000000020004"/>
    <w:charset w:val="00"/>
    <w:family w:val="swiss"/>
    <w:pitch w:val="variable"/>
    <w:sig w:usb0="E50002FF" w:usb1="500079DB" w:usb2="00000010" w:usb3="00000000" w:csb0="00000001" w:csb1="00000000"/>
  </w:font>
  <w:font w:name="Courier New">
    <w:panose1 w:val="02070309020205020404"/>
    <w:charset w:val="00"/>
    <w:family w:val="roma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swiss"/>
    <w:pitch w:val="variable"/>
    <w:sig w:usb0="E00002FF" w:usb1="5000785B" w:usb2="00000000" w:usb3="00000000" w:csb0="0000019F" w:csb1="00000000"/>
  </w:font>
  <w:font w:name="Gill Sans">
    <w:panose1 w:val="020B0502020104020203"/>
    <w:charset w:val="00"/>
    <w:family w:val="swiss"/>
    <w:pitch w:val="variable"/>
    <w:sig w:usb0="80000267" w:usb1="00000000" w:usb2="00000000" w:usb3="00000000" w:csb0="000001F7"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F53EE3" w14:textId="77777777" w:rsidR="00144107" w:rsidRDefault="00144107" w:rsidP="00000F56">
      <w:r>
        <w:separator/>
      </w:r>
    </w:p>
  </w:footnote>
  <w:footnote w:type="continuationSeparator" w:id="0">
    <w:p w14:paraId="50C24F7D" w14:textId="77777777" w:rsidR="00144107" w:rsidRDefault="00144107" w:rsidP="00000F5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4679"/>
    <w:multiLevelType w:val="hybridMultilevel"/>
    <w:tmpl w:val="C54A2CE6"/>
    <w:lvl w:ilvl="0" w:tplc="EAFC6DEA">
      <w:start w:val="1"/>
      <w:numFmt w:val="decimal"/>
      <w:lvlText w:val="%1."/>
      <w:lvlJc w:val="left"/>
      <w:pPr>
        <w:ind w:left="720" w:hanging="360"/>
      </w:pPr>
      <w:rPr>
        <w:rFonts w:ascii="Helvetica Neue" w:eastAsia="Helvetica Neue" w:hAnsi="Helvetica Neue" w:cs="Helvetica Neu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B23E31"/>
    <w:multiLevelType w:val="multilevel"/>
    <w:tmpl w:val="4A46CA94"/>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3EFD216E"/>
    <w:multiLevelType w:val="hybridMultilevel"/>
    <w:tmpl w:val="F580D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AB1474"/>
    <w:multiLevelType w:val="multilevel"/>
    <w:tmpl w:val="36A84766"/>
    <w:lvl w:ilvl="0">
      <w:start w:val="1"/>
      <w:numFmt w:val="decimal"/>
      <w:lvlText w:val="%1."/>
      <w:lvlJc w:val="left"/>
      <w:pPr>
        <w:ind w:left="720" w:hanging="360"/>
      </w:pPr>
      <w:rPr>
        <w:rFonts w:hint="default"/>
      </w:rPr>
    </w:lvl>
    <w:lvl w:ilvl="1">
      <w:start w:val="1"/>
      <w:numFmt w:val="decimal"/>
      <w:isLgl/>
      <w:lvlText w:val="%1.%2"/>
      <w:lvlJc w:val="left"/>
      <w:pPr>
        <w:ind w:left="1120" w:hanging="4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nsid w:val="6A755450"/>
    <w:multiLevelType w:val="hybridMultilevel"/>
    <w:tmpl w:val="41386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7843DA"/>
    <w:multiLevelType w:val="hybridMultilevel"/>
    <w:tmpl w:val="6E925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oNotDisplayPageBoundarie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000ACC"/>
    <w:rsid w:val="000008FA"/>
    <w:rsid w:val="00000A65"/>
    <w:rsid w:val="00000ACC"/>
    <w:rsid w:val="00000F56"/>
    <w:rsid w:val="00001A30"/>
    <w:rsid w:val="000029E6"/>
    <w:rsid w:val="0000470F"/>
    <w:rsid w:val="00005301"/>
    <w:rsid w:val="00010EB5"/>
    <w:rsid w:val="00013527"/>
    <w:rsid w:val="000145DF"/>
    <w:rsid w:val="00014645"/>
    <w:rsid w:val="00014711"/>
    <w:rsid w:val="00014EF7"/>
    <w:rsid w:val="0001573B"/>
    <w:rsid w:val="00016A13"/>
    <w:rsid w:val="000170BA"/>
    <w:rsid w:val="000175AC"/>
    <w:rsid w:val="00020FA7"/>
    <w:rsid w:val="000218DD"/>
    <w:rsid w:val="00021E7D"/>
    <w:rsid w:val="0002318F"/>
    <w:rsid w:val="00023303"/>
    <w:rsid w:val="00024264"/>
    <w:rsid w:val="00024FF3"/>
    <w:rsid w:val="00025CAB"/>
    <w:rsid w:val="00026DC8"/>
    <w:rsid w:val="000274FD"/>
    <w:rsid w:val="00027A50"/>
    <w:rsid w:val="00027BAD"/>
    <w:rsid w:val="000326CA"/>
    <w:rsid w:val="00034B09"/>
    <w:rsid w:val="00034E30"/>
    <w:rsid w:val="00034FE5"/>
    <w:rsid w:val="00035071"/>
    <w:rsid w:val="00035433"/>
    <w:rsid w:val="00035FD5"/>
    <w:rsid w:val="000404A3"/>
    <w:rsid w:val="00041D56"/>
    <w:rsid w:val="000424B7"/>
    <w:rsid w:val="00042D77"/>
    <w:rsid w:val="00042F5F"/>
    <w:rsid w:val="00043DDF"/>
    <w:rsid w:val="000445BF"/>
    <w:rsid w:val="0004464B"/>
    <w:rsid w:val="0004490C"/>
    <w:rsid w:val="00045B74"/>
    <w:rsid w:val="00050ED8"/>
    <w:rsid w:val="00055023"/>
    <w:rsid w:val="000559E0"/>
    <w:rsid w:val="00060B3F"/>
    <w:rsid w:val="00064BE1"/>
    <w:rsid w:val="0007125A"/>
    <w:rsid w:val="00071439"/>
    <w:rsid w:val="00074BA3"/>
    <w:rsid w:val="0007527C"/>
    <w:rsid w:val="000756DC"/>
    <w:rsid w:val="00075992"/>
    <w:rsid w:val="00077C86"/>
    <w:rsid w:val="000807B6"/>
    <w:rsid w:val="00083549"/>
    <w:rsid w:val="00083A37"/>
    <w:rsid w:val="00084ED4"/>
    <w:rsid w:val="000865D3"/>
    <w:rsid w:val="00086D49"/>
    <w:rsid w:val="00086F12"/>
    <w:rsid w:val="000879E9"/>
    <w:rsid w:val="000916AD"/>
    <w:rsid w:val="00091B79"/>
    <w:rsid w:val="00092612"/>
    <w:rsid w:val="00092EE3"/>
    <w:rsid w:val="000941A4"/>
    <w:rsid w:val="00095DBD"/>
    <w:rsid w:val="000963D7"/>
    <w:rsid w:val="00097D43"/>
    <w:rsid w:val="000A0ED1"/>
    <w:rsid w:val="000A23B4"/>
    <w:rsid w:val="000A4B91"/>
    <w:rsid w:val="000A586C"/>
    <w:rsid w:val="000A6A0B"/>
    <w:rsid w:val="000A75B0"/>
    <w:rsid w:val="000B13AA"/>
    <w:rsid w:val="000B5291"/>
    <w:rsid w:val="000C3929"/>
    <w:rsid w:val="000C44C1"/>
    <w:rsid w:val="000C4B52"/>
    <w:rsid w:val="000C4BB9"/>
    <w:rsid w:val="000C4ECF"/>
    <w:rsid w:val="000C504A"/>
    <w:rsid w:val="000C6877"/>
    <w:rsid w:val="000D04B7"/>
    <w:rsid w:val="000D3D4E"/>
    <w:rsid w:val="000D3FA7"/>
    <w:rsid w:val="000D42A8"/>
    <w:rsid w:val="000D65D5"/>
    <w:rsid w:val="000D65EB"/>
    <w:rsid w:val="000E30BB"/>
    <w:rsid w:val="000E3A5A"/>
    <w:rsid w:val="000E6BD9"/>
    <w:rsid w:val="000F06BB"/>
    <w:rsid w:val="000F0C24"/>
    <w:rsid w:val="000F4A5F"/>
    <w:rsid w:val="000F61D9"/>
    <w:rsid w:val="000F6A00"/>
    <w:rsid w:val="000F6D10"/>
    <w:rsid w:val="001002CF"/>
    <w:rsid w:val="00100A0D"/>
    <w:rsid w:val="00105A60"/>
    <w:rsid w:val="00107749"/>
    <w:rsid w:val="00110F0C"/>
    <w:rsid w:val="00111679"/>
    <w:rsid w:val="00112C60"/>
    <w:rsid w:val="0011497C"/>
    <w:rsid w:val="001152EB"/>
    <w:rsid w:val="00117BBF"/>
    <w:rsid w:val="00122D5B"/>
    <w:rsid w:val="00123F80"/>
    <w:rsid w:val="00126356"/>
    <w:rsid w:val="001302AB"/>
    <w:rsid w:val="0013236F"/>
    <w:rsid w:val="0013384E"/>
    <w:rsid w:val="00133DB5"/>
    <w:rsid w:val="001343A4"/>
    <w:rsid w:val="00135BC6"/>
    <w:rsid w:val="001377F0"/>
    <w:rsid w:val="0014146F"/>
    <w:rsid w:val="0014236A"/>
    <w:rsid w:val="001424E7"/>
    <w:rsid w:val="00144107"/>
    <w:rsid w:val="001448FD"/>
    <w:rsid w:val="00144EBA"/>
    <w:rsid w:val="00154D89"/>
    <w:rsid w:val="001556AA"/>
    <w:rsid w:val="00157D34"/>
    <w:rsid w:val="001636D4"/>
    <w:rsid w:val="00163EB3"/>
    <w:rsid w:val="00166318"/>
    <w:rsid w:val="0016708C"/>
    <w:rsid w:val="001719F3"/>
    <w:rsid w:val="001777A6"/>
    <w:rsid w:val="00177BAB"/>
    <w:rsid w:val="001802E0"/>
    <w:rsid w:val="001803DD"/>
    <w:rsid w:val="0018079A"/>
    <w:rsid w:val="00183E84"/>
    <w:rsid w:val="001841DD"/>
    <w:rsid w:val="0018471B"/>
    <w:rsid w:val="001853A3"/>
    <w:rsid w:val="00185F8F"/>
    <w:rsid w:val="001862D9"/>
    <w:rsid w:val="00190D7E"/>
    <w:rsid w:val="00191E76"/>
    <w:rsid w:val="00192422"/>
    <w:rsid w:val="00192D74"/>
    <w:rsid w:val="0019366D"/>
    <w:rsid w:val="0019553E"/>
    <w:rsid w:val="00195545"/>
    <w:rsid w:val="00196702"/>
    <w:rsid w:val="001A12D9"/>
    <w:rsid w:val="001A17E1"/>
    <w:rsid w:val="001A346C"/>
    <w:rsid w:val="001B032E"/>
    <w:rsid w:val="001B3F3A"/>
    <w:rsid w:val="001B429F"/>
    <w:rsid w:val="001B47E5"/>
    <w:rsid w:val="001B51D4"/>
    <w:rsid w:val="001B577F"/>
    <w:rsid w:val="001B5FAD"/>
    <w:rsid w:val="001C0554"/>
    <w:rsid w:val="001C6260"/>
    <w:rsid w:val="001D05FF"/>
    <w:rsid w:val="001D13CF"/>
    <w:rsid w:val="001D18C4"/>
    <w:rsid w:val="001D19A1"/>
    <w:rsid w:val="001D1BFA"/>
    <w:rsid w:val="001D30E6"/>
    <w:rsid w:val="001D31EF"/>
    <w:rsid w:val="001D642B"/>
    <w:rsid w:val="001D7FE3"/>
    <w:rsid w:val="001E2E8C"/>
    <w:rsid w:val="001E58D3"/>
    <w:rsid w:val="001E7133"/>
    <w:rsid w:val="001F1331"/>
    <w:rsid w:val="001F324E"/>
    <w:rsid w:val="001F3329"/>
    <w:rsid w:val="001F4FF0"/>
    <w:rsid w:val="00200A62"/>
    <w:rsid w:val="00201098"/>
    <w:rsid w:val="0020147A"/>
    <w:rsid w:val="002015F9"/>
    <w:rsid w:val="00202E54"/>
    <w:rsid w:val="002046F3"/>
    <w:rsid w:val="00205D5D"/>
    <w:rsid w:val="0020606D"/>
    <w:rsid w:val="00206790"/>
    <w:rsid w:val="00206A4E"/>
    <w:rsid w:val="002105B0"/>
    <w:rsid w:val="00211BE6"/>
    <w:rsid w:val="0021436B"/>
    <w:rsid w:val="00214DB7"/>
    <w:rsid w:val="00223910"/>
    <w:rsid w:val="00223DC7"/>
    <w:rsid w:val="00224FE9"/>
    <w:rsid w:val="00226CFF"/>
    <w:rsid w:val="002275AA"/>
    <w:rsid w:val="002302C1"/>
    <w:rsid w:val="002303DA"/>
    <w:rsid w:val="00230F9C"/>
    <w:rsid w:val="002316FA"/>
    <w:rsid w:val="00232D73"/>
    <w:rsid w:val="00233DB4"/>
    <w:rsid w:val="00234141"/>
    <w:rsid w:val="00242665"/>
    <w:rsid w:val="00245A00"/>
    <w:rsid w:val="002465EA"/>
    <w:rsid w:val="0025027C"/>
    <w:rsid w:val="00254238"/>
    <w:rsid w:val="00254B74"/>
    <w:rsid w:val="00254FD6"/>
    <w:rsid w:val="00255397"/>
    <w:rsid w:val="00255602"/>
    <w:rsid w:val="0025604F"/>
    <w:rsid w:val="00257118"/>
    <w:rsid w:val="00260B0E"/>
    <w:rsid w:val="0026279B"/>
    <w:rsid w:val="002639E0"/>
    <w:rsid w:val="002650B9"/>
    <w:rsid w:val="00265985"/>
    <w:rsid w:val="0026793F"/>
    <w:rsid w:val="002702AA"/>
    <w:rsid w:val="00271206"/>
    <w:rsid w:val="0027419A"/>
    <w:rsid w:val="00277305"/>
    <w:rsid w:val="0028055D"/>
    <w:rsid w:val="00281739"/>
    <w:rsid w:val="00281ABE"/>
    <w:rsid w:val="00284111"/>
    <w:rsid w:val="00284A31"/>
    <w:rsid w:val="00284B02"/>
    <w:rsid w:val="0028735F"/>
    <w:rsid w:val="00287A4B"/>
    <w:rsid w:val="00295C6C"/>
    <w:rsid w:val="00296E6D"/>
    <w:rsid w:val="002A3076"/>
    <w:rsid w:val="002A453A"/>
    <w:rsid w:val="002A4668"/>
    <w:rsid w:val="002A57D3"/>
    <w:rsid w:val="002A5F40"/>
    <w:rsid w:val="002A7A40"/>
    <w:rsid w:val="002B3523"/>
    <w:rsid w:val="002B3741"/>
    <w:rsid w:val="002B59EA"/>
    <w:rsid w:val="002B706B"/>
    <w:rsid w:val="002B7191"/>
    <w:rsid w:val="002C1FD8"/>
    <w:rsid w:val="002C2013"/>
    <w:rsid w:val="002C2B99"/>
    <w:rsid w:val="002C4079"/>
    <w:rsid w:val="002C48BB"/>
    <w:rsid w:val="002C4BEA"/>
    <w:rsid w:val="002C61D9"/>
    <w:rsid w:val="002D001A"/>
    <w:rsid w:val="002D3435"/>
    <w:rsid w:val="002D3818"/>
    <w:rsid w:val="002D396B"/>
    <w:rsid w:val="002D56E1"/>
    <w:rsid w:val="002D6A7B"/>
    <w:rsid w:val="002E0B6D"/>
    <w:rsid w:val="002E1D13"/>
    <w:rsid w:val="002E2EF8"/>
    <w:rsid w:val="002E3940"/>
    <w:rsid w:val="002E5D65"/>
    <w:rsid w:val="002E6D43"/>
    <w:rsid w:val="002E762B"/>
    <w:rsid w:val="002E767A"/>
    <w:rsid w:val="002F3042"/>
    <w:rsid w:val="002F44A1"/>
    <w:rsid w:val="00300860"/>
    <w:rsid w:val="003011D9"/>
    <w:rsid w:val="00303012"/>
    <w:rsid w:val="003030AB"/>
    <w:rsid w:val="00304273"/>
    <w:rsid w:val="003070D0"/>
    <w:rsid w:val="00313447"/>
    <w:rsid w:val="00313894"/>
    <w:rsid w:val="003145F2"/>
    <w:rsid w:val="00314707"/>
    <w:rsid w:val="00314739"/>
    <w:rsid w:val="003165F6"/>
    <w:rsid w:val="0031759A"/>
    <w:rsid w:val="003203D2"/>
    <w:rsid w:val="003204AF"/>
    <w:rsid w:val="00321E57"/>
    <w:rsid w:val="003223AA"/>
    <w:rsid w:val="00323802"/>
    <w:rsid w:val="003245FF"/>
    <w:rsid w:val="00324E79"/>
    <w:rsid w:val="003250BF"/>
    <w:rsid w:val="003261D4"/>
    <w:rsid w:val="003270D9"/>
    <w:rsid w:val="003300A4"/>
    <w:rsid w:val="003309E0"/>
    <w:rsid w:val="00330DB1"/>
    <w:rsid w:val="00332764"/>
    <w:rsid w:val="00334EFA"/>
    <w:rsid w:val="003354C3"/>
    <w:rsid w:val="00336200"/>
    <w:rsid w:val="00337901"/>
    <w:rsid w:val="00337CD4"/>
    <w:rsid w:val="00337E50"/>
    <w:rsid w:val="00341692"/>
    <w:rsid w:val="00341743"/>
    <w:rsid w:val="00344690"/>
    <w:rsid w:val="003446B3"/>
    <w:rsid w:val="003449E0"/>
    <w:rsid w:val="00346F16"/>
    <w:rsid w:val="00350DF0"/>
    <w:rsid w:val="00351953"/>
    <w:rsid w:val="00352E82"/>
    <w:rsid w:val="00356352"/>
    <w:rsid w:val="00360FB2"/>
    <w:rsid w:val="0036438E"/>
    <w:rsid w:val="00364504"/>
    <w:rsid w:val="003647C7"/>
    <w:rsid w:val="003669E6"/>
    <w:rsid w:val="003674EC"/>
    <w:rsid w:val="0037220F"/>
    <w:rsid w:val="00372C60"/>
    <w:rsid w:val="00375B2C"/>
    <w:rsid w:val="00377FF0"/>
    <w:rsid w:val="00380987"/>
    <w:rsid w:val="00381EA6"/>
    <w:rsid w:val="00383EFD"/>
    <w:rsid w:val="00385127"/>
    <w:rsid w:val="003869A1"/>
    <w:rsid w:val="0039102F"/>
    <w:rsid w:val="00391C11"/>
    <w:rsid w:val="00392421"/>
    <w:rsid w:val="00392A85"/>
    <w:rsid w:val="00392AE0"/>
    <w:rsid w:val="00396467"/>
    <w:rsid w:val="003A0C44"/>
    <w:rsid w:val="003A0E10"/>
    <w:rsid w:val="003A2AF4"/>
    <w:rsid w:val="003A6FDA"/>
    <w:rsid w:val="003A7802"/>
    <w:rsid w:val="003B08F2"/>
    <w:rsid w:val="003B325F"/>
    <w:rsid w:val="003B3B21"/>
    <w:rsid w:val="003B3C52"/>
    <w:rsid w:val="003B4040"/>
    <w:rsid w:val="003B609C"/>
    <w:rsid w:val="003B66F4"/>
    <w:rsid w:val="003B7CB4"/>
    <w:rsid w:val="003B7FB7"/>
    <w:rsid w:val="003C02E4"/>
    <w:rsid w:val="003C164F"/>
    <w:rsid w:val="003C336F"/>
    <w:rsid w:val="003C3F6C"/>
    <w:rsid w:val="003C4ABE"/>
    <w:rsid w:val="003C4BB1"/>
    <w:rsid w:val="003C522D"/>
    <w:rsid w:val="003C5E61"/>
    <w:rsid w:val="003D04EF"/>
    <w:rsid w:val="003D22A3"/>
    <w:rsid w:val="003D26A7"/>
    <w:rsid w:val="003D2F37"/>
    <w:rsid w:val="003D3232"/>
    <w:rsid w:val="003D4269"/>
    <w:rsid w:val="003D57CA"/>
    <w:rsid w:val="003D580B"/>
    <w:rsid w:val="003D5C1E"/>
    <w:rsid w:val="003D641B"/>
    <w:rsid w:val="003E1D65"/>
    <w:rsid w:val="003E2433"/>
    <w:rsid w:val="003E2E44"/>
    <w:rsid w:val="003E3553"/>
    <w:rsid w:val="003E4A30"/>
    <w:rsid w:val="003E53EB"/>
    <w:rsid w:val="003E56F6"/>
    <w:rsid w:val="003E605C"/>
    <w:rsid w:val="003F093F"/>
    <w:rsid w:val="003F1FB1"/>
    <w:rsid w:val="003F339B"/>
    <w:rsid w:val="003F6AA4"/>
    <w:rsid w:val="003F7A8A"/>
    <w:rsid w:val="003F7EB9"/>
    <w:rsid w:val="0040077F"/>
    <w:rsid w:val="004007B3"/>
    <w:rsid w:val="00401750"/>
    <w:rsid w:val="0040440F"/>
    <w:rsid w:val="0040589E"/>
    <w:rsid w:val="00406678"/>
    <w:rsid w:val="00406DED"/>
    <w:rsid w:val="004101C4"/>
    <w:rsid w:val="00413168"/>
    <w:rsid w:val="004137B6"/>
    <w:rsid w:val="00414E4D"/>
    <w:rsid w:val="00416CD6"/>
    <w:rsid w:val="00417D02"/>
    <w:rsid w:val="004213DB"/>
    <w:rsid w:val="00421A1C"/>
    <w:rsid w:val="00421A93"/>
    <w:rsid w:val="004237D6"/>
    <w:rsid w:val="00423F14"/>
    <w:rsid w:val="00424AFF"/>
    <w:rsid w:val="004255FE"/>
    <w:rsid w:val="004266CD"/>
    <w:rsid w:val="00427453"/>
    <w:rsid w:val="00432757"/>
    <w:rsid w:val="0043291E"/>
    <w:rsid w:val="00433888"/>
    <w:rsid w:val="00435DA9"/>
    <w:rsid w:val="00450508"/>
    <w:rsid w:val="00450AD6"/>
    <w:rsid w:val="004512A3"/>
    <w:rsid w:val="00455A1E"/>
    <w:rsid w:val="0045649F"/>
    <w:rsid w:val="00460E63"/>
    <w:rsid w:val="00463B35"/>
    <w:rsid w:val="00463E60"/>
    <w:rsid w:val="00464241"/>
    <w:rsid w:val="0046497D"/>
    <w:rsid w:val="00470361"/>
    <w:rsid w:val="00470405"/>
    <w:rsid w:val="0047086B"/>
    <w:rsid w:val="004720CF"/>
    <w:rsid w:val="0047247F"/>
    <w:rsid w:val="00473D39"/>
    <w:rsid w:val="00474023"/>
    <w:rsid w:val="0047468F"/>
    <w:rsid w:val="00474C8A"/>
    <w:rsid w:val="00476A75"/>
    <w:rsid w:val="00477338"/>
    <w:rsid w:val="0047794B"/>
    <w:rsid w:val="004818F8"/>
    <w:rsid w:val="00482341"/>
    <w:rsid w:val="00482843"/>
    <w:rsid w:val="0048466F"/>
    <w:rsid w:val="00484FE3"/>
    <w:rsid w:val="00485213"/>
    <w:rsid w:val="0048548D"/>
    <w:rsid w:val="004878E1"/>
    <w:rsid w:val="004904D8"/>
    <w:rsid w:val="004905F7"/>
    <w:rsid w:val="00491DC5"/>
    <w:rsid w:val="00492026"/>
    <w:rsid w:val="004928B9"/>
    <w:rsid w:val="00494A9E"/>
    <w:rsid w:val="004A145C"/>
    <w:rsid w:val="004A330A"/>
    <w:rsid w:val="004A5C99"/>
    <w:rsid w:val="004A5FAB"/>
    <w:rsid w:val="004A64C9"/>
    <w:rsid w:val="004B00B7"/>
    <w:rsid w:val="004B02A8"/>
    <w:rsid w:val="004B22C7"/>
    <w:rsid w:val="004B3379"/>
    <w:rsid w:val="004B6215"/>
    <w:rsid w:val="004B6BC5"/>
    <w:rsid w:val="004B6D33"/>
    <w:rsid w:val="004B77A6"/>
    <w:rsid w:val="004C0256"/>
    <w:rsid w:val="004C22BD"/>
    <w:rsid w:val="004C3DED"/>
    <w:rsid w:val="004C42B8"/>
    <w:rsid w:val="004D01F2"/>
    <w:rsid w:val="004D2474"/>
    <w:rsid w:val="004D27D0"/>
    <w:rsid w:val="004D3097"/>
    <w:rsid w:val="004D420D"/>
    <w:rsid w:val="004D522F"/>
    <w:rsid w:val="004D61B2"/>
    <w:rsid w:val="004D7CE2"/>
    <w:rsid w:val="004E0E63"/>
    <w:rsid w:val="004E3659"/>
    <w:rsid w:val="004E39A9"/>
    <w:rsid w:val="004E5555"/>
    <w:rsid w:val="004E6E3B"/>
    <w:rsid w:val="004F0100"/>
    <w:rsid w:val="004F2B54"/>
    <w:rsid w:val="004F2CDA"/>
    <w:rsid w:val="004F3C32"/>
    <w:rsid w:val="004F4AA8"/>
    <w:rsid w:val="004F61B4"/>
    <w:rsid w:val="004F76EC"/>
    <w:rsid w:val="005007FB"/>
    <w:rsid w:val="00500AE2"/>
    <w:rsid w:val="00500EA4"/>
    <w:rsid w:val="00500FD6"/>
    <w:rsid w:val="005017C6"/>
    <w:rsid w:val="00501878"/>
    <w:rsid w:val="005034AA"/>
    <w:rsid w:val="00505631"/>
    <w:rsid w:val="005078AA"/>
    <w:rsid w:val="00510223"/>
    <w:rsid w:val="0051058E"/>
    <w:rsid w:val="00510726"/>
    <w:rsid w:val="00510B20"/>
    <w:rsid w:val="0051142D"/>
    <w:rsid w:val="00513E7A"/>
    <w:rsid w:val="00516517"/>
    <w:rsid w:val="005165A8"/>
    <w:rsid w:val="005205F2"/>
    <w:rsid w:val="00521723"/>
    <w:rsid w:val="00523B6B"/>
    <w:rsid w:val="0052468A"/>
    <w:rsid w:val="00524EBD"/>
    <w:rsid w:val="00525CDF"/>
    <w:rsid w:val="005268D9"/>
    <w:rsid w:val="00531302"/>
    <w:rsid w:val="00533153"/>
    <w:rsid w:val="005337F4"/>
    <w:rsid w:val="00537550"/>
    <w:rsid w:val="00540BCC"/>
    <w:rsid w:val="00542BA4"/>
    <w:rsid w:val="00543594"/>
    <w:rsid w:val="00544232"/>
    <w:rsid w:val="00547A8B"/>
    <w:rsid w:val="00551A3E"/>
    <w:rsid w:val="005520D3"/>
    <w:rsid w:val="0055346D"/>
    <w:rsid w:val="00554120"/>
    <w:rsid w:val="0055577D"/>
    <w:rsid w:val="00555F8E"/>
    <w:rsid w:val="00557091"/>
    <w:rsid w:val="00561932"/>
    <w:rsid w:val="005619AF"/>
    <w:rsid w:val="00561F1D"/>
    <w:rsid w:val="0056311A"/>
    <w:rsid w:val="00563929"/>
    <w:rsid w:val="00563FEB"/>
    <w:rsid w:val="005644A6"/>
    <w:rsid w:val="005648ED"/>
    <w:rsid w:val="00564A7F"/>
    <w:rsid w:val="00565E82"/>
    <w:rsid w:val="00566D02"/>
    <w:rsid w:val="00566F9B"/>
    <w:rsid w:val="00567003"/>
    <w:rsid w:val="00567FC1"/>
    <w:rsid w:val="005702C6"/>
    <w:rsid w:val="0057187C"/>
    <w:rsid w:val="00572345"/>
    <w:rsid w:val="0057474E"/>
    <w:rsid w:val="00575348"/>
    <w:rsid w:val="00575636"/>
    <w:rsid w:val="00575D54"/>
    <w:rsid w:val="0057619E"/>
    <w:rsid w:val="00581FB0"/>
    <w:rsid w:val="005821C1"/>
    <w:rsid w:val="00584914"/>
    <w:rsid w:val="00584C6D"/>
    <w:rsid w:val="005859C8"/>
    <w:rsid w:val="00586B32"/>
    <w:rsid w:val="00586FFB"/>
    <w:rsid w:val="00587334"/>
    <w:rsid w:val="00587755"/>
    <w:rsid w:val="00587E3C"/>
    <w:rsid w:val="00592906"/>
    <w:rsid w:val="00592DCD"/>
    <w:rsid w:val="00592EA1"/>
    <w:rsid w:val="00592FEA"/>
    <w:rsid w:val="005959F9"/>
    <w:rsid w:val="00595B90"/>
    <w:rsid w:val="00595F48"/>
    <w:rsid w:val="00596513"/>
    <w:rsid w:val="00596C08"/>
    <w:rsid w:val="005975B8"/>
    <w:rsid w:val="00597C5F"/>
    <w:rsid w:val="005A02A5"/>
    <w:rsid w:val="005A02C8"/>
    <w:rsid w:val="005A09E8"/>
    <w:rsid w:val="005A0C59"/>
    <w:rsid w:val="005A1D54"/>
    <w:rsid w:val="005A228F"/>
    <w:rsid w:val="005A2846"/>
    <w:rsid w:val="005A4AE1"/>
    <w:rsid w:val="005A6841"/>
    <w:rsid w:val="005A69A5"/>
    <w:rsid w:val="005A6A4D"/>
    <w:rsid w:val="005A7D5A"/>
    <w:rsid w:val="005B1358"/>
    <w:rsid w:val="005B21B3"/>
    <w:rsid w:val="005B3380"/>
    <w:rsid w:val="005B3983"/>
    <w:rsid w:val="005B4CEE"/>
    <w:rsid w:val="005B52C8"/>
    <w:rsid w:val="005B6C8E"/>
    <w:rsid w:val="005C07C9"/>
    <w:rsid w:val="005C0D51"/>
    <w:rsid w:val="005C2203"/>
    <w:rsid w:val="005C261B"/>
    <w:rsid w:val="005C4FB8"/>
    <w:rsid w:val="005D3CC6"/>
    <w:rsid w:val="005D3DA0"/>
    <w:rsid w:val="005D535C"/>
    <w:rsid w:val="005D718B"/>
    <w:rsid w:val="005D7912"/>
    <w:rsid w:val="005D7AC2"/>
    <w:rsid w:val="005E0281"/>
    <w:rsid w:val="005E12BD"/>
    <w:rsid w:val="005E1A95"/>
    <w:rsid w:val="005E3819"/>
    <w:rsid w:val="005E51B9"/>
    <w:rsid w:val="005E5C45"/>
    <w:rsid w:val="005E6687"/>
    <w:rsid w:val="005E7F54"/>
    <w:rsid w:val="005F11A0"/>
    <w:rsid w:val="005F17B3"/>
    <w:rsid w:val="005F4F6F"/>
    <w:rsid w:val="005F548D"/>
    <w:rsid w:val="005F7AC8"/>
    <w:rsid w:val="00601279"/>
    <w:rsid w:val="00603496"/>
    <w:rsid w:val="00603745"/>
    <w:rsid w:val="00604533"/>
    <w:rsid w:val="00605605"/>
    <w:rsid w:val="00605CDD"/>
    <w:rsid w:val="006104A4"/>
    <w:rsid w:val="00610AB2"/>
    <w:rsid w:val="00611D29"/>
    <w:rsid w:val="0061349C"/>
    <w:rsid w:val="00614616"/>
    <w:rsid w:val="00614969"/>
    <w:rsid w:val="00615075"/>
    <w:rsid w:val="00616C12"/>
    <w:rsid w:val="006201CF"/>
    <w:rsid w:val="00621D19"/>
    <w:rsid w:val="00622604"/>
    <w:rsid w:val="0062353C"/>
    <w:rsid w:val="00623590"/>
    <w:rsid w:val="00623625"/>
    <w:rsid w:val="00624E3D"/>
    <w:rsid w:val="00627A53"/>
    <w:rsid w:val="0063084D"/>
    <w:rsid w:val="00630AEB"/>
    <w:rsid w:val="00632AD2"/>
    <w:rsid w:val="006345B8"/>
    <w:rsid w:val="00634D4D"/>
    <w:rsid w:val="0063541D"/>
    <w:rsid w:val="00635E42"/>
    <w:rsid w:val="00637F31"/>
    <w:rsid w:val="00640E0B"/>
    <w:rsid w:val="00641002"/>
    <w:rsid w:val="0064129E"/>
    <w:rsid w:val="00641ACC"/>
    <w:rsid w:val="00641E39"/>
    <w:rsid w:val="00642529"/>
    <w:rsid w:val="00642534"/>
    <w:rsid w:val="006436AC"/>
    <w:rsid w:val="00644845"/>
    <w:rsid w:val="00646667"/>
    <w:rsid w:val="00646A6F"/>
    <w:rsid w:val="00647B2E"/>
    <w:rsid w:val="00651DEF"/>
    <w:rsid w:val="006522CA"/>
    <w:rsid w:val="00656E97"/>
    <w:rsid w:val="0066087D"/>
    <w:rsid w:val="0066287A"/>
    <w:rsid w:val="00662AA8"/>
    <w:rsid w:val="00664DA4"/>
    <w:rsid w:val="00664E79"/>
    <w:rsid w:val="00665B68"/>
    <w:rsid w:val="00666470"/>
    <w:rsid w:val="00666EEB"/>
    <w:rsid w:val="006670A4"/>
    <w:rsid w:val="006674A7"/>
    <w:rsid w:val="00667620"/>
    <w:rsid w:val="00672681"/>
    <w:rsid w:val="00672774"/>
    <w:rsid w:val="00672DF8"/>
    <w:rsid w:val="00673CDD"/>
    <w:rsid w:val="006813CA"/>
    <w:rsid w:val="0068409B"/>
    <w:rsid w:val="006850FB"/>
    <w:rsid w:val="00687C1D"/>
    <w:rsid w:val="00690251"/>
    <w:rsid w:val="00691ADE"/>
    <w:rsid w:val="0069354B"/>
    <w:rsid w:val="0069399C"/>
    <w:rsid w:val="00696785"/>
    <w:rsid w:val="00697E4C"/>
    <w:rsid w:val="006A1C6A"/>
    <w:rsid w:val="006A29A0"/>
    <w:rsid w:val="006A42C2"/>
    <w:rsid w:val="006A56C4"/>
    <w:rsid w:val="006A5794"/>
    <w:rsid w:val="006A6D6A"/>
    <w:rsid w:val="006B00CF"/>
    <w:rsid w:val="006B0B42"/>
    <w:rsid w:val="006B245E"/>
    <w:rsid w:val="006B31C9"/>
    <w:rsid w:val="006B4A30"/>
    <w:rsid w:val="006B50B1"/>
    <w:rsid w:val="006B51B4"/>
    <w:rsid w:val="006B7AF3"/>
    <w:rsid w:val="006C1747"/>
    <w:rsid w:val="006C17C3"/>
    <w:rsid w:val="006C2948"/>
    <w:rsid w:val="006C4F33"/>
    <w:rsid w:val="006C7D34"/>
    <w:rsid w:val="006D02AB"/>
    <w:rsid w:val="006D1579"/>
    <w:rsid w:val="006D3036"/>
    <w:rsid w:val="006D359F"/>
    <w:rsid w:val="006D44F9"/>
    <w:rsid w:val="006D4A61"/>
    <w:rsid w:val="006E0B6B"/>
    <w:rsid w:val="006E1622"/>
    <w:rsid w:val="006E1EE0"/>
    <w:rsid w:val="006E2E26"/>
    <w:rsid w:val="006E37A8"/>
    <w:rsid w:val="006E5F92"/>
    <w:rsid w:val="006F02EA"/>
    <w:rsid w:val="006F051D"/>
    <w:rsid w:val="006F0A32"/>
    <w:rsid w:val="006F2E32"/>
    <w:rsid w:val="006F6505"/>
    <w:rsid w:val="006F767C"/>
    <w:rsid w:val="006F7AA9"/>
    <w:rsid w:val="006F7D5E"/>
    <w:rsid w:val="007001EA"/>
    <w:rsid w:val="0070045C"/>
    <w:rsid w:val="00700697"/>
    <w:rsid w:val="007009BB"/>
    <w:rsid w:val="00700A17"/>
    <w:rsid w:val="0070263D"/>
    <w:rsid w:val="00702754"/>
    <w:rsid w:val="00703338"/>
    <w:rsid w:val="0070423F"/>
    <w:rsid w:val="0070531A"/>
    <w:rsid w:val="00706591"/>
    <w:rsid w:val="00706B28"/>
    <w:rsid w:val="00707657"/>
    <w:rsid w:val="00710795"/>
    <w:rsid w:val="007127E2"/>
    <w:rsid w:val="00714E93"/>
    <w:rsid w:val="00715B7F"/>
    <w:rsid w:val="00717389"/>
    <w:rsid w:val="00717DD0"/>
    <w:rsid w:val="00717FF4"/>
    <w:rsid w:val="00721814"/>
    <w:rsid w:val="00721C29"/>
    <w:rsid w:val="00721D7E"/>
    <w:rsid w:val="0072212E"/>
    <w:rsid w:val="00723115"/>
    <w:rsid w:val="007252FB"/>
    <w:rsid w:val="00725798"/>
    <w:rsid w:val="00727072"/>
    <w:rsid w:val="0072731C"/>
    <w:rsid w:val="007273B0"/>
    <w:rsid w:val="007279F6"/>
    <w:rsid w:val="007314AE"/>
    <w:rsid w:val="00733A9C"/>
    <w:rsid w:val="00733E25"/>
    <w:rsid w:val="00733EC9"/>
    <w:rsid w:val="00734E6E"/>
    <w:rsid w:val="00737162"/>
    <w:rsid w:val="00737946"/>
    <w:rsid w:val="007379F2"/>
    <w:rsid w:val="00740773"/>
    <w:rsid w:val="007423B7"/>
    <w:rsid w:val="007452C9"/>
    <w:rsid w:val="00745547"/>
    <w:rsid w:val="007500B6"/>
    <w:rsid w:val="007506B9"/>
    <w:rsid w:val="00750835"/>
    <w:rsid w:val="00750FFE"/>
    <w:rsid w:val="00751907"/>
    <w:rsid w:val="00752C79"/>
    <w:rsid w:val="00753CD5"/>
    <w:rsid w:val="007556D6"/>
    <w:rsid w:val="00755B1A"/>
    <w:rsid w:val="00757E41"/>
    <w:rsid w:val="00762A77"/>
    <w:rsid w:val="00762AFC"/>
    <w:rsid w:val="00763C24"/>
    <w:rsid w:val="007644E9"/>
    <w:rsid w:val="00764831"/>
    <w:rsid w:val="0076529C"/>
    <w:rsid w:val="00771413"/>
    <w:rsid w:val="00771565"/>
    <w:rsid w:val="0077268B"/>
    <w:rsid w:val="00774A02"/>
    <w:rsid w:val="00775531"/>
    <w:rsid w:val="0077697F"/>
    <w:rsid w:val="00777AE5"/>
    <w:rsid w:val="00780F8B"/>
    <w:rsid w:val="007840D8"/>
    <w:rsid w:val="007844C5"/>
    <w:rsid w:val="00784FAF"/>
    <w:rsid w:val="00786266"/>
    <w:rsid w:val="00793514"/>
    <w:rsid w:val="007939A5"/>
    <w:rsid w:val="0079456B"/>
    <w:rsid w:val="00794C83"/>
    <w:rsid w:val="00796A68"/>
    <w:rsid w:val="007A0C8D"/>
    <w:rsid w:val="007A14FD"/>
    <w:rsid w:val="007A198C"/>
    <w:rsid w:val="007A1A7A"/>
    <w:rsid w:val="007A1D42"/>
    <w:rsid w:val="007A2517"/>
    <w:rsid w:val="007A326A"/>
    <w:rsid w:val="007A34A4"/>
    <w:rsid w:val="007A3AEE"/>
    <w:rsid w:val="007A4285"/>
    <w:rsid w:val="007A44BA"/>
    <w:rsid w:val="007A6FB8"/>
    <w:rsid w:val="007B19B4"/>
    <w:rsid w:val="007B2FE3"/>
    <w:rsid w:val="007B3D37"/>
    <w:rsid w:val="007B61A5"/>
    <w:rsid w:val="007C0E8D"/>
    <w:rsid w:val="007C266A"/>
    <w:rsid w:val="007C2CAD"/>
    <w:rsid w:val="007C3839"/>
    <w:rsid w:val="007C6258"/>
    <w:rsid w:val="007C734E"/>
    <w:rsid w:val="007C73D1"/>
    <w:rsid w:val="007D04A8"/>
    <w:rsid w:val="007D06B6"/>
    <w:rsid w:val="007D1F08"/>
    <w:rsid w:val="007D24D7"/>
    <w:rsid w:val="007D2835"/>
    <w:rsid w:val="007D2931"/>
    <w:rsid w:val="007D2B24"/>
    <w:rsid w:val="007D2D1A"/>
    <w:rsid w:val="007D3092"/>
    <w:rsid w:val="007D3519"/>
    <w:rsid w:val="007D7F7A"/>
    <w:rsid w:val="007D7FE4"/>
    <w:rsid w:val="007E019A"/>
    <w:rsid w:val="007E0204"/>
    <w:rsid w:val="007E1706"/>
    <w:rsid w:val="007E1E4F"/>
    <w:rsid w:val="007E2EC9"/>
    <w:rsid w:val="007E33A7"/>
    <w:rsid w:val="007E343A"/>
    <w:rsid w:val="007E42D0"/>
    <w:rsid w:val="007E6234"/>
    <w:rsid w:val="007E65BC"/>
    <w:rsid w:val="007E749A"/>
    <w:rsid w:val="007E74D1"/>
    <w:rsid w:val="007E77F0"/>
    <w:rsid w:val="007F1BEC"/>
    <w:rsid w:val="007F38D0"/>
    <w:rsid w:val="007F4BC6"/>
    <w:rsid w:val="007F7C6D"/>
    <w:rsid w:val="00800C84"/>
    <w:rsid w:val="008036A9"/>
    <w:rsid w:val="00803A44"/>
    <w:rsid w:val="00803DB2"/>
    <w:rsid w:val="00805D37"/>
    <w:rsid w:val="00806816"/>
    <w:rsid w:val="00806AF1"/>
    <w:rsid w:val="00807477"/>
    <w:rsid w:val="008122BD"/>
    <w:rsid w:val="00813158"/>
    <w:rsid w:val="00813898"/>
    <w:rsid w:val="00814009"/>
    <w:rsid w:val="00814562"/>
    <w:rsid w:val="008155E0"/>
    <w:rsid w:val="00816403"/>
    <w:rsid w:val="008165FC"/>
    <w:rsid w:val="00817B12"/>
    <w:rsid w:val="008216BC"/>
    <w:rsid w:val="00822EA6"/>
    <w:rsid w:val="00823AFC"/>
    <w:rsid w:val="00824A91"/>
    <w:rsid w:val="00825FEC"/>
    <w:rsid w:val="0082728E"/>
    <w:rsid w:val="00827FA1"/>
    <w:rsid w:val="00827FC0"/>
    <w:rsid w:val="00831B6D"/>
    <w:rsid w:val="00832523"/>
    <w:rsid w:val="008328AD"/>
    <w:rsid w:val="00832A1E"/>
    <w:rsid w:val="00832F6D"/>
    <w:rsid w:val="0083354B"/>
    <w:rsid w:val="00833CC8"/>
    <w:rsid w:val="00834063"/>
    <w:rsid w:val="0083742C"/>
    <w:rsid w:val="00837777"/>
    <w:rsid w:val="00837BBA"/>
    <w:rsid w:val="00840668"/>
    <w:rsid w:val="008406C1"/>
    <w:rsid w:val="0084070E"/>
    <w:rsid w:val="008420EA"/>
    <w:rsid w:val="00843CDF"/>
    <w:rsid w:val="00844390"/>
    <w:rsid w:val="00844616"/>
    <w:rsid w:val="00844697"/>
    <w:rsid w:val="00844D76"/>
    <w:rsid w:val="00844D9F"/>
    <w:rsid w:val="00845426"/>
    <w:rsid w:val="0084677B"/>
    <w:rsid w:val="008474D9"/>
    <w:rsid w:val="008510CD"/>
    <w:rsid w:val="008520C2"/>
    <w:rsid w:val="008539EC"/>
    <w:rsid w:val="00853F38"/>
    <w:rsid w:val="008543D2"/>
    <w:rsid w:val="0085492C"/>
    <w:rsid w:val="00854E36"/>
    <w:rsid w:val="00855486"/>
    <w:rsid w:val="00855FA5"/>
    <w:rsid w:val="00856AE4"/>
    <w:rsid w:val="00857C69"/>
    <w:rsid w:val="00857E8F"/>
    <w:rsid w:val="00860C6A"/>
    <w:rsid w:val="008619DC"/>
    <w:rsid w:val="00864929"/>
    <w:rsid w:val="0086494A"/>
    <w:rsid w:val="00865099"/>
    <w:rsid w:val="008662B3"/>
    <w:rsid w:val="00866879"/>
    <w:rsid w:val="0086701A"/>
    <w:rsid w:val="0086739B"/>
    <w:rsid w:val="008728DF"/>
    <w:rsid w:val="0087331D"/>
    <w:rsid w:val="00873EC8"/>
    <w:rsid w:val="00873FF8"/>
    <w:rsid w:val="00874525"/>
    <w:rsid w:val="008765AB"/>
    <w:rsid w:val="0087668C"/>
    <w:rsid w:val="00877133"/>
    <w:rsid w:val="00877561"/>
    <w:rsid w:val="00880447"/>
    <w:rsid w:val="00880A62"/>
    <w:rsid w:val="00880EFC"/>
    <w:rsid w:val="0088158B"/>
    <w:rsid w:val="00881C83"/>
    <w:rsid w:val="0088338D"/>
    <w:rsid w:val="00884103"/>
    <w:rsid w:val="00890E95"/>
    <w:rsid w:val="0089745B"/>
    <w:rsid w:val="008A0490"/>
    <w:rsid w:val="008A2896"/>
    <w:rsid w:val="008A34AE"/>
    <w:rsid w:val="008A41F6"/>
    <w:rsid w:val="008A5728"/>
    <w:rsid w:val="008A6439"/>
    <w:rsid w:val="008A69D0"/>
    <w:rsid w:val="008A6F1A"/>
    <w:rsid w:val="008A7AFC"/>
    <w:rsid w:val="008B045B"/>
    <w:rsid w:val="008B183D"/>
    <w:rsid w:val="008B1FC2"/>
    <w:rsid w:val="008B2BB3"/>
    <w:rsid w:val="008B2D56"/>
    <w:rsid w:val="008B37B8"/>
    <w:rsid w:val="008B3F17"/>
    <w:rsid w:val="008B4C3C"/>
    <w:rsid w:val="008B601E"/>
    <w:rsid w:val="008B6D94"/>
    <w:rsid w:val="008B6EB7"/>
    <w:rsid w:val="008B755E"/>
    <w:rsid w:val="008C08E3"/>
    <w:rsid w:val="008C0D73"/>
    <w:rsid w:val="008C10E1"/>
    <w:rsid w:val="008C28B8"/>
    <w:rsid w:val="008C304E"/>
    <w:rsid w:val="008C5333"/>
    <w:rsid w:val="008C57EE"/>
    <w:rsid w:val="008C5C3B"/>
    <w:rsid w:val="008C6320"/>
    <w:rsid w:val="008C6689"/>
    <w:rsid w:val="008C7CEB"/>
    <w:rsid w:val="008D1706"/>
    <w:rsid w:val="008D228F"/>
    <w:rsid w:val="008D300F"/>
    <w:rsid w:val="008D5A40"/>
    <w:rsid w:val="008D5DB8"/>
    <w:rsid w:val="008D6757"/>
    <w:rsid w:val="008D7BBC"/>
    <w:rsid w:val="008E2B4F"/>
    <w:rsid w:val="008E4C99"/>
    <w:rsid w:val="008E6E24"/>
    <w:rsid w:val="008F1021"/>
    <w:rsid w:val="008F19DF"/>
    <w:rsid w:val="008F2E46"/>
    <w:rsid w:val="008F3C4C"/>
    <w:rsid w:val="008F4A96"/>
    <w:rsid w:val="008F4AA7"/>
    <w:rsid w:val="008F630E"/>
    <w:rsid w:val="008F672B"/>
    <w:rsid w:val="008F6C46"/>
    <w:rsid w:val="008F7BFA"/>
    <w:rsid w:val="008F7EFD"/>
    <w:rsid w:val="00901A2E"/>
    <w:rsid w:val="00904526"/>
    <w:rsid w:val="00904C80"/>
    <w:rsid w:val="009050A1"/>
    <w:rsid w:val="00907EED"/>
    <w:rsid w:val="00907F11"/>
    <w:rsid w:val="0091035E"/>
    <w:rsid w:val="0091288B"/>
    <w:rsid w:val="009130FD"/>
    <w:rsid w:val="00915FA0"/>
    <w:rsid w:val="009178D5"/>
    <w:rsid w:val="00922C2C"/>
    <w:rsid w:val="009235F4"/>
    <w:rsid w:val="00924D25"/>
    <w:rsid w:val="00926E9F"/>
    <w:rsid w:val="00933011"/>
    <w:rsid w:val="00934C78"/>
    <w:rsid w:val="00942EB0"/>
    <w:rsid w:val="009437EA"/>
    <w:rsid w:val="00946FF0"/>
    <w:rsid w:val="009507B7"/>
    <w:rsid w:val="00950808"/>
    <w:rsid w:val="009539F9"/>
    <w:rsid w:val="009540D2"/>
    <w:rsid w:val="009561F0"/>
    <w:rsid w:val="00957161"/>
    <w:rsid w:val="009573FF"/>
    <w:rsid w:val="00957B82"/>
    <w:rsid w:val="00961C8B"/>
    <w:rsid w:val="009620B1"/>
    <w:rsid w:val="00962BB5"/>
    <w:rsid w:val="00963F7F"/>
    <w:rsid w:val="00963FA1"/>
    <w:rsid w:val="00964191"/>
    <w:rsid w:val="00964DB2"/>
    <w:rsid w:val="0096560D"/>
    <w:rsid w:val="00967105"/>
    <w:rsid w:val="00971AE7"/>
    <w:rsid w:val="009723E6"/>
    <w:rsid w:val="0097317D"/>
    <w:rsid w:val="00975495"/>
    <w:rsid w:val="00975C71"/>
    <w:rsid w:val="0097752F"/>
    <w:rsid w:val="00983C22"/>
    <w:rsid w:val="0098558F"/>
    <w:rsid w:val="00985B18"/>
    <w:rsid w:val="00986172"/>
    <w:rsid w:val="0099054B"/>
    <w:rsid w:val="00992733"/>
    <w:rsid w:val="00993B59"/>
    <w:rsid w:val="00995B84"/>
    <w:rsid w:val="009979BC"/>
    <w:rsid w:val="009A1E17"/>
    <w:rsid w:val="009A2FC1"/>
    <w:rsid w:val="009A5B2B"/>
    <w:rsid w:val="009A6287"/>
    <w:rsid w:val="009A647E"/>
    <w:rsid w:val="009A6CA1"/>
    <w:rsid w:val="009B01AE"/>
    <w:rsid w:val="009B438D"/>
    <w:rsid w:val="009B5229"/>
    <w:rsid w:val="009C108A"/>
    <w:rsid w:val="009C2561"/>
    <w:rsid w:val="009C2AD3"/>
    <w:rsid w:val="009C30F7"/>
    <w:rsid w:val="009C50E9"/>
    <w:rsid w:val="009C548E"/>
    <w:rsid w:val="009C6B8A"/>
    <w:rsid w:val="009D20CD"/>
    <w:rsid w:val="009D2F54"/>
    <w:rsid w:val="009D397D"/>
    <w:rsid w:val="009D3E0D"/>
    <w:rsid w:val="009D3F7C"/>
    <w:rsid w:val="009D417A"/>
    <w:rsid w:val="009D46BD"/>
    <w:rsid w:val="009D4CCB"/>
    <w:rsid w:val="009D6EC6"/>
    <w:rsid w:val="009E35BB"/>
    <w:rsid w:val="009E403F"/>
    <w:rsid w:val="009E4922"/>
    <w:rsid w:val="009E54B3"/>
    <w:rsid w:val="009E5AFA"/>
    <w:rsid w:val="009E5E85"/>
    <w:rsid w:val="009E73B3"/>
    <w:rsid w:val="009F1069"/>
    <w:rsid w:val="009F2B9D"/>
    <w:rsid w:val="009F3333"/>
    <w:rsid w:val="009F35CD"/>
    <w:rsid w:val="009F44D1"/>
    <w:rsid w:val="009F4A88"/>
    <w:rsid w:val="009F647C"/>
    <w:rsid w:val="009F6732"/>
    <w:rsid w:val="009F69A1"/>
    <w:rsid w:val="009F75B0"/>
    <w:rsid w:val="009F7C1A"/>
    <w:rsid w:val="009F7E82"/>
    <w:rsid w:val="00A00134"/>
    <w:rsid w:val="00A00C6B"/>
    <w:rsid w:val="00A01996"/>
    <w:rsid w:val="00A03EFE"/>
    <w:rsid w:val="00A050FE"/>
    <w:rsid w:val="00A06C0E"/>
    <w:rsid w:val="00A07A29"/>
    <w:rsid w:val="00A1324D"/>
    <w:rsid w:val="00A13FCF"/>
    <w:rsid w:val="00A14E66"/>
    <w:rsid w:val="00A14FC6"/>
    <w:rsid w:val="00A15237"/>
    <w:rsid w:val="00A17341"/>
    <w:rsid w:val="00A207FD"/>
    <w:rsid w:val="00A21AE5"/>
    <w:rsid w:val="00A23323"/>
    <w:rsid w:val="00A23366"/>
    <w:rsid w:val="00A250BB"/>
    <w:rsid w:val="00A31A9D"/>
    <w:rsid w:val="00A32A97"/>
    <w:rsid w:val="00A335FA"/>
    <w:rsid w:val="00A36F9D"/>
    <w:rsid w:val="00A43909"/>
    <w:rsid w:val="00A46BD7"/>
    <w:rsid w:val="00A5027A"/>
    <w:rsid w:val="00A5524A"/>
    <w:rsid w:val="00A55ED3"/>
    <w:rsid w:val="00A57FE6"/>
    <w:rsid w:val="00A639BE"/>
    <w:rsid w:val="00A65FB0"/>
    <w:rsid w:val="00A66B9E"/>
    <w:rsid w:val="00A66F50"/>
    <w:rsid w:val="00A676D8"/>
    <w:rsid w:val="00A7225D"/>
    <w:rsid w:val="00A7247D"/>
    <w:rsid w:val="00A74464"/>
    <w:rsid w:val="00A756BE"/>
    <w:rsid w:val="00A75FD4"/>
    <w:rsid w:val="00A76BEB"/>
    <w:rsid w:val="00A77525"/>
    <w:rsid w:val="00A77ABA"/>
    <w:rsid w:val="00A82B4E"/>
    <w:rsid w:val="00A847F8"/>
    <w:rsid w:val="00A84E04"/>
    <w:rsid w:val="00A85901"/>
    <w:rsid w:val="00A87038"/>
    <w:rsid w:val="00A91A20"/>
    <w:rsid w:val="00A92D05"/>
    <w:rsid w:val="00A92E4F"/>
    <w:rsid w:val="00A93111"/>
    <w:rsid w:val="00A951A6"/>
    <w:rsid w:val="00A963CB"/>
    <w:rsid w:val="00AA1BC4"/>
    <w:rsid w:val="00AA3EFD"/>
    <w:rsid w:val="00AA3F2B"/>
    <w:rsid w:val="00AA4EF1"/>
    <w:rsid w:val="00AA53DA"/>
    <w:rsid w:val="00AA5524"/>
    <w:rsid w:val="00AA6212"/>
    <w:rsid w:val="00AA7366"/>
    <w:rsid w:val="00AB091A"/>
    <w:rsid w:val="00AB0D39"/>
    <w:rsid w:val="00AB134C"/>
    <w:rsid w:val="00AB16F9"/>
    <w:rsid w:val="00AB3547"/>
    <w:rsid w:val="00AB4136"/>
    <w:rsid w:val="00AB5C75"/>
    <w:rsid w:val="00AC0425"/>
    <w:rsid w:val="00AC1BD9"/>
    <w:rsid w:val="00AC1D84"/>
    <w:rsid w:val="00AC3F3D"/>
    <w:rsid w:val="00AC4591"/>
    <w:rsid w:val="00AC4AE5"/>
    <w:rsid w:val="00AC5539"/>
    <w:rsid w:val="00AC592A"/>
    <w:rsid w:val="00AC5A0C"/>
    <w:rsid w:val="00AC5C4C"/>
    <w:rsid w:val="00AC6A00"/>
    <w:rsid w:val="00AC6B07"/>
    <w:rsid w:val="00AC7ED1"/>
    <w:rsid w:val="00AD0036"/>
    <w:rsid w:val="00AD27BF"/>
    <w:rsid w:val="00AD2F19"/>
    <w:rsid w:val="00AD342A"/>
    <w:rsid w:val="00AD4359"/>
    <w:rsid w:val="00AD4C44"/>
    <w:rsid w:val="00AD582C"/>
    <w:rsid w:val="00AD626D"/>
    <w:rsid w:val="00AE1607"/>
    <w:rsid w:val="00AE2785"/>
    <w:rsid w:val="00AE4893"/>
    <w:rsid w:val="00AE4CD8"/>
    <w:rsid w:val="00AE4FFF"/>
    <w:rsid w:val="00AE5B13"/>
    <w:rsid w:val="00AE5ECC"/>
    <w:rsid w:val="00AF0B74"/>
    <w:rsid w:val="00AF28FC"/>
    <w:rsid w:val="00AF2B0A"/>
    <w:rsid w:val="00AF4FA2"/>
    <w:rsid w:val="00B000D5"/>
    <w:rsid w:val="00B02B7D"/>
    <w:rsid w:val="00B037FF"/>
    <w:rsid w:val="00B05D22"/>
    <w:rsid w:val="00B05E85"/>
    <w:rsid w:val="00B06AF7"/>
    <w:rsid w:val="00B07A5A"/>
    <w:rsid w:val="00B10A9F"/>
    <w:rsid w:val="00B124DF"/>
    <w:rsid w:val="00B13E70"/>
    <w:rsid w:val="00B13F89"/>
    <w:rsid w:val="00B15496"/>
    <w:rsid w:val="00B1717C"/>
    <w:rsid w:val="00B2165A"/>
    <w:rsid w:val="00B21994"/>
    <w:rsid w:val="00B23543"/>
    <w:rsid w:val="00B252DB"/>
    <w:rsid w:val="00B25E64"/>
    <w:rsid w:val="00B261B5"/>
    <w:rsid w:val="00B261BB"/>
    <w:rsid w:val="00B26566"/>
    <w:rsid w:val="00B26653"/>
    <w:rsid w:val="00B26FC6"/>
    <w:rsid w:val="00B27017"/>
    <w:rsid w:val="00B30AC9"/>
    <w:rsid w:val="00B31000"/>
    <w:rsid w:val="00B31BF3"/>
    <w:rsid w:val="00B32F18"/>
    <w:rsid w:val="00B33A24"/>
    <w:rsid w:val="00B340F7"/>
    <w:rsid w:val="00B40D72"/>
    <w:rsid w:val="00B4135E"/>
    <w:rsid w:val="00B461A8"/>
    <w:rsid w:val="00B511EB"/>
    <w:rsid w:val="00B5150F"/>
    <w:rsid w:val="00B524FB"/>
    <w:rsid w:val="00B52E8B"/>
    <w:rsid w:val="00B55379"/>
    <w:rsid w:val="00B57C5B"/>
    <w:rsid w:val="00B57E30"/>
    <w:rsid w:val="00B62577"/>
    <w:rsid w:val="00B62611"/>
    <w:rsid w:val="00B63308"/>
    <w:rsid w:val="00B64A37"/>
    <w:rsid w:val="00B65ECE"/>
    <w:rsid w:val="00B6786B"/>
    <w:rsid w:val="00B6795B"/>
    <w:rsid w:val="00B722F9"/>
    <w:rsid w:val="00B724D9"/>
    <w:rsid w:val="00B74B4F"/>
    <w:rsid w:val="00B751B0"/>
    <w:rsid w:val="00B75FE2"/>
    <w:rsid w:val="00B76646"/>
    <w:rsid w:val="00B77849"/>
    <w:rsid w:val="00B80792"/>
    <w:rsid w:val="00B80F91"/>
    <w:rsid w:val="00B81CB0"/>
    <w:rsid w:val="00B82B05"/>
    <w:rsid w:val="00B840FF"/>
    <w:rsid w:val="00B858FB"/>
    <w:rsid w:val="00B85D10"/>
    <w:rsid w:val="00B864AD"/>
    <w:rsid w:val="00B90B18"/>
    <w:rsid w:val="00B9113C"/>
    <w:rsid w:val="00B911B2"/>
    <w:rsid w:val="00B91B28"/>
    <w:rsid w:val="00B92002"/>
    <w:rsid w:val="00B9495E"/>
    <w:rsid w:val="00B94D96"/>
    <w:rsid w:val="00B95126"/>
    <w:rsid w:val="00B956E6"/>
    <w:rsid w:val="00BA42C2"/>
    <w:rsid w:val="00BA629C"/>
    <w:rsid w:val="00BA7A68"/>
    <w:rsid w:val="00BB1418"/>
    <w:rsid w:val="00BB24DD"/>
    <w:rsid w:val="00BB3050"/>
    <w:rsid w:val="00BB58F5"/>
    <w:rsid w:val="00BB5A06"/>
    <w:rsid w:val="00BB669F"/>
    <w:rsid w:val="00BC4AF7"/>
    <w:rsid w:val="00BC5A28"/>
    <w:rsid w:val="00BC7B48"/>
    <w:rsid w:val="00BD00DD"/>
    <w:rsid w:val="00BD1803"/>
    <w:rsid w:val="00BD1A11"/>
    <w:rsid w:val="00BD2627"/>
    <w:rsid w:val="00BD29CC"/>
    <w:rsid w:val="00BE233D"/>
    <w:rsid w:val="00BE24A2"/>
    <w:rsid w:val="00BE31EF"/>
    <w:rsid w:val="00BE3587"/>
    <w:rsid w:val="00BE56C3"/>
    <w:rsid w:val="00BE5DAD"/>
    <w:rsid w:val="00BE66D1"/>
    <w:rsid w:val="00BE68CB"/>
    <w:rsid w:val="00BE734B"/>
    <w:rsid w:val="00BF0716"/>
    <w:rsid w:val="00BF1205"/>
    <w:rsid w:val="00BF1B2F"/>
    <w:rsid w:val="00BF253B"/>
    <w:rsid w:val="00BF2D56"/>
    <w:rsid w:val="00BF2D7C"/>
    <w:rsid w:val="00BF3A17"/>
    <w:rsid w:val="00BF53AB"/>
    <w:rsid w:val="00BF59BE"/>
    <w:rsid w:val="00BF5D17"/>
    <w:rsid w:val="00BF6846"/>
    <w:rsid w:val="00BF7778"/>
    <w:rsid w:val="00BF7C7D"/>
    <w:rsid w:val="00C00512"/>
    <w:rsid w:val="00C007CE"/>
    <w:rsid w:val="00C03959"/>
    <w:rsid w:val="00C050F8"/>
    <w:rsid w:val="00C05E7A"/>
    <w:rsid w:val="00C06E8E"/>
    <w:rsid w:val="00C11AAF"/>
    <w:rsid w:val="00C140A0"/>
    <w:rsid w:val="00C1684E"/>
    <w:rsid w:val="00C20EB5"/>
    <w:rsid w:val="00C22FC1"/>
    <w:rsid w:val="00C23937"/>
    <w:rsid w:val="00C23F19"/>
    <w:rsid w:val="00C26343"/>
    <w:rsid w:val="00C26C3A"/>
    <w:rsid w:val="00C304A1"/>
    <w:rsid w:val="00C31A5E"/>
    <w:rsid w:val="00C323D2"/>
    <w:rsid w:val="00C34EC2"/>
    <w:rsid w:val="00C35131"/>
    <w:rsid w:val="00C353C5"/>
    <w:rsid w:val="00C35F3F"/>
    <w:rsid w:val="00C365A7"/>
    <w:rsid w:val="00C37ED8"/>
    <w:rsid w:val="00C41B8E"/>
    <w:rsid w:val="00C448E2"/>
    <w:rsid w:val="00C45137"/>
    <w:rsid w:val="00C45591"/>
    <w:rsid w:val="00C45A17"/>
    <w:rsid w:val="00C47AB9"/>
    <w:rsid w:val="00C50202"/>
    <w:rsid w:val="00C509FE"/>
    <w:rsid w:val="00C54AA5"/>
    <w:rsid w:val="00C56518"/>
    <w:rsid w:val="00C60730"/>
    <w:rsid w:val="00C61DD5"/>
    <w:rsid w:val="00C64E30"/>
    <w:rsid w:val="00C650DA"/>
    <w:rsid w:val="00C66A9B"/>
    <w:rsid w:val="00C70102"/>
    <w:rsid w:val="00C70D14"/>
    <w:rsid w:val="00C710D4"/>
    <w:rsid w:val="00C7347B"/>
    <w:rsid w:val="00C7372A"/>
    <w:rsid w:val="00C75700"/>
    <w:rsid w:val="00C76700"/>
    <w:rsid w:val="00C768CB"/>
    <w:rsid w:val="00C77DD6"/>
    <w:rsid w:val="00C77F48"/>
    <w:rsid w:val="00C80AE1"/>
    <w:rsid w:val="00C81D62"/>
    <w:rsid w:val="00C83C35"/>
    <w:rsid w:val="00C847A3"/>
    <w:rsid w:val="00C87493"/>
    <w:rsid w:val="00C87ABA"/>
    <w:rsid w:val="00C91212"/>
    <w:rsid w:val="00C91A86"/>
    <w:rsid w:val="00C93293"/>
    <w:rsid w:val="00C963D2"/>
    <w:rsid w:val="00C970B0"/>
    <w:rsid w:val="00C97116"/>
    <w:rsid w:val="00CA0CC9"/>
    <w:rsid w:val="00CA2D5D"/>
    <w:rsid w:val="00CA3267"/>
    <w:rsid w:val="00CA5911"/>
    <w:rsid w:val="00CA5E66"/>
    <w:rsid w:val="00CB184A"/>
    <w:rsid w:val="00CB19A3"/>
    <w:rsid w:val="00CB2C68"/>
    <w:rsid w:val="00CB3A8B"/>
    <w:rsid w:val="00CB406C"/>
    <w:rsid w:val="00CB5344"/>
    <w:rsid w:val="00CB61FB"/>
    <w:rsid w:val="00CB6E36"/>
    <w:rsid w:val="00CB76F1"/>
    <w:rsid w:val="00CC0D0E"/>
    <w:rsid w:val="00CC2C54"/>
    <w:rsid w:val="00CC2D74"/>
    <w:rsid w:val="00CC44A4"/>
    <w:rsid w:val="00CC4F25"/>
    <w:rsid w:val="00CC57D8"/>
    <w:rsid w:val="00CC597F"/>
    <w:rsid w:val="00CC6B96"/>
    <w:rsid w:val="00CC73CA"/>
    <w:rsid w:val="00CD05CB"/>
    <w:rsid w:val="00CD2042"/>
    <w:rsid w:val="00CD22AA"/>
    <w:rsid w:val="00CE26CE"/>
    <w:rsid w:val="00CE3AAA"/>
    <w:rsid w:val="00CE4066"/>
    <w:rsid w:val="00CE4A40"/>
    <w:rsid w:val="00CE59B2"/>
    <w:rsid w:val="00CE5F52"/>
    <w:rsid w:val="00CE68DD"/>
    <w:rsid w:val="00CE759A"/>
    <w:rsid w:val="00CE777B"/>
    <w:rsid w:val="00CF48D0"/>
    <w:rsid w:val="00CF63DA"/>
    <w:rsid w:val="00CF7770"/>
    <w:rsid w:val="00D0162E"/>
    <w:rsid w:val="00D02E21"/>
    <w:rsid w:val="00D0421E"/>
    <w:rsid w:val="00D049E4"/>
    <w:rsid w:val="00D062C9"/>
    <w:rsid w:val="00D07365"/>
    <w:rsid w:val="00D101AA"/>
    <w:rsid w:val="00D10E49"/>
    <w:rsid w:val="00D13E6F"/>
    <w:rsid w:val="00D20544"/>
    <w:rsid w:val="00D20D37"/>
    <w:rsid w:val="00D20D6F"/>
    <w:rsid w:val="00D23F20"/>
    <w:rsid w:val="00D248A1"/>
    <w:rsid w:val="00D24C0A"/>
    <w:rsid w:val="00D25421"/>
    <w:rsid w:val="00D2649A"/>
    <w:rsid w:val="00D2682C"/>
    <w:rsid w:val="00D273F7"/>
    <w:rsid w:val="00D30C8A"/>
    <w:rsid w:val="00D3143F"/>
    <w:rsid w:val="00D32376"/>
    <w:rsid w:val="00D32AE4"/>
    <w:rsid w:val="00D34371"/>
    <w:rsid w:val="00D34536"/>
    <w:rsid w:val="00D34827"/>
    <w:rsid w:val="00D36D85"/>
    <w:rsid w:val="00D41570"/>
    <w:rsid w:val="00D4350B"/>
    <w:rsid w:val="00D43FEA"/>
    <w:rsid w:val="00D452F7"/>
    <w:rsid w:val="00D453A0"/>
    <w:rsid w:val="00D4625B"/>
    <w:rsid w:val="00D50DA9"/>
    <w:rsid w:val="00D511DC"/>
    <w:rsid w:val="00D53805"/>
    <w:rsid w:val="00D55D57"/>
    <w:rsid w:val="00D5624C"/>
    <w:rsid w:val="00D60272"/>
    <w:rsid w:val="00D609AA"/>
    <w:rsid w:val="00D60B39"/>
    <w:rsid w:val="00D62732"/>
    <w:rsid w:val="00D63189"/>
    <w:rsid w:val="00D638C2"/>
    <w:rsid w:val="00D660AD"/>
    <w:rsid w:val="00D66B71"/>
    <w:rsid w:val="00D66BAC"/>
    <w:rsid w:val="00D67834"/>
    <w:rsid w:val="00D700B6"/>
    <w:rsid w:val="00D70A70"/>
    <w:rsid w:val="00D719DB"/>
    <w:rsid w:val="00D71D3C"/>
    <w:rsid w:val="00D728C9"/>
    <w:rsid w:val="00D73325"/>
    <w:rsid w:val="00D7459A"/>
    <w:rsid w:val="00D7482E"/>
    <w:rsid w:val="00D7577B"/>
    <w:rsid w:val="00D76B38"/>
    <w:rsid w:val="00D775AE"/>
    <w:rsid w:val="00D809C8"/>
    <w:rsid w:val="00D81507"/>
    <w:rsid w:val="00D82D1E"/>
    <w:rsid w:val="00D83057"/>
    <w:rsid w:val="00D836DE"/>
    <w:rsid w:val="00D861BD"/>
    <w:rsid w:val="00D87289"/>
    <w:rsid w:val="00D90454"/>
    <w:rsid w:val="00D94DAA"/>
    <w:rsid w:val="00D96496"/>
    <w:rsid w:val="00D9688E"/>
    <w:rsid w:val="00DA04DC"/>
    <w:rsid w:val="00DA2067"/>
    <w:rsid w:val="00DA2292"/>
    <w:rsid w:val="00DA379A"/>
    <w:rsid w:val="00DA3A6F"/>
    <w:rsid w:val="00DA475C"/>
    <w:rsid w:val="00DB0D3C"/>
    <w:rsid w:val="00DB2FA1"/>
    <w:rsid w:val="00DB30C7"/>
    <w:rsid w:val="00DB3290"/>
    <w:rsid w:val="00DB4260"/>
    <w:rsid w:val="00DB6967"/>
    <w:rsid w:val="00DB7197"/>
    <w:rsid w:val="00DC016D"/>
    <w:rsid w:val="00DC2E54"/>
    <w:rsid w:val="00DC346E"/>
    <w:rsid w:val="00DC3B5C"/>
    <w:rsid w:val="00DC3FBE"/>
    <w:rsid w:val="00DC471D"/>
    <w:rsid w:val="00DC4836"/>
    <w:rsid w:val="00DC4996"/>
    <w:rsid w:val="00DC6490"/>
    <w:rsid w:val="00DC6DA1"/>
    <w:rsid w:val="00DC6F3D"/>
    <w:rsid w:val="00DD0FDF"/>
    <w:rsid w:val="00DD1A16"/>
    <w:rsid w:val="00DD3D58"/>
    <w:rsid w:val="00DD4C3B"/>
    <w:rsid w:val="00DD501F"/>
    <w:rsid w:val="00DD7690"/>
    <w:rsid w:val="00DE6A7A"/>
    <w:rsid w:val="00DE7614"/>
    <w:rsid w:val="00DF2E47"/>
    <w:rsid w:val="00DF442A"/>
    <w:rsid w:val="00DF55FE"/>
    <w:rsid w:val="00DF645B"/>
    <w:rsid w:val="00E0115E"/>
    <w:rsid w:val="00E0166E"/>
    <w:rsid w:val="00E02EEC"/>
    <w:rsid w:val="00E03B10"/>
    <w:rsid w:val="00E03FB8"/>
    <w:rsid w:val="00E05A86"/>
    <w:rsid w:val="00E06457"/>
    <w:rsid w:val="00E1181E"/>
    <w:rsid w:val="00E1340E"/>
    <w:rsid w:val="00E138BF"/>
    <w:rsid w:val="00E14658"/>
    <w:rsid w:val="00E1524C"/>
    <w:rsid w:val="00E15588"/>
    <w:rsid w:val="00E20511"/>
    <w:rsid w:val="00E20523"/>
    <w:rsid w:val="00E2168F"/>
    <w:rsid w:val="00E2232D"/>
    <w:rsid w:val="00E2282B"/>
    <w:rsid w:val="00E243DF"/>
    <w:rsid w:val="00E260D7"/>
    <w:rsid w:val="00E33C07"/>
    <w:rsid w:val="00E34314"/>
    <w:rsid w:val="00E35D95"/>
    <w:rsid w:val="00E3625C"/>
    <w:rsid w:val="00E36B3E"/>
    <w:rsid w:val="00E36F3C"/>
    <w:rsid w:val="00E425F6"/>
    <w:rsid w:val="00E45D90"/>
    <w:rsid w:val="00E45E7D"/>
    <w:rsid w:val="00E47583"/>
    <w:rsid w:val="00E50F26"/>
    <w:rsid w:val="00E52440"/>
    <w:rsid w:val="00E55080"/>
    <w:rsid w:val="00E55493"/>
    <w:rsid w:val="00E55A0D"/>
    <w:rsid w:val="00E560DA"/>
    <w:rsid w:val="00E5651F"/>
    <w:rsid w:val="00E60658"/>
    <w:rsid w:val="00E62559"/>
    <w:rsid w:val="00E633FA"/>
    <w:rsid w:val="00E64EDA"/>
    <w:rsid w:val="00E663B5"/>
    <w:rsid w:val="00E67D30"/>
    <w:rsid w:val="00E70AAE"/>
    <w:rsid w:val="00E73AA7"/>
    <w:rsid w:val="00E7654B"/>
    <w:rsid w:val="00E7783B"/>
    <w:rsid w:val="00E80BA3"/>
    <w:rsid w:val="00E80F45"/>
    <w:rsid w:val="00E82447"/>
    <w:rsid w:val="00E86602"/>
    <w:rsid w:val="00E87EFC"/>
    <w:rsid w:val="00E9129D"/>
    <w:rsid w:val="00E9368C"/>
    <w:rsid w:val="00E94B9E"/>
    <w:rsid w:val="00E96606"/>
    <w:rsid w:val="00E9717D"/>
    <w:rsid w:val="00EA0C79"/>
    <w:rsid w:val="00EA375D"/>
    <w:rsid w:val="00EA59CB"/>
    <w:rsid w:val="00EA59FC"/>
    <w:rsid w:val="00EA5B99"/>
    <w:rsid w:val="00EB3A3C"/>
    <w:rsid w:val="00EB41DF"/>
    <w:rsid w:val="00EB43B1"/>
    <w:rsid w:val="00EB50B1"/>
    <w:rsid w:val="00EB5AF3"/>
    <w:rsid w:val="00EC0097"/>
    <w:rsid w:val="00EC4057"/>
    <w:rsid w:val="00EC46BB"/>
    <w:rsid w:val="00EC5BFA"/>
    <w:rsid w:val="00EC5DD0"/>
    <w:rsid w:val="00EC79D9"/>
    <w:rsid w:val="00ED04B4"/>
    <w:rsid w:val="00ED26BE"/>
    <w:rsid w:val="00ED4967"/>
    <w:rsid w:val="00ED4EDD"/>
    <w:rsid w:val="00ED5896"/>
    <w:rsid w:val="00ED7A88"/>
    <w:rsid w:val="00EE035F"/>
    <w:rsid w:val="00EE16D0"/>
    <w:rsid w:val="00EE2B2B"/>
    <w:rsid w:val="00EE3AEC"/>
    <w:rsid w:val="00EE4EC9"/>
    <w:rsid w:val="00EE6EB1"/>
    <w:rsid w:val="00EE6F96"/>
    <w:rsid w:val="00EE706E"/>
    <w:rsid w:val="00EF01CE"/>
    <w:rsid w:val="00EF5662"/>
    <w:rsid w:val="00EF6CE4"/>
    <w:rsid w:val="00EF7B63"/>
    <w:rsid w:val="00F005DE"/>
    <w:rsid w:val="00F00E01"/>
    <w:rsid w:val="00F01B79"/>
    <w:rsid w:val="00F01D64"/>
    <w:rsid w:val="00F03EC0"/>
    <w:rsid w:val="00F05334"/>
    <w:rsid w:val="00F05EE0"/>
    <w:rsid w:val="00F070BC"/>
    <w:rsid w:val="00F133D5"/>
    <w:rsid w:val="00F13D46"/>
    <w:rsid w:val="00F1452A"/>
    <w:rsid w:val="00F14BBD"/>
    <w:rsid w:val="00F14F56"/>
    <w:rsid w:val="00F2083B"/>
    <w:rsid w:val="00F20DEF"/>
    <w:rsid w:val="00F22659"/>
    <w:rsid w:val="00F234D6"/>
    <w:rsid w:val="00F238E2"/>
    <w:rsid w:val="00F23C73"/>
    <w:rsid w:val="00F25D12"/>
    <w:rsid w:val="00F26BB3"/>
    <w:rsid w:val="00F30DAA"/>
    <w:rsid w:val="00F313A2"/>
    <w:rsid w:val="00F315F4"/>
    <w:rsid w:val="00F33988"/>
    <w:rsid w:val="00F33A3D"/>
    <w:rsid w:val="00F36E6F"/>
    <w:rsid w:val="00F370BE"/>
    <w:rsid w:val="00F376D3"/>
    <w:rsid w:val="00F40710"/>
    <w:rsid w:val="00F41526"/>
    <w:rsid w:val="00F42920"/>
    <w:rsid w:val="00F456EF"/>
    <w:rsid w:val="00F45C32"/>
    <w:rsid w:val="00F45E15"/>
    <w:rsid w:val="00F47105"/>
    <w:rsid w:val="00F5018D"/>
    <w:rsid w:val="00F54ABD"/>
    <w:rsid w:val="00F54B79"/>
    <w:rsid w:val="00F550BB"/>
    <w:rsid w:val="00F577C6"/>
    <w:rsid w:val="00F6094F"/>
    <w:rsid w:val="00F60B8A"/>
    <w:rsid w:val="00F6139A"/>
    <w:rsid w:val="00F61968"/>
    <w:rsid w:val="00F62942"/>
    <w:rsid w:val="00F663F5"/>
    <w:rsid w:val="00F674C9"/>
    <w:rsid w:val="00F6764A"/>
    <w:rsid w:val="00F70B59"/>
    <w:rsid w:val="00F710C8"/>
    <w:rsid w:val="00F714C7"/>
    <w:rsid w:val="00F73DA6"/>
    <w:rsid w:val="00F73EB2"/>
    <w:rsid w:val="00F741BF"/>
    <w:rsid w:val="00F75AFF"/>
    <w:rsid w:val="00F771BC"/>
    <w:rsid w:val="00F775E7"/>
    <w:rsid w:val="00F77630"/>
    <w:rsid w:val="00F801AA"/>
    <w:rsid w:val="00F80963"/>
    <w:rsid w:val="00F81043"/>
    <w:rsid w:val="00F816BA"/>
    <w:rsid w:val="00F8187E"/>
    <w:rsid w:val="00F830D1"/>
    <w:rsid w:val="00F8642A"/>
    <w:rsid w:val="00F911D0"/>
    <w:rsid w:val="00F91497"/>
    <w:rsid w:val="00F930A5"/>
    <w:rsid w:val="00F944BE"/>
    <w:rsid w:val="00F95098"/>
    <w:rsid w:val="00F952D2"/>
    <w:rsid w:val="00F97E18"/>
    <w:rsid w:val="00FA10B8"/>
    <w:rsid w:val="00FA17F8"/>
    <w:rsid w:val="00FA1D02"/>
    <w:rsid w:val="00FA29E2"/>
    <w:rsid w:val="00FA59E6"/>
    <w:rsid w:val="00FA5C0E"/>
    <w:rsid w:val="00FA71E2"/>
    <w:rsid w:val="00FA7413"/>
    <w:rsid w:val="00FA761D"/>
    <w:rsid w:val="00FA7A9A"/>
    <w:rsid w:val="00FB02AA"/>
    <w:rsid w:val="00FB1227"/>
    <w:rsid w:val="00FB2958"/>
    <w:rsid w:val="00FB2C48"/>
    <w:rsid w:val="00FB346B"/>
    <w:rsid w:val="00FB35BE"/>
    <w:rsid w:val="00FB5FE5"/>
    <w:rsid w:val="00FB6C59"/>
    <w:rsid w:val="00FC0547"/>
    <w:rsid w:val="00FC1D33"/>
    <w:rsid w:val="00FC2EE7"/>
    <w:rsid w:val="00FC38F5"/>
    <w:rsid w:val="00FC54CE"/>
    <w:rsid w:val="00FC7DA2"/>
    <w:rsid w:val="00FD2A14"/>
    <w:rsid w:val="00FD663E"/>
    <w:rsid w:val="00FD6DC5"/>
    <w:rsid w:val="00FD751D"/>
    <w:rsid w:val="00FE1077"/>
    <w:rsid w:val="00FE1B9A"/>
    <w:rsid w:val="00FE20AA"/>
    <w:rsid w:val="00FE29C3"/>
    <w:rsid w:val="00FE3D19"/>
    <w:rsid w:val="00FE4B3E"/>
    <w:rsid w:val="00FE6437"/>
    <w:rsid w:val="00FE670E"/>
    <w:rsid w:val="00FF0CCB"/>
    <w:rsid w:val="00FF0F22"/>
    <w:rsid w:val="00FF36C4"/>
    <w:rsid w:val="00FF4711"/>
    <w:rsid w:val="00FF4DB1"/>
    <w:rsid w:val="00FF52CD"/>
    <w:rsid w:val="00FF5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F1F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rsid w:val="00860C6A"/>
    <w:pPr>
      <w:spacing w:line="480" w:lineRule="auto"/>
      <w:jc w:val="center"/>
      <w:outlineLvl w:val="0"/>
    </w:pPr>
    <w:rPr>
      <w:rFonts w:ascii="Helvetica" w:hAnsi="Helvetica"/>
      <w:b/>
    </w:rPr>
  </w:style>
  <w:style w:type="paragraph" w:styleId="Heading2">
    <w:name w:val="heading 2"/>
    <w:basedOn w:val="Normal"/>
    <w:next w:val="Normal"/>
    <w:rsid w:val="00CE68DD"/>
    <w:pPr>
      <w:spacing w:line="480" w:lineRule="auto"/>
      <w:outlineLvl w:val="1"/>
    </w:pPr>
    <w:rPr>
      <w:rFonts w:ascii="Helvetica" w:hAnsi="Helvetica"/>
      <w:b/>
    </w:rPr>
  </w:style>
  <w:style w:type="paragraph" w:styleId="Heading3">
    <w:name w:val="heading 3"/>
    <w:basedOn w:val="Normal"/>
    <w:next w:val="Normal"/>
    <w:rsid w:val="00860C6A"/>
    <w:pPr>
      <w:spacing w:line="480" w:lineRule="auto"/>
      <w:jc w:val="both"/>
      <w:outlineLvl w:val="2"/>
    </w:pPr>
    <w:rPr>
      <w:rFonts w:ascii="Helvetica" w:eastAsia="Helvetica Neue" w:hAnsi="Helvetica" w:cs="Gill Sans"/>
      <w:b/>
    </w:rPr>
  </w:style>
  <w:style w:type="paragraph" w:styleId="Heading4">
    <w:name w:val="heading 4"/>
    <w:basedOn w:val="Heading3"/>
    <w:next w:val="Normal"/>
    <w:rsid w:val="00F03EC0"/>
    <w:pPr>
      <w:outlineLvl w:val="3"/>
    </w:pPr>
    <w:rPr>
      <w:b w:val="0"/>
      <w:i/>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000F56"/>
  </w:style>
  <w:style w:type="character" w:customStyle="1" w:styleId="FootnoteTextChar">
    <w:name w:val="Footnote Text Char"/>
    <w:basedOn w:val="DefaultParagraphFont"/>
    <w:link w:val="FootnoteText"/>
    <w:uiPriority w:val="99"/>
    <w:rsid w:val="00000F56"/>
  </w:style>
  <w:style w:type="character" w:styleId="FootnoteReference">
    <w:name w:val="footnote reference"/>
    <w:basedOn w:val="DefaultParagraphFont"/>
    <w:uiPriority w:val="99"/>
    <w:unhideWhenUsed/>
    <w:rsid w:val="00000F56"/>
    <w:rPr>
      <w:vertAlign w:val="superscript"/>
    </w:rPr>
  </w:style>
  <w:style w:type="paragraph" w:styleId="ListParagraph">
    <w:name w:val="List Paragraph"/>
    <w:basedOn w:val="Normal"/>
    <w:uiPriority w:val="34"/>
    <w:qFormat/>
    <w:rsid w:val="005337F4"/>
    <w:pPr>
      <w:ind w:left="720"/>
      <w:contextualSpacing/>
    </w:pPr>
  </w:style>
  <w:style w:type="character" w:styleId="LineNumber">
    <w:name w:val="line number"/>
    <w:basedOn w:val="DefaultParagraphFont"/>
    <w:uiPriority w:val="99"/>
    <w:semiHidden/>
    <w:unhideWhenUsed/>
    <w:rsid w:val="000D65EB"/>
  </w:style>
  <w:style w:type="paragraph" w:styleId="TOCHeading">
    <w:name w:val="TOC Heading"/>
    <w:basedOn w:val="Heading1"/>
    <w:next w:val="Normal"/>
    <w:uiPriority w:val="39"/>
    <w:unhideWhenUsed/>
    <w:qFormat/>
    <w:rsid w:val="00DA475C"/>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DA475C"/>
    <w:pPr>
      <w:spacing w:before="120"/>
    </w:pPr>
    <w:rPr>
      <w:rFonts w:asciiTheme="minorHAnsi" w:hAnsiTheme="minorHAnsi"/>
      <w:b/>
      <w:bCs/>
    </w:rPr>
  </w:style>
  <w:style w:type="paragraph" w:styleId="TOC2">
    <w:name w:val="toc 2"/>
    <w:basedOn w:val="Normal"/>
    <w:next w:val="Normal"/>
    <w:autoRedefine/>
    <w:uiPriority w:val="39"/>
    <w:unhideWhenUsed/>
    <w:rsid w:val="00DA475C"/>
    <w:pPr>
      <w:ind w:left="240"/>
    </w:pPr>
    <w:rPr>
      <w:rFonts w:asciiTheme="minorHAnsi" w:hAnsiTheme="minorHAnsi"/>
      <w:b/>
      <w:bCs/>
      <w:sz w:val="22"/>
      <w:szCs w:val="22"/>
    </w:rPr>
  </w:style>
  <w:style w:type="paragraph" w:styleId="TOC3">
    <w:name w:val="toc 3"/>
    <w:basedOn w:val="Normal"/>
    <w:next w:val="Normal"/>
    <w:autoRedefine/>
    <w:uiPriority w:val="39"/>
    <w:unhideWhenUsed/>
    <w:rsid w:val="00DA475C"/>
    <w:pPr>
      <w:ind w:left="480"/>
    </w:pPr>
    <w:rPr>
      <w:rFonts w:asciiTheme="minorHAnsi" w:hAnsiTheme="minorHAnsi"/>
      <w:sz w:val="22"/>
      <w:szCs w:val="22"/>
    </w:rPr>
  </w:style>
  <w:style w:type="character" w:styleId="Hyperlink">
    <w:name w:val="Hyperlink"/>
    <w:basedOn w:val="DefaultParagraphFont"/>
    <w:uiPriority w:val="99"/>
    <w:unhideWhenUsed/>
    <w:rsid w:val="00DA475C"/>
    <w:rPr>
      <w:color w:val="0000FF" w:themeColor="hyperlink"/>
      <w:u w:val="single"/>
    </w:rPr>
  </w:style>
  <w:style w:type="paragraph" w:styleId="TOC4">
    <w:name w:val="toc 4"/>
    <w:basedOn w:val="Normal"/>
    <w:next w:val="Normal"/>
    <w:autoRedefine/>
    <w:uiPriority w:val="39"/>
    <w:unhideWhenUsed/>
    <w:rsid w:val="00DA475C"/>
    <w:pPr>
      <w:ind w:left="720"/>
    </w:pPr>
    <w:rPr>
      <w:rFonts w:asciiTheme="minorHAnsi" w:hAnsiTheme="minorHAnsi"/>
      <w:sz w:val="20"/>
      <w:szCs w:val="20"/>
    </w:rPr>
  </w:style>
  <w:style w:type="paragraph" w:styleId="TOC5">
    <w:name w:val="toc 5"/>
    <w:basedOn w:val="Normal"/>
    <w:next w:val="Normal"/>
    <w:autoRedefine/>
    <w:uiPriority w:val="39"/>
    <w:semiHidden/>
    <w:unhideWhenUsed/>
    <w:rsid w:val="00DA475C"/>
    <w:pPr>
      <w:ind w:left="960"/>
    </w:pPr>
    <w:rPr>
      <w:rFonts w:asciiTheme="minorHAnsi" w:hAnsiTheme="minorHAnsi"/>
      <w:sz w:val="20"/>
      <w:szCs w:val="20"/>
    </w:rPr>
  </w:style>
  <w:style w:type="paragraph" w:styleId="TOC6">
    <w:name w:val="toc 6"/>
    <w:basedOn w:val="Normal"/>
    <w:next w:val="Normal"/>
    <w:autoRedefine/>
    <w:uiPriority w:val="39"/>
    <w:semiHidden/>
    <w:unhideWhenUsed/>
    <w:rsid w:val="00DA475C"/>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DA475C"/>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DA475C"/>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DA475C"/>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133042">
      <w:bodyDiv w:val="1"/>
      <w:marLeft w:val="0"/>
      <w:marRight w:val="0"/>
      <w:marTop w:val="0"/>
      <w:marBottom w:val="0"/>
      <w:divBdr>
        <w:top w:val="none" w:sz="0" w:space="0" w:color="auto"/>
        <w:left w:val="none" w:sz="0" w:space="0" w:color="auto"/>
        <w:bottom w:val="none" w:sz="0" w:space="0" w:color="auto"/>
        <w:right w:val="none" w:sz="0" w:space="0" w:color="auto"/>
      </w:divBdr>
    </w:div>
    <w:div w:id="450899944">
      <w:bodyDiv w:val="1"/>
      <w:marLeft w:val="0"/>
      <w:marRight w:val="0"/>
      <w:marTop w:val="0"/>
      <w:marBottom w:val="0"/>
      <w:divBdr>
        <w:top w:val="none" w:sz="0" w:space="0" w:color="auto"/>
        <w:left w:val="none" w:sz="0" w:space="0" w:color="auto"/>
        <w:bottom w:val="none" w:sz="0" w:space="0" w:color="auto"/>
        <w:right w:val="none" w:sz="0" w:space="0" w:color="auto"/>
      </w:divBdr>
    </w:div>
    <w:div w:id="1052778489">
      <w:bodyDiv w:val="1"/>
      <w:marLeft w:val="0"/>
      <w:marRight w:val="0"/>
      <w:marTop w:val="0"/>
      <w:marBottom w:val="0"/>
      <w:divBdr>
        <w:top w:val="none" w:sz="0" w:space="0" w:color="auto"/>
        <w:left w:val="none" w:sz="0" w:space="0" w:color="auto"/>
        <w:bottom w:val="none" w:sz="0" w:space="0" w:color="auto"/>
        <w:right w:val="none" w:sz="0" w:space="0" w:color="auto"/>
      </w:divBdr>
    </w:div>
    <w:div w:id="1246454886">
      <w:bodyDiv w:val="1"/>
      <w:marLeft w:val="0"/>
      <w:marRight w:val="0"/>
      <w:marTop w:val="0"/>
      <w:marBottom w:val="0"/>
      <w:divBdr>
        <w:top w:val="none" w:sz="0" w:space="0" w:color="auto"/>
        <w:left w:val="none" w:sz="0" w:space="0" w:color="auto"/>
        <w:bottom w:val="none" w:sz="0" w:space="0" w:color="auto"/>
        <w:right w:val="none" w:sz="0" w:space="0" w:color="auto"/>
      </w:divBdr>
      <w:divsChild>
        <w:div w:id="171065011">
          <w:marLeft w:val="0"/>
          <w:marRight w:val="0"/>
          <w:marTop w:val="0"/>
          <w:marBottom w:val="0"/>
          <w:divBdr>
            <w:top w:val="none" w:sz="0" w:space="0" w:color="auto"/>
            <w:left w:val="none" w:sz="0" w:space="0" w:color="auto"/>
            <w:bottom w:val="none" w:sz="0" w:space="0" w:color="auto"/>
            <w:right w:val="none" w:sz="0" w:space="0" w:color="auto"/>
          </w:divBdr>
        </w:div>
        <w:div w:id="1779981091">
          <w:marLeft w:val="0"/>
          <w:marRight w:val="0"/>
          <w:marTop w:val="0"/>
          <w:marBottom w:val="0"/>
          <w:divBdr>
            <w:top w:val="none" w:sz="0" w:space="0" w:color="auto"/>
            <w:left w:val="none" w:sz="0" w:space="0" w:color="auto"/>
            <w:bottom w:val="none" w:sz="0" w:space="0" w:color="auto"/>
            <w:right w:val="none" w:sz="0" w:space="0" w:color="auto"/>
          </w:divBdr>
        </w:div>
        <w:div w:id="61105061">
          <w:marLeft w:val="0"/>
          <w:marRight w:val="0"/>
          <w:marTop w:val="0"/>
          <w:marBottom w:val="0"/>
          <w:divBdr>
            <w:top w:val="none" w:sz="0" w:space="0" w:color="auto"/>
            <w:left w:val="none" w:sz="0" w:space="0" w:color="auto"/>
            <w:bottom w:val="none" w:sz="0" w:space="0" w:color="auto"/>
            <w:right w:val="none" w:sz="0" w:space="0" w:color="auto"/>
          </w:divBdr>
        </w:div>
        <w:div w:id="1461268780">
          <w:marLeft w:val="0"/>
          <w:marRight w:val="0"/>
          <w:marTop w:val="0"/>
          <w:marBottom w:val="0"/>
          <w:divBdr>
            <w:top w:val="none" w:sz="0" w:space="0" w:color="auto"/>
            <w:left w:val="none" w:sz="0" w:space="0" w:color="auto"/>
            <w:bottom w:val="none" w:sz="0" w:space="0" w:color="auto"/>
            <w:right w:val="none" w:sz="0" w:space="0" w:color="auto"/>
          </w:divBdr>
        </w:div>
        <w:div w:id="1846824591">
          <w:marLeft w:val="0"/>
          <w:marRight w:val="0"/>
          <w:marTop w:val="0"/>
          <w:marBottom w:val="0"/>
          <w:divBdr>
            <w:top w:val="none" w:sz="0" w:space="0" w:color="auto"/>
            <w:left w:val="none" w:sz="0" w:space="0" w:color="auto"/>
            <w:bottom w:val="none" w:sz="0" w:space="0" w:color="auto"/>
            <w:right w:val="none" w:sz="0" w:space="0" w:color="auto"/>
          </w:divBdr>
        </w:div>
        <w:div w:id="1972201229">
          <w:marLeft w:val="0"/>
          <w:marRight w:val="0"/>
          <w:marTop w:val="0"/>
          <w:marBottom w:val="0"/>
          <w:divBdr>
            <w:top w:val="none" w:sz="0" w:space="0" w:color="auto"/>
            <w:left w:val="none" w:sz="0" w:space="0" w:color="auto"/>
            <w:bottom w:val="none" w:sz="0" w:space="0" w:color="auto"/>
            <w:right w:val="none" w:sz="0" w:space="0" w:color="auto"/>
          </w:divBdr>
        </w:div>
        <w:div w:id="240605019">
          <w:marLeft w:val="0"/>
          <w:marRight w:val="0"/>
          <w:marTop w:val="0"/>
          <w:marBottom w:val="0"/>
          <w:divBdr>
            <w:top w:val="none" w:sz="0" w:space="0" w:color="auto"/>
            <w:left w:val="none" w:sz="0" w:space="0" w:color="auto"/>
            <w:bottom w:val="none" w:sz="0" w:space="0" w:color="auto"/>
            <w:right w:val="none" w:sz="0" w:space="0" w:color="auto"/>
          </w:divBdr>
        </w:div>
        <w:div w:id="1882017516">
          <w:marLeft w:val="0"/>
          <w:marRight w:val="0"/>
          <w:marTop w:val="0"/>
          <w:marBottom w:val="0"/>
          <w:divBdr>
            <w:top w:val="none" w:sz="0" w:space="0" w:color="auto"/>
            <w:left w:val="none" w:sz="0" w:space="0" w:color="auto"/>
            <w:bottom w:val="none" w:sz="0" w:space="0" w:color="auto"/>
            <w:right w:val="none" w:sz="0" w:space="0" w:color="auto"/>
          </w:divBdr>
        </w:div>
        <w:div w:id="1149707356">
          <w:marLeft w:val="0"/>
          <w:marRight w:val="0"/>
          <w:marTop w:val="0"/>
          <w:marBottom w:val="0"/>
          <w:divBdr>
            <w:top w:val="none" w:sz="0" w:space="0" w:color="auto"/>
            <w:left w:val="none" w:sz="0" w:space="0" w:color="auto"/>
            <w:bottom w:val="none" w:sz="0" w:space="0" w:color="auto"/>
            <w:right w:val="none" w:sz="0" w:space="0" w:color="auto"/>
          </w:divBdr>
        </w:div>
        <w:div w:id="1953441653">
          <w:marLeft w:val="0"/>
          <w:marRight w:val="0"/>
          <w:marTop w:val="0"/>
          <w:marBottom w:val="0"/>
          <w:divBdr>
            <w:top w:val="none" w:sz="0" w:space="0" w:color="auto"/>
            <w:left w:val="none" w:sz="0" w:space="0" w:color="auto"/>
            <w:bottom w:val="none" w:sz="0" w:space="0" w:color="auto"/>
            <w:right w:val="none" w:sz="0" w:space="0" w:color="auto"/>
          </w:divBdr>
        </w:div>
      </w:divsChild>
    </w:div>
    <w:div w:id="1702973875">
      <w:bodyDiv w:val="1"/>
      <w:marLeft w:val="0"/>
      <w:marRight w:val="0"/>
      <w:marTop w:val="0"/>
      <w:marBottom w:val="0"/>
      <w:divBdr>
        <w:top w:val="none" w:sz="0" w:space="0" w:color="auto"/>
        <w:left w:val="none" w:sz="0" w:space="0" w:color="auto"/>
        <w:bottom w:val="none" w:sz="0" w:space="0" w:color="auto"/>
        <w:right w:val="none" w:sz="0" w:space="0" w:color="auto"/>
      </w:divBdr>
    </w:div>
    <w:div w:id="1770395091">
      <w:bodyDiv w:val="1"/>
      <w:marLeft w:val="0"/>
      <w:marRight w:val="0"/>
      <w:marTop w:val="0"/>
      <w:marBottom w:val="0"/>
      <w:divBdr>
        <w:top w:val="none" w:sz="0" w:space="0" w:color="auto"/>
        <w:left w:val="none" w:sz="0" w:space="0" w:color="auto"/>
        <w:bottom w:val="none" w:sz="0" w:space="0" w:color="auto"/>
        <w:right w:val="none" w:sz="0" w:space="0" w:color="auto"/>
      </w:divBdr>
    </w:div>
    <w:div w:id="18457037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C8FF8131-7A8F-E249-ACBA-225FE8AAC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0</TotalTime>
  <Pages>44</Pages>
  <Words>20510</Words>
  <Characters>116911</Characters>
  <Application>Microsoft Macintosh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7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s Bennett</dc:creator>
  <cp:keywords/>
  <dc:description/>
  <cp:lastModifiedBy>Davis Bennett</cp:lastModifiedBy>
  <cp:revision>132</cp:revision>
  <dcterms:created xsi:type="dcterms:W3CDTF">2018-08-27T21:30:00Z</dcterms:created>
  <dcterms:modified xsi:type="dcterms:W3CDTF">2019-02-1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neurophysiology</vt:lpwstr>
  </property>
  <property fmtid="{D5CDD505-2E9C-101B-9397-08002B2CF9AE}" pid="17" name="Mendeley Recent Style Name 7_1">
    <vt:lpwstr>Journal of Neuro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d03c36-e350-3082-b7ca-10f3bc994cab</vt:lpwstr>
  </property>
  <property fmtid="{D5CDD505-2E9C-101B-9397-08002B2CF9AE}" pid="24" name="Mendeley Citation Style_1">
    <vt:lpwstr>http://www.zotero.org/styles/journal-of-neurophysiology</vt:lpwstr>
  </property>
  <property fmtid="{D5CDD505-2E9C-101B-9397-08002B2CF9AE}" pid="25" name="ZOTERO_PREF_1">
    <vt:lpwstr>&lt;data data-version="3" zotero-version="5.0.55"&gt;&lt;session id="Gy24X2my"/&gt;&lt;style id="" hasBibliography="0" bibliographyStyleHasBeenSet="0"/&gt;&lt;prefs/&gt;&lt;/data&gt;</vt:lpwstr>
  </property>
</Properties>
</file>